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3C3E17" w14:textId="77777777" w:rsidR="00AE62A4" w:rsidRDefault="000C75B4" w:rsidP="00414739">
      <w:pPr>
        <w:pStyle w:val="Title"/>
      </w:pPr>
      <w:r>
        <w:t xml:space="preserve">Exploring </w:t>
      </w:r>
      <w:r w:rsidR="002E5B7E">
        <w:t>Hydrogenotrophic Methanogenesis: A</w:t>
      </w:r>
      <w:r w:rsidR="00277E47">
        <w:t xml:space="preserve"> </w:t>
      </w:r>
      <w:r w:rsidR="00414739">
        <w:t xml:space="preserve">Genome Scale </w:t>
      </w:r>
      <w:r w:rsidR="00467AD6">
        <w:t>Metabolic Reconstruction</w:t>
      </w:r>
      <w:r w:rsidR="00414739">
        <w:t xml:space="preserve"> of </w:t>
      </w:r>
      <w:r w:rsidR="00414739">
        <w:rPr>
          <w:i/>
        </w:rPr>
        <w:t xml:space="preserve">Methanococcus maripaludis S2 </w:t>
      </w:r>
    </w:p>
    <w:p w14:paraId="0C26F1D1" w14:textId="77777777" w:rsidR="00BF524A" w:rsidRPr="003B14E8" w:rsidRDefault="00BF524A" w:rsidP="00BF524A">
      <w:pPr>
        <w:spacing w:line="480" w:lineRule="auto"/>
        <w:rPr>
          <w:b/>
        </w:rPr>
      </w:pPr>
      <w:r w:rsidRPr="003B14E8">
        <w:rPr>
          <w:b/>
        </w:rPr>
        <w:t>Matthew A. Richards</w:t>
      </w:r>
      <w:r w:rsidRPr="003B14E8">
        <w:rPr>
          <w:b/>
          <w:vertAlign w:val="superscript"/>
        </w:rPr>
        <w:t>1</w:t>
      </w:r>
      <w:proofErr w:type="gramStart"/>
      <w:r w:rsidRPr="003B14E8">
        <w:rPr>
          <w:b/>
          <w:vertAlign w:val="superscript"/>
        </w:rPr>
        <w:t>,2</w:t>
      </w:r>
      <w:proofErr w:type="gramEnd"/>
      <w:r w:rsidRPr="003B14E8">
        <w:rPr>
          <w:b/>
        </w:rPr>
        <w:t xml:space="preserve">, </w:t>
      </w:r>
      <w:r>
        <w:rPr>
          <w:b/>
        </w:rPr>
        <w:t>Thomas J. Lie</w:t>
      </w:r>
      <w:r w:rsidR="00A562C0">
        <w:rPr>
          <w:b/>
          <w:vertAlign w:val="superscript"/>
        </w:rPr>
        <w:t>3</w:t>
      </w:r>
      <w:r w:rsidRPr="003B14E8">
        <w:rPr>
          <w:b/>
        </w:rPr>
        <w:t xml:space="preserve">, </w:t>
      </w:r>
      <w:r w:rsidR="00A562C0">
        <w:rPr>
          <w:b/>
        </w:rPr>
        <w:t>Juan Zhang</w:t>
      </w:r>
      <w:r w:rsidR="00A562C0">
        <w:rPr>
          <w:b/>
          <w:vertAlign w:val="superscript"/>
        </w:rPr>
        <w:t>4</w:t>
      </w:r>
      <w:r w:rsidR="00A562C0" w:rsidRPr="003B14E8">
        <w:rPr>
          <w:b/>
        </w:rPr>
        <w:t xml:space="preserve">, </w:t>
      </w:r>
      <w:r>
        <w:rPr>
          <w:b/>
        </w:rPr>
        <w:t>John A. Leigh</w:t>
      </w:r>
      <w:r w:rsidR="00A562C0">
        <w:rPr>
          <w:b/>
          <w:vertAlign w:val="superscript"/>
        </w:rPr>
        <w:t>3</w:t>
      </w:r>
      <w:r>
        <w:rPr>
          <w:b/>
        </w:rPr>
        <w:t>*</w:t>
      </w:r>
      <w:r w:rsidRPr="003B14E8">
        <w:rPr>
          <w:b/>
        </w:rPr>
        <w:t>, Nathan D. Price</w:t>
      </w:r>
      <w:r w:rsidRPr="003B14E8">
        <w:rPr>
          <w:b/>
          <w:vertAlign w:val="superscript"/>
        </w:rPr>
        <w:t>2</w:t>
      </w:r>
      <w:r w:rsidRPr="003B14E8">
        <w:rPr>
          <w:b/>
        </w:rPr>
        <w:t>*</w:t>
      </w:r>
    </w:p>
    <w:p w14:paraId="4D17A356" w14:textId="77777777" w:rsidR="00BF524A" w:rsidRPr="003B14E8" w:rsidRDefault="00BF524A" w:rsidP="00BF524A">
      <w:pPr>
        <w:spacing w:line="480" w:lineRule="auto"/>
        <w:rPr>
          <w:color w:val="000000"/>
          <w:sz w:val="20"/>
          <w:szCs w:val="20"/>
          <w:shd w:val="clear" w:color="auto" w:fill="FFFFFF"/>
        </w:rPr>
      </w:pPr>
      <w:r w:rsidRPr="003B14E8">
        <w:rPr>
          <w:sz w:val="20"/>
          <w:szCs w:val="20"/>
          <w:vertAlign w:val="superscript"/>
        </w:rPr>
        <w:t>1</w:t>
      </w:r>
      <w:r w:rsidRPr="003B14E8">
        <w:rPr>
          <w:color w:val="000000"/>
          <w:sz w:val="20"/>
          <w:szCs w:val="20"/>
          <w:shd w:val="clear" w:color="auto" w:fill="FFFFFF"/>
        </w:rPr>
        <w:t>Department of Chemical and Biomolecular Engineering, University of Illinois at Urbana-Champaign, Urbana, IL USA</w:t>
      </w:r>
    </w:p>
    <w:p w14:paraId="1EE1EDDD" w14:textId="77777777" w:rsidR="00BF524A" w:rsidRPr="003B14E8" w:rsidRDefault="00BF524A" w:rsidP="00BF524A">
      <w:pPr>
        <w:spacing w:line="480" w:lineRule="auto"/>
        <w:rPr>
          <w:color w:val="000000"/>
          <w:sz w:val="20"/>
          <w:szCs w:val="20"/>
          <w:shd w:val="clear" w:color="auto" w:fill="FFFFFF"/>
        </w:rPr>
      </w:pPr>
      <w:r w:rsidRPr="003B14E8">
        <w:rPr>
          <w:sz w:val="20"/>
          <w:szCs w:val="20"/>
          <w:vertAlign w:val="superscript"/>
        </w:rPr>
        <w:t>2</w:t>
      </w:r>
      <w:r w:rsidRPr="003B14E8">
        <w:rPr>
          <w:color w:val="000000"/>
          <w:sz w:val="20"/>
          <w:szCs w:val="20"/>
          <w:shd w:val="clear" w:color="auto" w:fill="FFFFFF"/>
        </w:rPr>
        <w:t>Institute for Systems Biology, Seattle, WA, USA</w:t>
      </w:r>
    </w:p>
    <w:p w14:paraId="5C6F0609" w14:textId="77777777" w:rsidR="00BF524A" w:rsidRDefault="00BF524A" w:rsidP="00BF524A">
      <w:pPr>
        <w:spacing w:line="480" w:lineRule="auto"/>
        <w:rPr>
          <w:color w:val="000000"/>
          <w:sz w:val="20"/>
          <w:szCs w:val="20"/>
          <w:shd w:val="clear" w:color="auto" w:fill="FFFFFF"/>
        </w:rPr>
      </w:pPr>
      <w:r w:rsidRPr="003B14E8">
        <w:rPr>
          <w:color w:val="000000"/>
          <w:sz w:val="20"/>
          <w:szCs w:val="20"/>
          <w:shd w:val="clear" w:color="auto" w:fill="FFFFFF"/>
          <w:vertAlign w:val="superscript"/>
        </w:rPr>
        <w:t>3</w:t>
      </w:r>
      <w:r w:rsidR="00A562C0">
        <w:rPr>
          <w:color w:val="000000"/>
          <w:sz w:val="20"/>
          <w:szCs w:val="20"/>
          <w:shd w:val="clear" w:color="auto" w:fill="FFFFFF"/>
        </w:rPr>
        <w:t>Department of Microbiology, University of Washington, Seattle, WA, USA</w:t>
      </w:r>
    </w:p>
    <w:p w14:paraId="2A475D70" w14:textId="77777777" w:rsidR="00A562C0" w:rsidRDefault="00BF524A" w:rsidP="00A562C0">
      <w:pPr>
        <w:spacing w:line="480" w:lineRule="auto"/>
        <w:rPr>
          <w:color w:val="000000"/>
          <w:sz w:val="20"/>
          <w:szCs w:val="20"/>
          <w:shd w:val="clear" w:color="auto" w:fill="FFFFFF"/>
        </w:rPr>
      </w:pPr>
      <w:r w:rsidRPr="00BF524A">
        <w:rPr>
          <w:color w:val="000000"/>
          <w:sz w:val="20"/>
          <w:szCs w:val="20"/>
          <w:shd w:val="clear" w:color="auto" w:fill="FFFFFF"/>
          <w:vertAlign w:val="superscript"/>
        </w:rPr>
        <w:t>4</w:t>
      </w:r>
      <w:r w:rsidR="00A562C0">
        <w:rPr>
          <w:color w:val="000000"/>
          <w:sz w:val="20"/>
          <w:szCs w:val="20"/>
          <w:shd w:val="clear" w:color="auto" w:fill="FFFFFF"/>
        </w:rPr>
        <w:t>Jiangnan University, China</w:t>
      </w:r>
    </w:p>
    <w:p w14:paraId="0ED8672F" w14:textId="77777777" w:rsidR="00414739" w:rsidRPr="005B2988" w:rsidRDefault="00BF524A" w:rsidP="005B2988">
      <w:pPr>
        <w:spacing w:line="480" w:lineRule="auto"/>
        <w:rPr>
          <w:sz w:val="20"/>
          <w:szCs w:val="20"/>
        </w:rPr>
      </w:pPr>
      <w:r w:rsidRPr="003B14E8">
        <w:rPr>
          <w:color w:val="000000"/>
          <w:sz w:val="20"/>
          <w:szCs w:val="20"/>
          <w:shd w:val="clear" w:color="auto" w:fill="FFFFFF"/>
        </w:rPr>
        <w:t>*Corresponding author</w:t>
      </w:r>
      <w:r>
        <w:rPr>
          <w:color w:val="000000"/>
          <w:sz w:val="20"/>
          <w:szCs w:val="20"/>
          <w:shd w:val="clear" w:color="auto" w:fill="FFFFFF"/>
        </w:rPr>
        <w:t>s</w:t>
      </w:r>
      <w:r w:rsidRPr="003B14E8">
        <w:rPr>
          <w:color w:val="000000"/>
          <w:sz w:val="20"/>
          <w:szCs w:val="20"/>
          <w:shd w:val="clear" w:color="auto" w:fill="FFFFFF"/>
        </w:rPr>
        <w:t xml:space="preserve">: </w:t>
      </w:r>
      <w:hyperlink r:id="rId9" w:history="1">
        <w:r w:rsidRPr="00432CE9">
          <w:rPr>
            <w:rStyle w:val="Hyperlink"/>
            <w:sz w:val="20"/>
            <w:szCs w:val="20"/>
            <w:shd w:val="clear" w:color="auto" w:fill="FFFFFF"/>
          </w:rPr>
          <w:t>nprice@systemsbiology.org</w:t>
        </w:r>
      </w:hyperlink>
      <w:r>
        <w:rPr>
          <w:color w:val="000000"/>
          <w:sz w:val="20"/>
          <w:szCs w:val="20"/>
          <w:shd w:val="clear" w:color="auto" w:fill="FFFFFF"/>
        </w:rPr>
        <w:t xml:space="preserve">, </w:t>
      </w:r>
      <w:hyperlink r:id="rId10" w:history="1">
        <w:r w:rsidRPr="00432CE9">
          <w:rPr>
            <w:rStyle w:val="Hyperlink"/>
            <w:sz w:val="20"/>
            <w:szCs w:val="20"/>
            <w:shd w:val="clear" w:color="auto" w:fill="FFFFFF"/>
          </w:rPr>
          <w:t>leighj@u.washington.edu</w:t>
        </w:r>
      </w:hyperlink>
      <w:r>
        <w:rPr>
          <w:color w:val="000000"/>
          <w:sz w:val="20"/>
          <w:szCs w:val="20"/>
          <w:shd w:val="clear" w:color="auto" w:fill="FFFFFF"/>
        </w:rPr>
        <w:t xml:space="preserve"> </w:t>
      </w:r>
      <w:r w:rsidR="00414739">
        <w:br w:type="page"/>
      </w:r>
    </w:p>
    <w:p w14:paraId="1EFB3338" w14:textId="77777777" w:rsidR="00D35B0B" w:rsidRDefault="00D35B0B" w:rsidP="00D35B0B">
      <w:pPr>
        <w:pStyle w:val="Heading1"/>
      </w:pPr>
      <w:r>
        <w:lastRenderedPageBreak/>
        <w:t>Abstract</w:t>
      </w:r>
    </w:p>
    <w:p w14:paraId="25E8A737" w14:textId="30A6794E" w:rsidR="00D35B0B" w:rsidRPr="00D35B0B" w:rsidRDefault="00D35B0B" w:rsidP="005F2447">
      <w:pPr>
        <w:spacing w:line="480" w:lineRule="auto"/>
      </w:pPr>
      <w:r>
        <w:t xml:space="preserve">Hydrogenotrophic methanogenesis occurs in multiple environments ranging from the </w:t>
      </w:r>
      <w:r w:rsidR="00F51AEF">
        <w:t>intestinal tracts of animals</w:t>
      </w:r>
      <w:r>
        <w:t xml:space="preserve"> to </w:t>
      </w:r>
      <w:r w:rsidR="00F51AEF">
        <w:t>anaerobic sediments</w:t>
      </w:r>
      <w:r>
        <w:t xml:space="preserve"> and hot springs. </w:t>
      </w:r>
      <w:r w:rsidR="002A1DF2">
        <w:t>Energy c</w:t>
      </w:r>
      <w:r w:rsidR="00B806A5">
        <w:t xml:space="preserve">onservation in </w:t>
      </w:r>
      <w:r w:rsidR="00F51AEF">
        <w:t>hydrogenotrophic methanogens</w:t>
      </w:r>
      <w:r w:rsidR="00B806A5">
        <w:t xml:space="preserve"> </w:t>
      </w:r>
      <w:r w:rsidR="00C35E8D">
        <w:t xml:space="preserve">was </w:t>
      </w:r>
      <w:r w:rsidR="002A1DF2">
        <w:t>long a mystery; o</w:t>
      </w:r>
      <w:r w:rsidR="00651B46">
        <w:t xml:space="preserve">nly recently, it was reported that </w:t>
      </w:r>
      <w:r w:rsidR="00F51AEF">
        <w:t xml:space="preserve">net </w:t>
      </w:r>
      <w:r w:rsidR="002A1DF2">
        <w:t xml:space="preserve">energy </w:t>
      </w:r>
      <w:r w:rsidR="00F51AEF">
        <w:t xml:space="preserve">conservation </w:t>
      </w:r>
      <w:r w:rsidR="002A1DF2">
        <w:t xml:space="preserve">for growth </w:t>
      </w:r>
      <w:r w:rsidR="00F51AEF">
        <w:t xml:space="preserve">depends on </w:t>
      </w:r>
      <w:r w:rsidR="002A1DF2">
        <w:t>electron bifurcation</w:t>
      </w:r>
      <w:r w:rsidR="00651B46">
        <w:t xml:space="preserve">. </w:t>
      </w:r>
      <w:r w:rsidR="00F51AEF">
        <w:t xml:space="preserve">In this work we focus on </w:t>
      </w:r>
      <w:r w:rsidR="00F51AEF">
        <w:rPr>
          <w:i/>
        </w:rPr>
        <w:t>Methanococcus maripaludis</w:t>
      </w:r>
      <w:r w:rsidR="00F51AEF">
        <w:t>, a well-studied hydrogenotrophic marine methanogen.</w:t>
      </w:r>
      <w:r w:rsidR="003E19FC">
        <w:t xml:space="preserve"> </w:t>
      </w:r>
      <w:r w:rsidR="00651B46">
        <w:t xml:space="preserve">To better understand </w:t>
      </w:r>
      <w:r w:rsidR="00F51AEF">
        <w:t>hydrogenotrophic methanogenesis</w:t>
      </w:r>
      <w:r w:rsidR="00651B46">
        <w:t xml:space="preserve"> and compare it with </w:t>
      </w:r>
      <w:proofErr w:type="spellStart"/>
      <w:r w:rsidR="00C37C0F">
        <w:t>methyltrophic</w:t>
      </w:r>
      <w:proofErr w:type="spellEnd"/>
      <w:r w:rsidR="00F51AEF">
        <w:t xml:space="preserve"> methanogenesis </w:t>
      </w:r>
      <w:r w:rsidR="00651B46">
        <w:t>that utilize</w:t>
      </w:r>
      <w:r w:rsidR="000E0E23">
        <w:t>s</w:t>
      </w:r>
      <w:r w:rsidR="00651B46">
        <w:t xml:space="preserve"> </w:t>
      </w:r>
      <w:r w:rsidR="00F51AEF">
        <w:t>oxidative phosphorylation rather than electron bifurcation</w:t>
      </w:r>
      <w:r w:rsidR="00651B46">
        <w:t xml:space="preserve">, we have built </w:t>
      </w:r>
      <w:r w:rsidR="00B25F12">
        <w:t>iMR540</w:t>
      </w:r>
      <w:r w:rsidR="00651B46">
        <w:t>, a genome scale metab</w:t>
      </w:r>
      <w:r w:rsidR="002A1DF2">
        <w:t>olic reconstruction that account</w:t>
      </w:r>
      <w:r w:rsidR="00651B46">
        <w:t>s for 5</w:t>
      </w:r>
      <w:r w:rsidR="00B057AE">
        <w:t>40</w:t>
      </w:r>
      <w:r w:rsidR="00651B46">
        <w:t xml:space="preserve"> of </w:t>
      </w:r>
      <w:r w:rsidR="000E0E23">
        <w:t xml:space="preserve">the </w:t>
      </w:r>
      <w:r w:rsidR="00651B46">
        <w:t>1722 protein-coding genes</w:t>
      </w:r>
      <w:r w:rsidR="00B4022C">
        <w:t xml:space="preserve"> of </w:t>
      </w:r>
      <w:r w:rsidR="00B4022C" w:rsidRPr="003E19FC">
        <w:rPr>
          <w:i/>
        </w:rPr>
        <w:t>M. maripaludis</w:t>
      </w:r>
      <w:r w:rsidR="00B4022C">
        <w:t xml:space="preserve"> strain S2</w:t>
      </w:r>
      <w:r w:rsidR="00651B46">
        <w:t xml:space="preserve">. </w:t>
      </w:r>
      <w:r w:rsidR="002A1DF2">
        <w:t xml:space="preserve">Our reconstructed network uses recent literature to not only portray the central electron bifurcation reaction, but also incorporate vital biosynthesis </w:t>
      </w:r>
      <w:r w:rsidR="005F2447">
        <w:t xml:space="preserve">and assimilation </w:t>
      </w:r>
      <w:r w:rsidR="002A1DF2">
        <w:t xml:space="preserve">pathways, including unique cofactor and coenzyme syntheses. We show that our </w:t>
      </w:r>
      <w:r w:rsidR="000E0E23">
        <w:t>model</w:t>
      </w:r>
      <w:r w:rsidR="002A1DF2">
        <w:t xml:space="preserve"> </w:t>
      </w:r>
      <w:r w:rsidR="00B03AFC">
        <w:t xml:space="preserve">accurately </w:t>
      </w:r>
      <w:r w:rsidR="000E0E23">
        <w:t xml:space="preserve">predicts </w:t>
      </w:r>
      <w:r w:rsidR="00B03AFC">
        <w:t xml:space="preserve">experimental growth and gene knockout data. Furthermore, we use our reconstruction to probe </w:t>
      </w:r>
      <w:r w:rsidR="00B806A5">
        <w:t xml:space="preserve">the implications of </w:t>
      </w:r>
      <w:r w:rsidR="000E0E23">
        <w:t xml:space="preserve">electron </w:t>
      </w:r>
      <w:r w:rsidR="00B806A5">
        <w:t>bifurcation by showing its essentiality and investigating the effects of ferredoxin</w:t>
      </w:r>
      <w:r w:rsidR="00B03AFC">
        <w:t xml:space="preserve"> </w:t>
      </w:r>
      <w:r w:rsidR="00B806A5">
        <w:t>specificity</w:t>
      </w:r>
      <w:r w:rsidR="005F2447">
        <w:t xml:space="preserve"> on the network</w:t>
      </w:r>
      <w:r w:rsidR="00B806A5">
        <w:t xml:space="preserve">. </w:t>
      </w:r>
      <w:r w:rsidR="00B03AFC">
        <w:t>Additionally, we demonstrate a novel method of applying</w:t>
      </w:r>
      <w:r w:rsidR="009E4183">
        <w:t xml:space="preserve"> thermodynamic constraints </w:t>
      </w:r>
      <w:r w:rsidR="00B03AFC">
        <w:t xml:space="preserve">to a metabolic model to quickly estimate overall organism free energy. Finally, we describe a </w:t>
      </w:r>
      <w:r w:rsidR="00081ADC">
        <w:t xml:space="preserve">novel </w:t>
      </w:r>
      <w:r w:rsidR="00B03AFC">
        <w:t xml:space="preserve">reconstruction-specific computational toolbox </w:t>
      </w:r>
      <w:del w:id="0" w:author="Stephen Ragsdale" w:date="2016-03-14T11:32:00Z">
        <w:r w:rsidR="00B03AFC" w:rsidDel="00081ADC">
          <w:delText xml:space="preserve">we created </w:delText>
        </w:r>
      </w:del>
      <w:r w:rsidR="00B03AFC">
        <w:t xml:space="preserve">to improve usability. Together, our results provide a computational network for exploring hydrogenotrophic methanogenesis and </w:t>
      </w:r>
      <w:r w:rsidR="00B806A5">
        <w:t>confirm the importance of electron bifurcation in this process.</w:t>
      </w:r>
    </w:p>
    <w:p w14:paraId="6963A179" w14:textId="77777777" w:rsidR="00D35B0B" w:rsidRDefault="00D35B0B" w:rsidP="00D35B0B">
      <w:pPr>
        <w:pStyle w:val="Heading1"/>
      </w:pPr>
      <w:r>
        <w:t>Importance</w:t>
      </w:r>
    </w:p>
    <w:p w14:paraId="2E369D83" w14:textId="08A5F83D" w:rsidR="009E4183" w:rsidRPr="001143B5" w:rsidRDefault="001143B5" w:rsidP="005F2447">
      <w:pPr>
        <w:spacing w:line="480" w:lineRule="auto"/>
      </w:pPr>
      <w:r>
        <w:t xml:space="preserve">Understanding and applying hydrogenotrophic methanogenesis could be key </w:t>
      </w:r>
      <w:r w:rsidR="00C35E8D">
        <w:t xml:space="preserve">for </w:t>
      </w:r>
      <w:r>
        <w:t xml:space="preserve">developing new bio-energy technologies around methane gas. </w:t>
      </w:r>
      <w:r w:rsidR="009E4183">
        <w:t xml:space="preserve">Although </w:t>
      </w:r>
      <w:r w:rsidR="002A1DF2">
        <w:t>a significant portion</w:t>
      </w:r>
      <w:r w:rsidR="009E4183">
        <w:t xml:space="preserve"> </w:t>
      </w:r>
      <w:r w:rsidR="007C0A49">
        <w:t xml:space="preserve">of </w:t>
      </w:r>
      <w:r>
        <w:t xml:space="preserve">biological methane is generated through this </w:t>
      </w:r>
      <w:ins w:id="1" w:author="Stephen Ragsdale" w:date="2016-03-14T11:39:00Z">
        <w:r w:rsidR="00796A48">
          <w:t xml:space="preserve">environmentally ubiquitous </w:t>
        </w:r>
      </w:ins>
      <w:r>
        <w:t xml:space="preserve">pathway, </w:t>
      </w:r>
      <w:r w:rsidR="009E4183">
        <w:t xml:space="preserve">existing methanogen models </w:t>
      </w:r>
      <w:r>
        <w:t xml:space="preserve">portray </w:t>
      </w:r>
      <w:r w:rsidR="00796A48">
        <w:t xml:space="preserve">the </w:t>
      </w:r>
      <w:r>
        <w:t xml:space="preserve">more traditional energy conservation mechanisms </w:t>
      </w:r>
      <w:r w:rsidR="00796A48">
        <w:t xml:space="preserve">that are </w:t>
      </w:r>
      <w:r>
        <w:t xml:space="preserve">found in other methanogens. We have constructed a genome-scale metabolic network of </w:t>
      </w:r>
      <w:r>
        <w:rPr>
          <w:i/>
        </w:rPr>
        <w:t xml:space="preserve">Methanococcus maripaludis </w:t>
      </w:r>
      <w:r>
        <w:t xml:space="preserve">that explicitly </w:t>
      </w:r>
      <w:r w:rsidR="00796A48">
        <w:t>accounts for all major reactions involved in hydrogenotrophic methanogenesis</w:t>
      </w:r>
      <w:r>
        <w:t xml:space="preserve">. Our reconstruction demonstrates the importance of </w:t>
      </w:r>
      <w:r w:rsidR="00C11C11">
        <w:t xml:space="preserve">electron </w:t>
      </w:r>
      <w:r>
        <w:t xml:space="preserve">bifurcation in central metabolism, providing </w:t>
      </w:r>
      <w:r w:rsidR="002A1DF2">
        <w:t xml:space="preserve">both </w:t>
      </w:r>
      <w:r>
        <w:t xml:space="preserve">a window into </w:t>
      </w:r>
      <w:r w:rsidR="002A1DF2">
        <w:t xml:space="preserve">hydrogenotrophic methanogenesis and a hypothesis-generating platform to fuel metabolic engineering efforts. </w:t>
      </w:r>
    </w:p>
    <w:p w14:paraId="00457C6A" w14:textId="77777777" w:rsidR="00D35B0B" w:rsidRDefault="00414739">
      <w:r>
        <w:br w:type="page"/>
      </w:r>
    </w:p>
    <w:p w14:paraId="04C2AF79" w14:textId="77777777" w:rsidR="00BF524A" w:rsidRDefault="00414739" w:rsidP="00BF524A">
      <w:pPr>
        <w:pStyle w:val="Heading1"/>
      </w:pPr>
      <w:r>
        <w:lastRenderedPageBreak/>
        <w:t>Introduction</w:t>
      </w:r>
    </w:p>
    <w:p w14:paraId="6D76D85E" w14:textId="77777777" w:rsidR="008B123E" w:rsidRDefault="00F316DF" w:rsidP="00875DF4">
      <w:pPr>
        <w:spacing w:line="480" w:lineRule="auto"/>
        <w:rPr>
          <w:ins w:id="2" w:author="Stephen Ragsdale" w:date="2016-03-14T12:24:00Z"/>
        </w:rPr>
      </w:pPr>
      <w:r>
        <w:t>Methane</w:t>
      </w:r>
      <w:r w:rsidR="002607EE">
        <w:t xml:space="preserve"> </w:t>
      </w:r>
      <w:ins w:id="3" w:author="Stephen Ragsdale" w:date="2016-03-14T12:13:00Z">
        <w:r w:rsidR="00DE3865">
          <w:t xml:space="preserve">is produced in the environment by biological and non-biological sources </w:t>
        </w:r>
        <w:r w:rsidR="00DE3865">
          <w:fldChar w:fldCharType="begin"/>
        </w:r>
        <w:r w:rsidR="00DE3865">
          <w:instrText xml:space="preserve"> ADDIN ZOTERO_ITEM CSL_CITATION {"citationID":"2i8l86lem7","properties":{"formattedCitation":"(5)","plainCitation":"(5)"},"citationItems":[{"id":220,"uris":["http://zotero.org/users/2832130/items/2J7GMSFA"],"uri":["http://zotero.org/users/2832130/items/2J7GMSFA"],"itemData":{"id":220,"type":"article-journal","title":"Three decades of global methane sources and sinks","container-title":"Nature Geoscience","page":"813-823","volume":"6","issue":"10","source":"CrossRef","DOI":"10.1038/ngeo1955","ISSN":"1752-0894, 1752-0908","author":[{"family":"Kirschke","given":"Stefanie"},{"family":"Bousquet","given":"Philippe"},{"family":"Ciais","given":"Philippe"},{"family":"Saunois","given":"Marielle"},{"family":"Canadell","given":"Josep G."},{"family":"Dlugokencky","given":"Edward J."},{"family":"Bergamaschi","given":"Peter"},{"family":"Bergmann","given":"Daniel"},{"family":"Blake","given":"Donald R."},{"family":"Bruhwiler","given":"Lori"},{"family":"Cameron-Smith","given":"Philip"},{"family":"Castaldi","given":"Simona"},{"family":"Chevallier","given":"Frédéric"},{"family":"Feng","given":"Liang"},{"family":"Fraser","given":"Annemarie"},{"family":"Heimann","given":"Martin"},{"family":"Hodson","given":"Elke L."},{"family":"Houweling","given":"Sander"},{"family":"Josse","given":"Béatrice"},{"family":"Fraser","given":"Paul J."},{"family":"Krummel","given":"Paul B."},{"family":"Lamarque","given":"Jean-François"},{"family":"Langenfelds","given":"Ray L."},{"family":"Le Quéré","given":"Corinne"},{"family":"Naik","given":"Vaishali"},{"family":"O'Doherty","given":"Simon"},{"family":"Palmer","given":"Paul I."},{"family":"Pison","given":"Isabelle"},{"family":"Plummer","given":"David"},{"family":"Poulter","given":"Benjamin"},{"family":"Prinn","given":"Ronald G."},{"family":"Rigby","given":"Matt"},{"family":"Ringeval","given":"Bruno"},{"family":"Santini","given":"Monia"},{"family":"Schmidt","given":"Martina"},{"family":"Shindell","given":"Drew T."},{"family":"Simpson","given":"Isobel J."},{"family":"Spahni","given":"Renato"},{"family":"Steele","given":"L. Paul"},{"family":"Strode","given":"Sarah A."},{"family":"Sudo","given":"Kengo"},{"family":"Szopa","given":"Sophie"},{"family":"Werf","given":"Guido R.","non-dropping-particle":"van der"},{"family":"Voulgarakis","given":"Apostolos"},{"family":"Weele","given":"Michiel","non-dropping-particle":"van"},{"family":"Weiss","given":"Ray F."},{"family":"Williams","given":"Jason E."},{"family":"Zeng","given":"Guang"}],"issued":{"date-parts":[["2013",9,22]]}}}],"schema":"https://github.com/citation-style-language/schema/raw/master/csl-citation.json"} </w:instrText>
        </w:r>
        <w:r w:rsidR="00DE3865">
          <w:fldChar w:fldCharType="separate"/>
        </w:r>
        <w:r w:rsidR="00DE3865" w:rsidRPr="007C0A49">
          <w:t>(5)</w:t>
        </w:r>
        <w:r w:rsidR="00DE3865">
          <w:fldChar w:fldCharType="end"/>
        </w:r>
        <w:r w:rsidR="00DE3865">
          <w:t xml:space="preserve"> and </w:t>
        </w:r>
      </w:ins>
      <w:r>
        <w:t>plays a critical role in the global carbon cycle</w:t>
      </w:r>
      <w:ins w:id="4" w:author="Stephen Ragsdale" w:date="2016-03-14T11:45:00Z">
        <w:r w:rsidR="00DE3865">
          <w:t>.</w:t>
        </w:r>
        <w:r w:rsidR="00A24D89">
          <w:t xml:space="preserve"> </w:t>
        </w:r>
      </w:ins>
      <w:ins w:id="5" w:author="Stephen Ragsdale" w:date="2016-03-14T12:14:00Z">
        <w:r w:rsidR="00DE3865">
          <w:t>A</w:t>
        </w:r>
      </w:ins>
      <w:ins w:id="6" w:author="Stephen Ragsdale" w:date="2016-03-14T12:00:00Z">
        <w:r w:rsidR="00775945">
          <w:t xml:space="preserve"> large proportion of </w:t>
        </w:r>
      </w:ins>
      <w:ins w:id="7" w:author="Stephen Ragsdale" w:date="2016-03-14T12:01:00Z">
        <w:r w:rsidR="00775945">
          <w:t xml:space="preserve">anaerobic </w:t>
        </w:r>
      </w:ins>
      <w:ins w:id="8" w:author="Stephen Ragsdale" w:date="2016-03-14T12:02:00Z">
        <w:r w:rsidR="00775945">
          <w:t xml:space="preserve">biomass </w:t>
        </w:r>
      </w:ins>
      <w:ins w:id="9" w:author="Stephen Ragsdale" w:date="2016-03-14T12:01:00Z">
        <w:r w:rsidR="00775945">
          <w:t xml:space="preserve">metabolism </w:t>
        </w:r>
      </w:ins>
      <w:ins w:id="10" w:author="Stephen Ragsdale" w:date="2016-03-14T12:14:00Z">
        <w:r w:rsidR="00DE3865">
          <w:t>is</w:t>
        </w:r>
      </w:ins>
      <w:ins w:id="11" w:author="Stephen Ragsdale" w:date="2016-03-14T12:02:00Z">
        <w:r w:rsidR="00775945">
          <w:t xml:space="preserve"> coupled to methanogenesis</w:t>
        </w:r>
      </w:ins>
      <w:ins w:id="12" w:author="Stephen Ragsdale" w:date="2016-03-14T12:04:00Z">
        <w:r w:rsidR="00875DF4">
          <w:t xml:space="preserve">, </w:t>
        </w:r>
      </w:ins>
      <w:ins w:id="13" w:author="Stephen Ragsdale" w:date="2016-03-14T12:06:00Z">
        <w:r w:rsidR="00875DF4">
          <w:t>which is responsible for</w:t>
        </w:r>
      </w:ins>
      <w:ins w:id="14" w:author="Stephen Ragsdale" w:date="2016-03-14T12:04:00Z">
        <w:r w:rsidR="00875DF4">
          <w:t xml:space="preserve"> </w:t>
        </w:r>
      </w:ins>
      <w:ins w:id="15" w:author="Stephen Ragsdale" w:date="2016-03-14T12:07:00Z">
        <w:r w:rsidR="00875DF4">
          <w:t xml:space="preserve">the annual </w:t>
        </w:r>
      </w:ins>
      <w:ins w:id="16" w:author="Stephen Ragsdale" w:date="2016-03-14T12:06:00Z">
        <w:r w:rsidR="00875DF4">
          <w:t>generation of</w:t>
        </w:r>
      </w:ins>
      <w:ins w:id="17" w:author="Stephen Ragsdale" w:date="2016-03-14T12:04:00Z">
        <w:r w:rsidR="00875DF4">
          <w:t xml:space="preserve"> 1 Gt of methane </w:t>
        </w:r>
        <w:r w:rsidR="00875DF4">
          <w:fldChar w:fldCharType="begin"/>
        </w:r>
        <w:r w:rsidR="00875DF4">
          <w:instrText xml:space="preserve"> ADDIN ZOTERO_ITEM CSL_CITATION {"citationID":"12d9ngkfcj","properties":{"formattedCitation":"(6)","plainCitation":"(6)"},"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875DF4">
          <w:fldChar w:fldCharType="separate"/>
        </w:r>
        <w:r w:rsidR="00875DF4" w:rsidRPr="007C0A49">
          <w:t>(6)</w:t>
        </w:r>
        <w:r w:rsidR="00875DF4">
          <w:fldChar w:fldCharType="end"/>
        </w:r>
      </w:ins>
      <w:ins w:id="18" w:author="Stephen Ragsdale" w:date="2016-03-14T11:42:00Z">
        <w:r w:rsidR="00DE3865">
          <w:t>.</w:t>
        </w:r>
        <w:r w:rsidR="00875DF4">
          <w:t xml:space="preserve"> </w:t>
        </w:r>
        <w:r w:rsidR="00A24D89">
          <w:t xml:space="preserve"> </w:t>
        </w:r>
      </w:ins>
      <w:r>
        <w:t xml:space="preserve"> </w:t>
      </w:r>
      <w:ins w:id="19" w:author="Stephen Ragsdale" w:date="2016-03-14T12:15:00Z">
        <w:r w:rsidR="00DE3865">
          <w:t>T</w:t>
        </w:r>
      </w:ins>
      <w:ins w:id="20" w:author="Stephen Ragsdale" w:date="2016-03-14T12:09:00Z">
        <w:r w:rsidR="00875DF4" w:rsidRPr="00875DF4">
          <w:t xml:space="preserve">he major component (~87 percent) of natural gas, </w:t>
        </w:r>
      </w:ins>
      <w:ins w:id="21" w:author="Stephen Ragsdale" w:date="2016-03-14T12:15:00Z">
        <w:r w:rsidR="00DE3865">
          <w:t>methane</w:t>
        </w:r>
      </w:ins>
      <w:ins w:id="22" w:author="Stephen Ragsdale" w:date="2016-03-14T12:09:00Z">
        <w:r w:rsidR="00875DF4" w:rsidRPr="00875DF4">
          <w:t xml:space="preserve"> is used as a heating fuel in 22% of US homes.</w:t>
        </w:r>
      </w:ins>
      <w:ins w:id="23" w:author="Stephen Ragsdale" w:date="2016-03-14T12:10:00Z">
        <w:r w:rsidR="00DE3865">
          <w:t xml:space="preserve"> </w:t>
        </w:r>
      </w:ins>
      <w:moveFromRangeStart w:id="24" w:author="Stephen Ragsdale" w:date="2016-03-14T12:10:00Z" w:name="move319576764"/>
      <w:moveFrom w:id="25" w:author="Stephen Ragsdale" w:date="2016-03-14T12:10:00Z">
        <w:r w:rsidR="00B42019" w:rsidDel="00DE3865">
          <w:t>and</w:t>
        </w:r>
        <w:r w:rsidDel="00DE3865">
          <w:t xml:space="preserve"> </w:t>
        </w:r>
        <w:r w:rsidR="000D63C1" w:rsidDel="00DE3865">
          <w:t xml:space="preserve">as a greenhouse gas, </w:t>
        </w:r>
        <w:r w:rsidR="0051683C" w:rsidDel="00DE3865">
          <w:t>is</w:t>
        </w:r>
        <w:r w:rsidDel="00DE3865">
          <w:t xml:space="preserve"> </w:t>
        </w:r>
        <w:r w:rsidR="008C0862" w:rsidDel="00DE3865">
          <w:t>21 times</w:t>
        </w:r>
        <w:r w:rsidR="005B2988" w:rsidDel="00DE3865">
          <w:t xml:space="preserve"> more </w:t>
        </w:r>
        <w:commentRangeStart w:id="26"/>
        <w:r w:rsidR="005B2988" w:rsidDel="00DE3865">
          <w:t>potent</w:t>
        </w:r>
        <w:commentRangeEnd w:id="26"/>
        <w:r w:rsidR="00404321" w:rsidDel="00DE3865">
          <w:rPr>
            <w:rStyle w:val="CommentReference"/>
            <w:rFonts w:ascii="Calibri" w:hAnsi="Calibri"/>
          </w:rPr>
          <w:commentReference w:id="26"/>
        </w:r>
        <w:r w:rsidR="005B2988" w:rsidDel="00DE3865">
          <w:t xml:space="preserve"> </w:t>
        </w:r>
        <w:r w:rsidR="00940402" w:rsidDel="00DE3865">
          <w:t xml:space="preserve">than </w:t>
        </w:r>
        <w:r w:rsidR="005B2988" w:rsidDel="00DE3865">
          <w:t xml:space="preserve">carbon dioxide </w:t>
        </w:r>
        <w:r w:rsidR="005B2988" w:rsidDel="00DE3865">
          <w:fldChar w:fldCharType="begin"/>
        </w:r>
        <w:r w:rsidR="009905DC" w:rsidDel="00DE3865">
          <w:instrText xml:space="preserve"> ADDIN ZOTERO_ITEM CSL_CITATION {"citationID":"CCfc157S","properties":{"formattedCitation":"(1)","plainCitation":"(1)"},"citationItems":[{"id":336,"uris":["http://zotero.org/users/2565720/items/72N8H4IW"],"uri":["http://zotero.org/users/2565720/items/72N8H4IW"],"itemData":{"id":336,"type":"article-journal","title":"Rethinking biological activation of methane and conversion to liquid fuels","container-title":"Nature Chemical Biology","page":"331-339","volume":"10","issue":"5","source":"www.nature.com","abstract":"If methane, the main component of natural gas, can be efficiently converted to liquid fuels, world reserves of methane could satisfy the demand for transportation fuels in addition to use in other sectors. However, the direct activation of strong C-H bonds in methane and conversion to desired products remains a difficult technological challenge. This perspective reveals an opportunity to rethink the logic of biological methane activation and conversion to liquid fuels. We formulate a vision for a new foundation for methane bioconversion and suggest paths to develop technologies for the production of liquid transportation fuels from methane at high carbon yield and high energy efficiency and with low CO2 emissions. These technologies could support natural gas bioconversion facilities with a low capital cost and at small scales, which in turn could monetize the use of natural gas resources that are frequently flared, vented or emitted.","DOI":"10.1038/nchembio.1509","ISSN":"1552-4450","journalAbbreviation":"Nat Chem Biol","language":"en","author":[{"family":"Haynes","given":"Chad A."},{"family":"Gonzalez","given":"Ramon"}],"issued":{"date-parts":[["2014",5]]}}}],"schema":"https://github.com/citation-style-language/schema/raw/master/csl-citation.json"} </w:instrText>
        </w:r>
        <w:r w:rsidR="005B2988" w:rsidDel="00DE3865">
          <w:fldChar w:fldCharType="separate"/>
        </w:r>
        <w:r w:rsidR="009905DC" w:rsidRPr="009905DC" w:rsidDel="00DE3865">
          <w:t>(1)</w:t>
        </w:r>
        <w:r w:rsidR="005B2988" w:rsidDel="00DE3865">
          <w:fldChar w:fldCharType="end"/>
        </w:r>
        <w:r w:rsidR="00627847" w:rsidDel="00DE3865">
          <w:t xml:space="preserve"> in </w:t>
        </w:r>
        <w:r w:rsidR="003512E9" w:rsidDel="00DE3865">
          <w:t>absorbing and emitting energy</w:t>
        </w:r>
        <w:r w:rsidR="0051683C" w:rsidDel="00DE3865">
          <w:t>.</w:t>
        </w:r>
        <w:r w:rsidR="00673E4C" w:rsidDel="00DE3865">
          <w:t xml:space="preserve"> </w:t>
        </w:r>
      </w:moveFrom>
      <w:moveFromRangeEnd w:id="24"/>
      <w:del w:id="27" w:author="Stephen Ragsdale" w:date="2016-03-14T12:10:00Z">
        <w:r w:rsidR="002670AD" w:rsidDel="00DE3865">
          <w:delText>Additionally</w:delText>
        </w:r>
        <w:r w:rsidR="00627847" w:rsidDel="00DE3865">
          <w:delText>, i</w:delText>
        </w:r>
        <w:r w:rsidR="00046038" w:rsidDel="00DE3865">
          <w:delText>t</w:delText>
        </w:r>
      </w:del>
      <w:ins w:id="28" w:author="Stephen Ragsdale" w:date="2016-03-14T12:10:00Z">
        <w:r w:rsidR="00DE3865">
          <w:t>Methane</w:t>
        </w:r>
      </w:ins>
      <w:r w:rsidR="00046038">
        <w:t xml:space="preserve"> is a candidate bridge fuel</w:t>
      </w:r>
      <w:r w:rsidR="0026382C">
        <w:t xml:space="preserve"> </w:t>
      </w:r>
      <w:r w:rsidR="0026382C">
        <w:fldChar w:fldCharType="begin"/>
      </w:r>
      <w:r w:rsidR="00571EEA">
        <w:instrText xml:space="preserve"> ADDIN ZOTERO_ITEM CSL_CITATION {"citationID":"264k9f24me","properties":{"formattedCitation":"(2)","plainCitation":"(2)"},"citationItems":[{"id":440,"uris":["http://zotero.org/users/2565720/items/HM45N4HG"],"uri":["http://zotero.org/users/2565720/items/HM45N4HG"],"itemData":{"id":440,"type":"article-journal","title":"Climate consequences of natural gas as a bridge fuel","container-title":"Climatic Change","page":"609-623","volume":"118","issue":"3-4","source":"link.springer.com","abstract":"Many have recently speculated that natural gas might become a “bridge fuel”, smoothing a transition of the global energy system from fossil fuels to zero carbon energy by temporarily offsetting the decline in coal use. Others have contended that such a bridge is incompatible with oft-discussed climate objectives and that methane leakage from natural gas system may eliminate any advantage that natural gas has over coal. Yet global climate stabilization scenarios where natural gas provides a substantial bridge are generally absent from the literature, making study of gas as a bridge fuel difficult. Here we construct a family of such scenarios and study some of their properties. In the context of the most ambitious stabilization objectives (450 ppm CO2), and absent carbon capture and sequestration, a natural gas bridge is of limited direct emissions-reducing value, since that bridge must be short. Natural gas can, however, play a more important role in the context of more modest but still stringent objectives (550 ppm CO2), which are compatible with longer natural gas bridges. Further, contrary to recent claims, methane leakage from natural gas operations is unlikely to strongly undermine the climate benefits of substituting gas for coal in the context of bridge fuel scenarios.","DOI":"10.1007/s10584-012-0658-3","ISSN":"0165-0009, 1573-1480","journalAbbreviation":"Climatic Change","language":"en","author":[{"family":"Levi","given":"Michael"}],"issued":{"date-parts":[["2013",1,3]]}}}],"schema":"https://github.com/citation-style-language/schema/raw/master/csl-citation.json"} </w:instrText>
      </w:r>
      <w:r w:rsidR="0026382C">
        <w:fldChar w:fldCharType="separate"/>
      </w:r>
      <w:r w:rsidR="00901F0A">
        <w:t>(2)</w:t>
      </w:r>
      <w:r w:rsidR="0026382C">
        <w:fldChar w:fldCharType="end"/>
      </w:r>
      <w:r w:rsidR="00046038">
        <w:t xml:space="preserve"> </w:t>
      </w:r>
      <w:r w:rsidR="002670AD">
        <w:t xml:space="preserve">because </w:t>
      </w:r>
      <w:r w:rsidR="00941981">
        <w:t xml:space="preserve">it </w:t>
      </w:r>
      <w:ins w:id="29" w:author="Stephen Ragsdale" w:date="2016-03-14T12:15:00Z">
        <w:r w:rsidR="00DE3865">
          <w:t>p</w:t>
        </w:r>
        <w:r w:rsidR="00DE3865" w:rsidRPr="00875DF4">
          <w:t>roduc</w:t>
        </w:r>
      </w:ins>
      <w:ins w:id="30" w:author="Stephen Ragsdale" w:date="2016-03-14T12:16:00Z">
        <w:r w:rsidR="00DE3865">
          <w:t>es</w:t>
        </w:r>
      </w:ins>
      <w:ins w:id="31" w:author="Stephen Ragsdale" w:date="2016-03-14T12:15:00Z">
        <w:r w:rsidR="00DE3865" w:rsidRPr="00875DF4">
          <w:t xml:space="preserve"> more heat per mass unit (55.7 kJ/g) than any other hydrocarbon</w:t>
        </w:r>
        <w:r w:rsidR="00DE3865">
          <w:t xml:space="preserve"> </w:t>
        </w:r>
      </w:ins>
      <w:ins w:id="32" w:author="Stephen Ragsdale" w:date="2016-03-14T12:16:00Z">
        <w:r w:rsidR="00DE3865">
          <w:t xml:space="preserve">and </w:t>
        </w:r>
      </w:ins>
      <w:r w:rsidR="00941981">
        <w:t xml:space="preserve">burns comparatively cleaner </w:t>
      </w:r>
      <w:r w:rsidR="00046038">
        <w:t>than</w:t>
      </w:r>
      <w:r w:rsidR="002670AD">
        <w:t xml:space="preserve"> traditional</w:t>
      </w:r>
      <w:r w:rsidR="00046038">
        <w:t xml:space="preserve"> fossil fuels</w:t>
      </w:r>
      <w:r w:rsidR="004021BA">
        <w:t>.</w:t>
      </w:r>
      <w:r w:rsidR="00A24A0D">
        <w:t xml:space="preserve"> </w:t>
      </w:r>
      <w:r w:rsidR="00A36979">
        <w:t xml:space="preserve">Advancing technology </w:t>
      </w:r>
      <w:r w:rsidR="002670AD">
        <w:t xml:space="preserve">also </w:t>
      </w:r>
      <w:r w:rsidR="00A36979">
        <w:t>enabl</w:t>
      </w:r>
      <w:r w:rsidR="00A24A0D">
        <w:t>es</w:t>
      </w:r>
      <w:r w:rsidR="00A36979">
        <w:t xml:space="preserve"> this gas to be converted to high energy density liquid fuels </w:t>
      </w:r>
      <w:r w:rsidR="00941981">
        <w:t xml:space="preserve">with a lower carbon footprint </w:t>
      </w:r>
      <w:r w:rsidR="00A36979">
        <w:fldChar w:fldCharType="begin"/>
      </w:r>
      <w:r w:rsidR="00571EEA">
        <w:instrText xml:space="preserve"> ADDIN ZOTERO_ITEM CSL_CITATION {"citationID":"dg3spae36","properties":{"formattedCitation":"(3)","plainCitation":"(3)"},"citationItems":[{"id":326,"uris":["http://zotero.org/users/2565720/items/KBNUMPHH"],"uri":["http://zotero.org/users/2565720/items/KBNUMPHH"],"itemData":{"id":326,"type":"article-journal","title":"Methane oxidation by anaerobic archaea for conversion to liquid fuels","container-title":"Journal of Industrial Microbiology &amp; Biotechnology","page":"391-401","volume":"42","issue":"3","source":"link.springer.com","abstract":"Given the recent increases in natural gas reserves and associated drawbacks of current gas-to-liquids technologies, the development of a bioconversion process to directly convert methane to liquid fuels would generate considerable industrial interest. Several clades of anaerobic methanotrophic archaea (ANME) are capable of performing anaerobic oxidation of methane (AOM). AOM carried out by ANME offers carbon efficiency advantages over aerobic oxidation by conserving the entire carbon flux without losing one out of three carbon atoms to carbon dioxide. This review highlights the recent advances in understanding the key enzymes involved in AOM (i.e., methyl-coenzyme M reductase), the ecological niches of a number of ANME, the putative metabolic pathways for AOM, and the syntrophic consortia that they typically form.","DOI":"10.1007/s10295-014-1548-7","ISSN":"1367-5435, 1476-5535","journalAbbreviation":"J Ind Microbiol Biotechnol","language":"en","author":[{"family":"Mueller","given":"Thomas J."},{"family":"Grisewood","given":"Matthew J."},{"family":"Nazem-Bokaee","given":"Hadi"},{"family":"Gopalakrishnan","given":"Saratram"},{"family":"Ferry","given":"James G."},{"family":"Wood","given":"Thomas K."},{"family":"Maranas","given":"Costas D."}],"issued":{"date-parts":[["2014",11,27]]}}}],"schema":"https://github.com/citation-style-language/schema/raw/master/csl-citation.json"} </w:instrText>
      </w:r>
      <w:r w:rsidR="00A36979">
        <w:fldChar w:fldCharType="separate"/>
      </w:r>
      <w:r w:rsidR="00901F0A">
        <w:t>(3)</w:t>
      </w:r>
      <w:r w:rsidR="00A36979">
        <w:fldChar w:fldCharType="end"/>
      </w:r>
      <w:r w:rsidR="00A447FE">
        <w:t>.</w:t>
      </w:r>
      <w:ins w:id="33" w:author="Stephen Ragsdale" w:date="2016-03-14T12:21:00Z">
        <w:r w:rsidR="00CE40C8">
          <w:t xml:space="preserve"> </w:t>
        </w:r>
      </w:ins>
      <w:del w:id="34" w:author="Stephen Ragsdale" w:date="2016-03-14T12:21:00Z">
        <w:r w:rsidR="00A36979" w:rsidDel="00CE40C8">
          <w:delText xml:space="preserve"> </w:delText>
        </w:r>
      </w:del>
      <w:moveToRangeStart w:id="35" w:author="Stephen Ragsdale" w:date="2016-03-14T12:10:00Z" w:name="move319576764"/>
      <w:moveTo w:id="36" w:author="Stephen Ragsdale" w:date="2016-03-14T12:10:00Z">
        <w:del w:id="37" w:author="Stephen Ragsdale" w:date="2016-03-14T12:16:00Z">
          <w:r w:rsidR="00DE3865" w:rsidDel="00CE40C8">
            <w:delText xml:space="preserve">and as a greenhouse gas, is 21 times more </w:delText>
          </w:r>
          <w:commentRangeStart w:id="38"/>
          <w:r w:rsidR="00DE3865" w:rsidDel="00CE40C8">
            <w:delText>potent</w:delText>
          </w:r>
          <w:commentRangeEnd w:id="38"/>
          <w:r w:rsidR="00DE3865" w:rsidDel="00CE40C8">
            <w:rPr>
              <w:rStyle w:val="CommentReference"/>
              <w:rFonts w:ascii="Calibri" w:hAnsi="Calibri"/>
            </w:rPr>
            <w:commentReference w:id="38"/>
          </w:r>
          <w:r w:rsidR="00DE3865" w:rsidDel="00CE40C8">
            <w:delText xml:space="preserve"> than carbon dioxide </w:delText>
          </w:r>
          <w:r w:rsidR="00DE3865" w:rsidDel="00CE40C8">
            <w:fldChar w:fldCharType="begin"/>
          </w:r>
          <w:r w:rsidR="00DE3865" w:rsidDel="00CE40C8">
            <w:delInstrText xml:space="preserve"> ADDIN ZOTERO_ITEM CSL_CITATION {"citationID":"CCfc157S","properties":{"formattedCitation":"(1)","plainCitation":"(1)"},"citationItems":[{"id":336,"uris":["http://zotero.org/users/2565720/items/72N8H4IW"],"uri":["http://zotero.org/users/2565720/items/72N8H4IW"],"itemData":{"id":336,"type":"article-journal","title":"Rethinking biological activation of methane and conversion to liquid fuels","container-title":"Nature Chemical Biology","page":"331-339","volume":"10","issue":"5","source":"www.nature.com","abstract":"If methane, the main component of natural gas, can be efficiently converted to liquid fuels, world reserves of methane could satisfy the demand for transportation fuels in addition to use in other sectors. However, the direct activation of strong C-H bonds in methane and conversion to desired products remains a difficult technological challenge. This perspective reveals an opportunity to rethink the logic of biological methane activation and conversion to liquid fuels. We formulate a vision for a new foundation for methane bioconversion and suggest paths to develop technologies for the production of liquid transportation fuels from methane at high carbon yield and high energy efficiency and with low CO2 emissions. These technologies could support natural gas bioconversion facilities with a low capital cost and at small scales, which in turn could monetize the use of natural gas resources that are frequently flared, vented or emitted.","DOI":"10.1038/nchembio.1509","ISSN":"1552-4450","journalAbbreviation":"Nat Chem Biol","language":"en","author":[{"family":"Haynes","given":"Chad A."},{"family":"Gonzalez","given":"Ramon"}],"issued":{"date-parts":[["2014",5]]}}}],"schema":"https://github.com/citation-style-language/schema/raw/master/csl-citation.json"} </w:delInstrText>
          </w:r>
          <w:r w:rsidR="00DE3865" w:rsidDel="00CE40C8">
            <w:fldChar w:fldCharType="separate"/>
          </w:r>
          <w:r w:rsidR="00DE3865" w:rsidRPr="009905DC" w:rsidDel="00CE40C8">
            <w:delText>(1)</w:delText>
          </w:r>
          <w:r w:rsidR="00DE3865" w:rsidDel="00CE40C8">
            <w:fldChar w:fldCharType="end"/>
          </w:r>
          <w:r w:rsidR="00DE3865" w:rsidDel="00CE40C8">
            <w:delText xml:space="preserve"> in absorbing and emitting energy. </w:delText>
          </w:r>
        </w:del>
      </w:moveTo>
      <w:moveToRangeEnd w:id="35"/>
      <w:ins w:id="39" w:author="Stephen Ragsdale" w:date="2016-03-14T12:16:00Z">
        <w:r w:rsidR="00CE40C8">
          <w:t>On the other hand, m</w:t>
        </w:r>
      </w:ins>
      <w:del w:id="40" w:author="Stephen Ragsdale" w:date="2016-03-14T12:16:00Z">
        <w:r w:rsidR="00CA1420" w:rsidDel="00CE40C8">
          <w:delText>M</w:delText>
        </w:r>
      </w:del>
      <w:r w:rsidR="00CA1420">
        <w:t xml:space="preserve">ethane is </w:t>
      </w:r>
      <w:r w:rsidR="00A36979">
        <w:t>the second</w:t>
      </w:r>
      <w:r w:rsidR="00CA1420">
        <w:t xml:space="preserve"> most abundant greenhouse gas after </w:t>
      </w:r>
      <w:r w:rsidR="007A60D0">
        <w:t>carbon dioxide</w:t>
      </w:r>
      <w:r w:rsidR="007C0A49">
        <w:t xml:space="preserve"> </w:t>
      </w:r>
      <w:r w:rsidR="007C0A49">
        <w:fldChar w:fldCharType="begin"/>
      </w:r>
      <w:r w:rsidR="007C0A49">
        <w:instrText xml:space="preserve"> ADDIN ZOTERO_ITEM CSL_CITATION {"citationID":"17h7j3vmpb","properties":{"formattedCitation":"(4)","plainCitation":"(4)"},"citationItems":[{"id":832,"uris":["http://zotero.org/groups/450273/items/7M7PD6KD"],"uri":["http://zotero.org/groups/450273/items/7M7PD6KD"],"itemData":{"id":832,"type":"article-journal","title":"Non-CO2 greenhouse gases and climate change","container-title":"Nature","page":"43-50","volume":"476","issue":"7358","source":"www.nature.com","abstract":"Earth’s climate is warming as a result of anthropogenic emissions of greenhouse gases, particularly carbon dioxide (CO2) from fossil fuel combustion. Anthropogenic emissions of non-CO2 greenhouse gases, such as methane, nitrous oxide and ozone-depleting substances (largely from sources other than fossil fuels), also contribute significantly to warming. Some non-CO2 greenhouse gases have much shorter lifetimes than CO2, so reducing their emissions offers an additional opportunity to lessen future climate change. Although it is clear that sustainably reducing the warming influence of greenhouse gases will be possible only with substantial cuts in emissions of CO2, reducing non-CO2 greenhouse gas emissions would be a relatively quick way of contributing to this goal.","DOI":"10.1038/nature10322","ISSN":"0028-0836","journalAbbreviation":"Nature","language":"en","author":[{"family":"Montzka","given":"S. A."},{"family":"Dlugokencky","given":"E. J."},{"family":"Butler","given":"J. H."}],"issued":{"date-parts":[["2011",8,4]]}},"locator":"-"}],"schema":"https://github.com/citation-style-language/schema/raw/master/csl-citation.json"} </w:instrText>
      </w:r>
      <w:r w:rsidR="007C0A49">
        <w:fldChar w:fldCharType="separate"/>
      </w:r>
      <w:r w:rsidR="007C0A49" w:rsidRPr="007C0A49">
        <w:t>(4)</w:t>
      </w:r>
      <w:r w:rsidR="007C0A49">
        <w:fldChar w:fldCharType="end"/>
      </w:r>
      <w:r w:rsidR="007C0A49">
        <w:t xml:space="preserve"> </w:t>
      </w:r>
      <w:r w:rsidR="00641032">
        <w:t>and</w:t>
      </w:r>
      <w:r w:rsidR="00A36979">
        <w:t xml:space="preserve"> is</w:t>
      </w:r>
      <w:ins w:id="41" w:author="Stephen Ragsdale" w:date="2016-03-14T12:21:00Z">
        <w:r w:rsidR="00CE40C8">
          <w:t xml:space="preserve"> </w:t>
        </w:r>
      </w:ins>
      <w:del w:id="42" w:author="Stephen Ragsdale" w:date="2016-03-14T12:21:00Z">
        <w:r w:rsidR="00A36979" w:rsidDel="00CE40C8">
          <w:delText xml:space="preserve"> </w:delText>
        </w:r>
      </w:del>
      <w:ins w:id="43" w:author="Stephen Ragsdale" w:date="2016-03-14T12:16:00Z">
        <w:r w:rsidR="00CE40C8">
          <w:t xml:space="preserve">21 times more </w:t>
        </w:r>
        <w:commentRangeStart w:id="44"/>
        <w:r w:rsidR="00CE40C8">
          <w:t>potent</w:t>
        </w:r>
        <w:commentRangeEnd w:id="44"/>
        <w:r w:rsidR="00CE40C8">
          <w:rPr>
            <w:rStyle w:val="CommentReference"/>
            <w:rFonts w:ascii="Calibri" w:hAnsi="Calibri"/>
          </w:rPr>
          <w:commentReference w:id="44"/>
        </w:r>
        <w:r w:rsidR="00CE40C8">
          <w:t xml:space="preserve"> than </w:t>
        </w:r>
      </w:ins>
      <w:ins w:id="45" w:author="Stephen Ragsdale" w:date="2016-03-14T12:17:00Z">
        <w:r w:rsidR="00CE40C8">
          <w:t>CO</w:t>
        </w:r>
        <w:r w:rsidR="00CE40C8" w:rsidRPr="00CE40C8">
          <w:rPr>
            <w:vertAlign w:val="subscript"/>
            <w:rPrChange w:id="46" w:author="Stephen Ragsdale" w:date="2016-03-14T12:18:00Z">
              <w:rPr/>
            </w:rPrChange>
          </w:rPr>
          <w:t>2</w:t>
        </w:r>
      </w:ins>
      <w:ins w:id="47" w:author="Stephen Ragsdale" w:date="2016-03-14T12:16:00Z">
        <w:r w:rsidR="00CE40C8">
          <w:t xml:space="preserve"> </w:t>
        </w:r>
        <w:r w:rsidR="00CE40C8">
          <w:fldChar w:fldCharType="begin"/>
        </w:r>
        <w:r w:rsidR="00CE40C8">
          <w:instrText xml:space="preserve"> ADDIN ZOTERO_ITEM CSL_CITATION {"citationID":"CCfc157S","properties":{"formattedCitation":"(1)","plainCitation":"(1)"},"citationItems":[{"id":336,"uris":["http://zotero.org/users/2565720/items/72N8H4IW"],"uri":["http://zotero.org/users/2565720/items/72N8H4IW"],"itemData":{"id":336,"type":"article-journal","title":"Rethinking biological activation of methane and conversion to liquid fuels","container-title":"Nature Chemical Biology","page":"331-339","volume":"10","issue":"5","source":"www.nature.com","abstract":"If methane, the main component of natural gas, can be efficiently converted to liquid fuels, world reserves of methane could satisfy the demand for transportation fuels in addition to use in other sectors. However, the direct activation of strong C-H bonds in methane and conversion to desired products remains a difficult technological challenge. This perspective reveals an opportunity to rethink the logic of biological methane activation and conversion to liquid fuels. We formulate a vision for a new foundation for methane bioconversion and suggest paths to develop technologies for the production of liquid transportation fuels from methane at high carbon yield and high energy efficiency and with low CO2 emissions. These technologies could support natural gas bioconversion facilities with a low capital cost and at small scales, which in turn could monetize the use of natural gas resources that are frequently flared, vented or emitted.","DOI":"10.1038/nchembio.1509","ISSN":"1552-4450","journalAbbreviation":"Nat Chem Biol","language":"en","author":[{"family":"Haynes","given":"Chad A."},{"family":"Gonzalez","given":"Ramon"}],"issued":{"date-parts":[["2014",5]]}}}],"schema":"https://github.com/citation-style-language/schema/raw/master/csl-citation.json"} </w:instrText>
        </w:r>
        <w:r w:rsidR="00CE40C8">
          <w:fldChar w:fldCharType="separate"/>
        </w:r>
        <w:r w:rsidR="00CE40C8" w:rsidRPr="009905DC">
          <w:t>(1)</w:t>
        </w:r>
        <w:r w:rsidR="00CE40C8">
          <w:fldChar w:fldCharType="end"/>
        </w:r>
        <w:r w:rsidR="00CE40C8">
          <w:t xml:space="preserve"> in absorbing and emitting energy. </w:t>
        </w:r>
      </w:ins>
    </w:p>
    <w:p w14:paraId="3BD27AF1" w14:textId="4C090B8A" w:rsidR="00C127EB" w:rsidDel="008B123E" w:rsidRDefault="00A36979" w:rsidP="00875DF4">
      <w:pPr>
        <w:spacing w:line="480" w:lineRule="auto"/>
        <w:rPr>
          <w:del w:id="48" w:author="Stephen Ragsdale" w:date="2016-03-14T12:24:00Z"/>
        </w:rPr>
      </w:pPr>
      <w:del w:id="49" w:author="Stephen Ragsdale" w:date="2016-03-14T12:13:00Z">
        <w:r w:rsidDel="00DE3865">
          <w:delText>produced in the e</w:delText>
        </w:r>
        <w:r w:rsidR="00941981" w:rsidDel="00DE3865">
          <w:delText>nvironment</w:delText>
        </w:r>
        <w:r w:rsidDel="00DE3865">
          <w:delText xml:space="preserve"> </w:delText>
        </w:r>
        <w:r w:rsidR="002670AD" w:rsidDel="00DE3865">
          <w:delText>by</w:delText>
        </w:r>
        <w:r w:rsidR="00815A63" w:rsidDel="00DE3865">
          <w:delText xml:space="preserve"> biological</w:delText>
        </w:r>
        <w:r w:rsidR="00DB0DFC" w:rsidDel="00DE3865">
          <w:delText xml:space="preserve"> </w:delText>
        </w:r>
        <w:r w:rsidR="00A87FFD" w:rsidDel="00DE3865">
          <w:delText>and non-biological</w:delText>
        </w:r>
        <w:r w:rsidR="00815A63" w:rsidDel="00DE3865">
          <w:delText xml:space="preserve"> </w:delText>
        </w:r>
        <w:r w:rsidDel="00DE3865">
          <w:delText>sources</w:delText>
        </w:r>
        <w:r w:rsidR="000B39C1" w:rsidDel="00DE3865">
          <w:delText xml:space="preserve"> </w:delText>
        </w:r>
        <w:r w:rsidR="008F77AB" w:rsidDel="00DE3865">
          <w:fldChar w:fldCharType="begin"/>
        </w:r>
        <w:r w:rsidR="007C0A49" w:rsidDel="00DE3865">
          <w:delInstrText xml:space="preserve"> ADDIN ZOTERO_ITEM CSL_CITATION {"citationID":"2i8l86lem7","properties":{"formattedCitation":"(5)","plainCitation":"(5)"},"citationItems":[{"id":220,"uris":["http://zotero.org/users/2832130/items/2J7GMSFA"],"uri":["http://zotero.org/users/2832130/items/2J7GMSFA"],"itemData":{"id":220,"type":"article-journal","title":"Three decades of global methane sources and sinks","container-title":"Nature Geoscience","page":"813-823","volume":"6","issue":"10","source":"CrossRef","DOI":"10.1038/ngeo1955","ISSN":"1752-0894, 1752-0908","author":[{"family":"Kirschke","given":"Stefanie"},{"family":"Bousquet","given":"Philippe"},{"family":"Ciais","given":"Philippe"},{"family":"Saunois","given":"Marielle"},{"family":"Canadell","given":"Josep G."},{"family":"Dlugokencky","given":"Edward J."},{"family":"Bergamaschi","given":"Peter"},{"family":"Bergmann","given":"Daniel"},{"family":"Blake","given":"Donald R."},{"family":"Bruhwiler","given":"Lori"},{"family":"Cameron-Smith","given":"Philip"},{"family":"Castaldi","given":"Simona"},{"family":"Chevallier","given":"Frédéric"},{"family":"Feng","given":"Liang"},{"family":"Fraser","given":"Annemarie"},{"family":"Heimann","given":"Martin"},{"family":"Hodson","given":"Elke L."},{"family":"Houweling","given":"Sander"},{"family":"Josse","given":"Béatrice"},{"family":"Fraser","given":"Paul J."},{"family":"Krummel","given":"Paul B."},{"family":"Lamarque","given":"Jean-François"},{"family":"Langenfelds","given":"Ray L."},{"family":"Le Quéré","given":"Corinne"},{"family":"Naik","given":"Vaishali"},{"family":"O'Doherty","given":"Simon"},{"family":"Palmer","given":"Paul I."},{"family":"Pison","given":"Isabelle"},{"family":"Plummer","given":"David"},{"family":"Poulter","given":"Benjamin"},{"family":"Prinn","given":"Ronald G."},{"family":"Rigby","given":"Matt"},{"family":"Ringeval","given":"Bruno"},{"family":"Santini","given":"Monia"},{"family":"Schmidt","given":"Martina"},{"family":"Shindell","given":"Drew T."},{"family":"Simpson","given":"Isobel J."},{"family":"Spahni","given":"Renato"},{"family":"Steele","given":"L. Paul"},{"family":"Strode","given":"Sarah A."},{"family":"Sudo","given":"Kengo"},{"family":"Szopa","given":"Sophie"},{"family":"Werf","given":"Guido R.","non-dropping-particle":"van der"},{"family":"Voulgarakis","given":"Apostolos"},{"family":"Weele","given":"Michiel","non-dropping-particle":"van"},{"family":"Weiss","given":"Ray F."},{"family":"Williams","given":"Jason E."},{"family":"Zeng","given":"Guang"}],"issued":{"date-parts":[["2013",9,22]]}}}],"schema":"https://github.com/citation-style-language/schema/raw/master/csl-citation.json"} </w:delInstrText>
        </w:r>
        <w:r w:rsidR="008F77AB" w:rsidDel="00DE3865">
          <w:fldChar w:fldCharType="separate"/>
        </w:r>
        <w:r w:rsidR="007C0A49" w:rsidRPr="007C0A49" w:rsidDel="00DE3865">
          <w:delText>(5)</w:delText>
        </w:r>
        <w:r w:rsidR="008F77AB" w:rsidDel="00DE3865">
          <w:fldChar w:fldCharType="end"/>
        </w:r>
        <w:r w:rsidR="00C35E8D" w:rsidDel="00DE3865">
          <w:delText>.</w:delText>
        </w:r>
        <w:r w:rsidR="000B39C1" w:rsidDel="00DE3865">
          <w:delText xml:space="preserve"> </w:delText>
        </w:r>
      </w:del>
      <w:r w:rsidR="00B92236">
        <w:t>Methanogens</w:t>
      </w:r>
      <w:ins w:id="50" w:author="Stephen Ragsdale" w:date="2016-03-14T12:23:00Z">
        <w:r w:rsidR="008B123E">
          <w:t>, which</w:t>
        </w:r>
      </w:ins>
      <w:r w:rsidR="002F7577">
        <w:t xml:space="preserve"> </w:t>
      </w:r>
      <w:r w:rsidR="0084390A">
        <w:t>are the largest biological contributors of methane</w:t>
      </w:r>
      <w:ins w:id="51" w:author="Stephen Ragsdale" w:date="2016-03-14T12:23:00Z">
        <w:r w:rsidR="008B123E">
          <w:t>,</w:t>
        </w:r>
      </w:ins>
      <w:del w:id="52" w:author="Stephen Ragsdale" w:date="2016-03-14T12:04:00Z">
        <w:r w:rsidR="0084390A" w:rsidDel="00875DF4">
          <w:delText xml:space="preserve">, producing about 1 Gt of methane gas per year </w:delText>
        </w:r>
        <w:r w:rsidR="0084390A" w:rsidDel="00875DF4">
          <w:fldChar w:fldCharType="begin"/>
        </w:r>
        <w:r w:rsidR="007C0A49" w:rsidDel="00875DF4">
          <w:delInstrText xml:space="preserve"> ADDIN ZOTERO_ITEM CSL_CITATION {"citationID":"12d9ngkfcj","properties":{"formattedCitation":"(6)","plainCitation":"(6)"},"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delInstrText>
        </w:r>
        <w:r w:rsidR="0084390A" w:rsidDel="00875DF4">
          <w:fldChar w:fldCharType="separate"/>
        </w:r>
        <w:r w:rsidR="007C0A49" w:rsidRPr="007C0A49" w:rsidDel="00875DF4">
          <w:delText>(6)</w:delText>
        </w:r>
        <w:r w:rsidR="0084390A" w:rsidDel="00875DF4">
          <w:fldChar w:fldCharType="end"/>
        </w:r>
        <w:r w:rsidR="0084390A" w:rsidDel="00875DF4">
          <w:delText>.</w:delText>
        </w:r>
      </w:del>
      <w:r w:rsidR="0084390A">
        <w:t xml:space="preserve"> </w:t>
      </w:r>
      <w:del w:id="53" w:author="Stephen Ragsdale" w:date="2016-03-14T12:23:00Z">
        <w:r w:rsidR="0084390A" w:rsidDel="008B123E">
          <w:delText>This</w:delText>
        </w:r>
        <w:r w:rsidR="00B92236" w:rsidDel="008B123E">
          <w:delText xml:space="preserve"> group of</w:delText>
        </w:r>
      </w:del>
      <w:ins w:id="54" w:author="Stephen Ragsdale" w:date="2016-03-14T12:23:00Z">
        <w:r w:rsidR="008B123E">
          <w:t>are</w:t>
        </w:r>
      </w:ins>
      <w:r w:rsidR="00B92236">
        <w:t xml:space="preserve"> microorganisms from the domain Archaea </w:t>
      </w:r>
      <w:ins w:id="55" w:author="Stephen Ragsdale" w:date="2016-03-14T12:23:00Z">
        <w:r w:rsidR="008B123E">
          <w:t xml:space="preserve">that </w:t>
        </w:r>
      </w:ins>
      <w:r w:rsidR="00527D1A">
        <w:t>grow</w:t>
      </w:r>
      <w:r w:rsidR="00F14A7D">
        <w:t xml:space="preserve"> on carbon dioxide or one or two carbon comp</w:t>
      </w:r>
      <w:r w:rsidR="002F7577">
        <w:t>o</w:t>
      </w:r>
      <w:r w:rsidR="00F14A7D">
        <w:t>unds</w:t>
      </w:r>
      <w:r w:rsidR="00527D1A">
        <w:t xml:space="preserve"> </w:t>
      </w:r>
      <w:r w:rsidR="001D7261">
        <w:t xml:space="preserve">using </w:t>
      </w:r>
      <w:r w:rsidR="002F7577">
        <w:t xml:space="preserve">enzymes containing </w:t>
      </w:r>
      <w:r w:rsidR="00941981">
        <w:t xml:space="preserve">unique biological co-factors </w:t>
      </w:r>
      <w:r w:rsidR="00901F0A">
        <w:fldChar w:fldCharType="begin"/>
      </w:r>
      <w:r w:rsidR="007C0A49">
        <w:instrText xml:space="preserve"> ADDIN ZOTERO_ITEM CSL_CITATION {"citationID":"1buq7elsji","properties":{"formattedCitation":"(7, 8)","plainCitation":"(7, 8)"},"citationItems":[{"id":15,"uris":["http://zotero.org/users/2832130/items/NHZJK5MJ"],"uri":["http://zotero.org/users/2832130/items/NHZJK5MJ"],"itemData":{"id":15,"type":"article-journal","title":"Unusual coenzymes of methanogenesis","container-title":"Annual review of biochemistry","page":"355–394","volume":"59","issue":"1","source":"Google Scholar","author":[{"family":"DiMarco","given":"Anthony A."},{"family":"Bobik","given":"Thomas A."},{"family":"Wolfe","given":"Ralph S."}],"issued":{"date-parts":[["1990"]]}},"label":"page"},{"id":10,"uris":["http://zotero.org/users/2832130/items/TCABS5KH"],"uri":["http://zotero.org/users/2832130/items/TCABS5KH"],"itemData":{"id":10,"type":"article","title":"structure of func of enzymes H2CO2 pathway 2002.pdf"},"label":"page"}],"schema":"https://github.com/citation-style-language/schema/raw/master/csl-citation.json"} </w:instrText>
      </w:r>
      <w:r w:rsidR="00901F0A">
        <w:fldChar w:fldCharType="separate"/>
      </w:r>
      <w:r w:rsidR="007C0A49" w:rsidRPr="007C0A49">
        <w:t>(7, 8)</w:t>
      </w:r>
      <w:r w:rsidR="00901F0A">
        <w:fldChar w:fldCharType="end"/>
      </w:r>
      <w:r w:rsidR="00A557FB">
        <w:t>.</w:t>
      </w:r>
      <w:ins w:id="56" w:author="Stephen Ragsdale" w:date="2016-03-14T12:24:00Z">
        <w:r w:rsidR="008B123E">
          <w:t xml:space="preserve"> </w:t>
        </w:r>
      </w:ins>
    </w:p>
    <w:p w14:paraId="14C34A6D" w14:textId="59E48E08" w:rsidR="005119EB" w:rsidRDefault="00C510BA" w:rsidP="00586344">
      <w:pPr>
        <w:spacing w:line="480" w:lineRule="auto"/>
      </w:pPr>
      <w:r>
        <w:t>Though</w:t>
      </w:r>
      <w:r w:rsidR="00527D1A">
        <w:t xml:space="preserve"> phylogenetically and metabolically </w:t>
      </w:r>
      <w:r>
        <w:t xml:space="preserve">diverse, </w:t>
      </w:r>
      <w:r w:rsidR="00073EBE">
        <w:t>methanogens</w:t>
      </w:r>
      <w:r>
        <w:t xml:space="preserve"> </w:t>
      </w:r>
      <w:r w:rsidR="00EA36A8">
        <w:t xml:space="preserve">can be </w:t>
      </w:r>
      <w:r w:rsidR="00940402">
        <w:t xml:space="preserve">separated </w:t>
      </w:r>
      <w:r w:rsidR="0034629A">
        <w:t>into two groups based on the presence o</w:t>
      </w:r>
      <w:r w:rsidR="00D74FA7">
        <w:t>r</w:t>
      </w:r>
      <w:r w:rsidR="0034629A">
        <w:t xml:space="preserve"> absence of cytochromes </w:t>
      </w:r>
      <w:r w:rsidR="0028794B">
        <w:fldChar w:fldCharType="begin"/>
      </w:r>
      <w:r w:rsidR="007C0A49">
        <w:instrText xml:space="preserve"> ADDIN ZOTERO_ITEM CSL_CITATION {"citationID":"MZqwmgiM","properties":{"formattedCitation":"(6)","plainCitation":"(6)"},"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28794B">
        <w:fldChar w:fldCharType="separate"/>
      </w:r>
      <w:r w:rsidR="007C0A49" w:rsidRPr="007C0A49">
        <w:t>(6)</w:t>
      </w:r>
      <w:r w:rsidR="0028794B">
        <w:fldChar w:fldCharType="end"/>
      </w:r>
      <w:r w:rsidR="0034629A">
        <w:t xml:space="preserve">. </w:t>
      </w:r>
      <w:r w:rsidR="00527D1A">
        <w:t>T</w:t>
      </w:r>
      <w:r w:rsidR="0034629A">
        <w:t>he cytochrome</w:t>
      </w:r>
      <w:r>
        <w:t>-</w:t>
      </w:r>
      <w:r w:rsidR="009C4505">
        <w:t>lacking</w:t>
      </w:r>
      <w:r w:rsidR="0034629A">
        <w:t xml:space="preserve"> methanogens </w:t>
      </w:r>
      <w:r w:rsidR="007E1A5A">
        <w:t xml:space="preserve">(sometimes referred to as hydrogenotrophic methanogens) </w:t>
      </w:r>
      <w:r w:rsidR="000E1AD1">
        <w:t>mainly use</w:t>
      </w:r>
      <w:r w:rsidR="009C4505">
        <w:t xml:space="preserve"> H</w:t>
      </w:r>
      <w:r w:rsidR="009C4505" w:rsidRPr="009F74B8">
        <w:rPr>
          <w:vertAlign w:val="subscript"/>
        </w:rPr>
        <w:t>2</w:t>
      </w:r>
      <w:r w:rsidR="000E1AD1">
        <w:t xml:space="preserve">, and sometimes </w:t>
      </w:r>
      <w:r w:rsidR="009C4505">
        <w:t>formate</w:t>
      </w:r>
      <w:r w:rsidR="000E1AD1">
        <w:t xml:space="preserve">, </w:t>
      </w:r>
      <w:r w:rsidR="009C4505">
        <w:t xml:space="preserve">as </w:t>
      </w:r>
      <w:r w:rsidR="000E1AD1">
        <w:t>source</w:t>
      </w:r>
      <w:r w:rsidR="00A41BEA">
        <w:t>s</w:t>
      </w:r>
      <w:r w:rsidR="000E1AD1">
        <w:t xml:space="preserve"> of electrons for</w:t>
      </w:r>
      <w:r w:rsidR="009C4505">
        <w:t xml:space="preserve"> CO</w:t>
      </w:r>
      <w:r w:rsidR="009C4505" w:rsidRPr="009F74B8">
        <w:rPr>
          <w:vertAlign w:val="subscript"/>
        </w:rPr>
        <w:t>2</w:t>
      </w:r>
      <w:r w:rsidR="009C4505">
        <w:t xml:space="preserve"> </w:t>
      </w:r>
      <w:r w:rsidR="000E1AD1">
        <w:t xml:space="preserve">reduction </w:t>
      </w:r>
      <w:r w:rsidR="009C4505">
        <w:t xml:space="preserve">to methane. </w:t>
      </w:r>
      <w:r w:rsidR="00F339FC">
        <w:t>In</w:t>
      </w:r>
      <w:r w:rsidR="009C4505">
        <w:t xml:space="preserve"> contrast, cytochrome</w:t>
      </w:r>
      <w:r w:rsidR="00F45C05">
        <w:t>-containing (or methylotrop</w:t>
      </w:r>
      <w:r w:rsidR="009905DC">
        <w:t>h</w:t>
      </w:r>
      <w:r w:rsidR="00F45C05">
        <w:t>ic) methanogens</w:t>
      </w:r>
      <w:r w:rsidR="009C4505">
        <w:t xml:space="preserve"> </w:t>
      </w:r>
      <w:r w:rsidR="003153D3">
        <w:t>utilize acetate</w:t>
      </w:r>
      <w:r>
        <w:t xml:space="preserve"> and</w:t>
      </w:r>
      <w:r w:rsidR="003153D3">
        <w:t xml:space="preserve"> methylated compounds for methanogenic growth </w:t>
      </w:r>
      <w:r w:rsidR="003E4220">
        <w:t xml:space="preserve">with </w:t>
      </w:r>
      <w:r w:rsidR="001E4B82">
        <w:t>a minority</w:t>
      </w:r>
      <w:r w:rsidR="00073EBE">
        <w:t xml:space="preserve"> </w:t>
      </w:r>
      <w:r w:rsidR="001E4B82">
        <w:t>also</w:t>
      </w:r>
      <w:r w:rsidR="00073EBE">
        <w:t xml:space="preserve"> </w:t>
      </w:r>
      <w:r w:rsidR="003E4220">
        <w:t xml:space="preserve">being able to </w:t>
      </w:r>
      <w:r w:rsidR="00A557FB">
        <w:t>use H</w:t>
      </w:r>
      <w:r w:rsidR="00A557FB" w:rsidRPr="003E19FC">
        <w:rPr>
          <w:vertAlign w:val="subscript"/>
        </w:rPr>
        <w:t>2</w:t>
      </w:r>
      <w:r w:rsidR="00A557FB">
        <w:t xml:space="preserve"> and CO</w:t>
      </w:r>
      <w:r w:rsidR="00A557FB" w:rsidRPr="003E19FC">
        <w:rPr>
          <w:vertAlign w:val="subscript"/>
        </w:rPr>
        <w:t>2</w:t>
      </w:r>
      <w:r w:rsidR="00571211">
        <w:t xml:space="preserve">. </w:t>
      </w:r>
      <w:r w:rsidR="00EA36A8">
        <w:t>Although b</w:t>
      </w:r>
      <w:r w:rsidR="00A57176">
        <w:t xml:space="preserve">oth groups have similar </w:t>
      </w:r>
      <w:r w:rsidR="00073EBE">
        <w:t xml:space="preserve">central </w:t>
      </w:r>
      <w:r w:rsidR="00A57176">
        <w:t>pathways of CO</w:t>
      </w:r>
      <w:r w:rsidR="00A57176" w:rsidRPr="00571211">
        <w:rPr>
          <w:vertAlign w:val="subscript"/>
        </w:rPr>
        <w:t>2</w:t>
      </w:r>
      <w:r w:rsidR="00A57176">
        <w:t xml:space="preserve"> reduction</w:t>
      </w:r>
      <w:r w:rsidR="00EA36A8">
        <w:t xml:space="preserve">, they possess </w:t>
      </w:r>
      <w:r w:rsidR="00021362">
        <w:t>differing</w:t>
      </w:r>
      <w:r w:rsidR="00F47CF8">
        <w:t xml:space="preserve"> modes of energy </w:t>
      </w:r>
      <w:r w:rsidR="00A557FB">
        <w:t xml:space="preserve">coupling </w:t>
      </w:r>
      <w:r w:rsidR="00901F0A">
        <w:fldChar w:fldCharType="begin"/>
      </w:r>
      <w:r w:rsidR="007C0A49">
        <w:instrText xml:space="preserve"> ADDIN ZOTERO_ITEM CSL_CITATION {"citationID":"0zSwUjYz","properties":{"formattedCitation":"(9)","plainCitation":"(9)"},"citationItems":[{"id":43,"uris":["http://zotero.org/users/2832130/items/7TV5ABZF"],"uri":["http://zotero.org/users/2832130/items/7TV5ABZF"],"itemData":{"id":43,"type":"article-journal","title":"Metabolic versatility in methanogens","container-title":"Current Opinion in Biotechnology","page":"70-75","volume":"29","source":"ScienceDirect","abstract":"Methanogenesis is an anaerobic metabolism responsible for the generation of &amp;gt;90% of the methane formed on Earth today, with important implications for fuels production and global warming. Although methanogenic Archaea have been cultured for over 70 years, key insights regarding electron flow and energy conservation in methanogenesis have only recently emerged. Fundamental differences between two metabolic types of methanogenesis, hydrogenotrophic and methylotrophic, are now understood, with implications for metabolic versatility and the potential for engineering of methanogens to utilize new substrates. The development of model species with genetic and bioinformatic tools has advanced the field and holds potential for further characterizing and engineering of methanogenesis. Our understanding of a related pathway, anaerobic methane oxidation, is in its infancy.","DOI":"10.1016/j.copbio.2014.02.012","ISSN":"0958-1669","journalAbbreviation":"Current Opinion in Biotechnology","author":[{"family":"Costa","given":"Kyle C"},{"family":"Leigh","given":"John A"}],"issued":{"date-parts":[["2014",10]]}}}],"schema":"https://github.com/citation-style-language/schema/raw/master/csl-citation.json"} </w:instrText>
      </w:r>
      <w:r w:rsidR="00901F0A">
        <w:fldChar w:fldCharType="separate"/>
      </w:r>
      <w:r w:rsidR="007C0A49" w:rsidRPr="007C0A49">
        <w:t>(9)</w:t>
      </w:r>
      <w:r w:rsidR="00901F0A">
        <w:fldChar w:fldCharType="end"/>
      </w:r>
      <w:r w:rsidR="007E4615">
        <w:t xml:space="preserve"> at the last methanogenic step</w:t>
      </w:r>
      <w:r w:rsidR="002400F7">
        <w:t xml:space="preserve"> involving heterodisulfide reductase</w:t>
      </w:r>
      <w:r w:rsidR="009905DC">
        <w:t xml:space="preserve"> (</w:t>
      </w:r>
      <w:proofErr w:type="spellStart"/>
      <w:r w:rsidR="009905DC">
        <w:t>Hdr</w:t>
      </w:r>
      <w:proofErr w:type="spellEnd"/>
      <w:r w:rsidR="009905DC">
        <w:t>)</w:t>
      </w:r>
      <w:r w:rsidR="00966787">
        <w:t>.</w:t>
      </w:r>
      <w:r w:rsidR="00CA15A3">
        <w:t xml:space="preserve"> </w:t>
      </w:r>
    </w:p>
    <w:p w14:paraId="230B0740" w14:textId="71AB4D17" w:rsidR="007E4615" w:rsidRDefault="002400F7" w:rsidP="00586344">
      <w:pPr>
        <w:spacing w:line="480" w:lineRule="auto"/>
      </w:pPr>
      <w:r>
        <w:t xml:space="preserve">The reduction of the </w:t>
      </w:r>
      <w:proofErr w:type="spellStart"/>
      <w:r>
        <w:t>CoM</w:t>
      </w:r>
      <w:proofErr w:type="spellEnd"/>
      <w:r w:rsidR="003E19FC">
        <w:t>-</w:t>
      </w:r>
      <w:r w:rsidR="00FE0FEE">
        <w:t>S</w:t>
      </w:r>
      <w:r>
        <w:t>-</w:t>
      </w:r>
      <w:r w:rsidR="00FE0FEE">
        <w:t>S</w:t>
      </w:r>
      <w:r w:rsidR="003E19FC">
        <w:t>-</w:t>
      </w:r>
      <w:proofErr w:type="spellStart"/>
      <w:r>
        <w:t>CoB</w:t>
      </w:r>
      <w:proofErr w:type="spellEnd"/>
      <w:r>
        <w:t xml:space="preserve"> heterodisulfide </w:t>
      </w:r>
      <w:r w:rsidR="00DB7232">
        <w:t>with H</w:t>
      </w:r>
      <w:r w:rsidR="00DB7232" w:rsidRPr="003E19FC">
        <w:rPr>
          <w:vertAlign w:val="subscript"/>
        </w:rPr>
        <w:t>2</w:t>
      </w:r>
      <w:r w:rsidR="00DB7232">
        <w:t xml:space="preserve"> or reduced electron carriers </w:t>
      </w:r>
      <w:r>
        <w:t xml:space="preserve">is exergonic and can be </w:t>
      </w:r>
      <w:r w:rsidR="00DB7232">
        <w:t xml:space="preserve">directly or indirectly </w:t>
      </w:r>
      <w:r>
        <w:t>coupled to energy generation.</w:t>
      </w:r>
      <w:r w:rsidR="007C0A49">
        <w:t xml:space="preserve"> </w:t>
      </w:r>
      <w:r>
        <w:t>In</w:t>
      </w:r>
      <w:r w:rsidR="00E9666F">
        <w:t xml:space="preserve"> the methylotrophic methanogens</w:t>
      </w:r>
      <w:r w:rsidR="002D69DB">
        <w:t xml:space="preserve">, </w:t>
      </w:r>
      <w:r w:rsidR="00DB7232">
        <w:t>a membrane-</w:t>
      </w:r>
      <w:r w:rsidR="002D69DB">
        <w:t>associated</w:t>
      </w:r>
      <w:r w:rsidR="00CF2B31">
        <w:t xml:space="preserve"> cytochrome-containing</w:t>
      </w:r>
      <w:r w:rsidR="002D69DB">
        <w:t xml:space="preserve"> </w:t>
      </w:r>
      <w:proofErr w:type="spellStart"/>
      <w:r w:rsidR="00DB7232">
        <w:t>Hdr</w:t>
      </w:r>
      <w:proofErr w:type="spellEnd"/>
      <w:r>
        <w:t xml:space="preserve"> (</w:t>
      </w:r>
      <w:proofErr w:type="spellStart"/>
      <w:r>
        <w:t>HdrDE</w:t>
      </w:r>
      <w:proofErr w:type="spellEnd"/>
      <w:r>
        <w:t>)</w:t>
      </w:r>
      <w:r w:rsidR="00E9666F">
        <w:t xml:space="preserve"> </w:t>
      </w:r>
      <w:r>
        <w:t xml:space="preserve">receives reducing equivalents from </w:t>
      </w:r>
      <w:r w:rsidR="002D69DB">
        <w:t xml:space="preserve">a </w:t>
      </w:r>
      <w:r w:rsidR="00DB7232">
        <w:t>methanogen-</w:t>
      </w:r>
      <w:r w:rsidR="002D69DB">
        <w:t xml:space="preserve">specific </w:t>
      </w:r>
      <w:r w:rsidR="00DB7232">
        <w:t xml:space="preserve">membrane-soluble </w:t>
      </w:r>
      <w:r w:rsidR="002D69DB">
        <w:t>electron shuttle, methanophenazine, for reduction of the heterodisulfide.</w:t>
      </w:r>
      <w:r w:rsidR="00A24A0D">
        <w:t xml:space="preserve"> </w:t>
      </w:r>
      <w:r w:rsidR="002D69DB">
        <w:t>This results in proton extrusion</w:t>
      </w:r>
      <w:r w:rsidR="003307B5">
        <w:t xml:space="preserve"> and the creation of a membrane potential for ATP generation</w:t>
      </w:r>
      <w:r w:rsidR="00FE2236">
        <w:t xml:space="preserve"> </w:t>
      </w:r>
      <w:r w:rsidR="00FE2236">
        <w:fldChar w:fldCharType="begin"/>
      </w:r>
      <w:r w:rsidR="007C0A49">
        <w:instrText xml:space="preserve"> ADDIN ZOTERO_ITEM CSL_CITATION {"citationID":"jasiqqf1s","properties":{"formattedCitation":"(10, 11)","plainCitation":"(10, 11)"},"citationItems":[{"id":523,"uris":["http://zotero.org/groups/450273/items/IAPVUVF5"],"uri":["http://zotero.org/groups/450273/items/IAPVUVF5"],"itemData":{"id":523,"type":"article-journal","title":"Bioenergetics and anaerobic respiratory chains of aceticlastic methanogens","container-title":"Biochimica et Biophysica Acta (BBA) - Bioenergetics","page":"1130-1147","volume":"1837","issue":"7","source":"CrossRef","DOI":"10.1016/j.bbabio.2013.12.002","ISSN":"00052728","language":"en","author":[{"family":"Welte","given":"Cornelia"},{"family":"Deppenmeier","given":"Uwe"}],"issued":{"date-parts":[["2014",7]]}},"label":"page"},{"id":489,"uris":["http://zotero.org/groups/450273/items/GPI82GGR"],"uri":["http://zotero.org/groups/450273/items/GPI82GGR"],"itemData":{"id":489,"type":"article-journal","title":"Purification of a cytochrome b containing H2:heterodisulfide oxidoreductase complex from membranes of &lt;i&gt;Methanosarcina barkeri&lt;/i&gt;","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label":"page"}],"schema":"https://github.com/citation-style-language/schema/raw/master/csl-citation.json"} </w:instrText>
      </w:r>
      <w:r w:rsidR="00FE2236">
        <w:fldChar w:fldCharType="separate"/>
      </w:r>
      <w:r w:rsidR="007C0A49" w:rsidRPr="007C0A49">
        <w:t>(10, 11)</w:t>
      </w:r>
      <w:r w:rsidR="00FE2236">
        <w:fldChar w:fldCharType="end"/>
      </w:r>
      <w:r w:rsidR="003307B5">
        <w:t>.</w:t>
      </w:r>
      <w:r w:rsidR="00A24A0D">
        <w:t xml:space="preserve"> </w:t>
      </w:r>
      <w:r w:rsidR="003307B5">
        <w:t xml:space="preserve">However, in the hydrogenotrophic methanogens, the </w:t>
      </w:r>
      <w:proofErr w:type="spellStart"/>
      <w:r w:rsidR="00DB7232">
        <w:t>Hdr</w:t>
      </w:r>
      <w:proofErr w:type="spellEnd"/>
      <w:r w:rsidR="00FE2236">
        <w:t xml:space="preserve"> (</w:t>
      </w:r>
      <w:proofErr w:type="spellStart"/>
      <w:r w:rsidR="00FE2236">
        <w:t>HdrABC</w:t>
      </w:r>
      <w:proofErr w:type="spellEnd"/>
      <w:r w:rsidR="00FE2236">
        <w:t>) is cytoplasmic and no membrane potential is generated</w:t>
      </w:r>
      <w:r w:rsidR="003307B5">
        <w:t>.</w:t>
      </w:r>
      <w:r w:rsidR="00A24A0D">
        <w:t xml:space="preserve"> </w:t>
      </w:r>
      <w:r w:rsidR="00094E1E">
        <w:t xml:space="preserve">Instead, </w:t>
      </w:r>
      <w:proofErr w:type="spellStart"/>
      <w:r w:rsidR="00DB7232">
        <w:t>Hdr</w:t>
      </w:r>
      <w:proofErr w:type="spellEnd"/>
      <w:r w:rsidR="00FE2236">
        <w:t xml:space="preserve"> mediates a bifurcation of electron flow in which the exergonic heterodisulfide reduction is coupled to and drives the endergonic reduction of a ferredoxin used for the first step of methanogene</w:t>
      </w:r>
      <w:r w:rsidR="00526B35">
        <w:t>s</w:t>
      </w:r>
      <w:r w:rsidR="00FE2236">
        <w:t xml:space="preserve">is </w:t>
      </w:r>
      <w:r w:rsidR="00226F75">
        <w:fldChar w:fldCharType="begin"/>
      </w:r>
      <w:r w:rsidR="007C0A49">
        <w:instrText xml:space="preserve"> ADDIN ZOTERO_ITEM CSL_CITATION {"citationID":"teQoczHo","properties":{"formattedCitation":"(12)","plainCitation":"(12)"},"citationItems":[{"id":540,"uris":["http://zotero.org/groups/450273/items/TB6URJN6"],"uri":["http://zotero.org/groups/450273/items/TB6URJN6"],"itemData":{"id":540,"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journalAbbreviation":"PNAS","language":"en","author":[{"family":"Kaster","given":"Anne-Kristin"},{"family":"Moll","given":"Johanna"},{"family":"Parey","given":"Kristian"},{"family":"Thauer","given":"Rudolf K."}],"issued":{"date-parts":[["2011",2,15]]}}}],"schema":"https://github.com/citation-style-language/schema/raw/master/csl-citation.json"} </w:instrText>
      </w:r>
      <w:r w:rsidR="00226F75">
        <w:fldChar w:fldCharType="separate"/>
      </w:r>
      <w:r w:rsidR="007C0A49" w:rsidRPr="007C0A49">
        <w:t>(12)</w:t>
      </w:r>
      <w:r w:rsidR="00226F75">
        <w:fldChar w:fldCharType="end"/>
      </w:r>
      <w:r w:rsidR="00A41BEA">
        <w:t>.</w:t>
      </w:r>
    </w:p>
    <w:p w14:paraId="7921D8F2" w14:textId="324C238C" w:rsidR="00535032" w:rsidRDefault="00535032" w:rsidP="00586344">
      <w:pPr>
        <w:spacing w:line="480" w:lineRule="auto"/>
      </w:pPr>
      <w:r w:rsidRPr="009D0324">
        <w:rPr>
          <w:i/>
        </w:rPr>
        <w:t xml:space="preserve">Methanococcus maripaludis </w:t>
      </w:r>
      <w:r w:rsidR="009626B8">
        <w:fldChar w:fldCharType="begin"/>
      </w:r>
      <w:r w:rsidR="007C0A49">
        <w:instrText xml:space="preserve"> ADDIN ZOTERO_ITEM CSL_CITATION {"citationID":"RAdXQ6hK","properties":{"formattedCitation":"(13)","plainCitation":"(13)"},"citationItems":[{"id":5,"uris":["http://zotero.org/users/2565720/items/V5622QPW"],"uri":["http://zotero.org/users/2565720/items/V5622QPW"],"itemData":{"id":5,"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9626B8">
        <w:fldChar w:fldCharType="separate"/>
      </w:r>
      <w:r w:rsidR="007C0A49" w:rsidRPr="007C0A49">
        <w:t>(13)</w:t>
      </w:r>
      <w:r w:rsidR="009626B8">
        <w:fldChar w:fldCharType="end"/>
      </w:r>
      <w:r w:rsidR="009626B8">
        <w:t xml:space="preserve"> </w:t>
      </w:r>
      <w:r w:rsidR="00966787">
        <w:t xml:space="preserve">belongs to </w:t>
      </w:r>
      <w:r w:rsidR="00CC3AC4">
        <w:t xml:space="preserve">the </w:t>
      </w:r>
      <w:r w:rsidR="009626B8">
        <w:t xml:space="preserve">group of hydrogenotrophic </w:t>
      </w:r>
      <w:r w:rsidR="008B123E">
        <w:t xml:space="preserve">cytochrome-lacking </w:t>
      </w:r>
      <w:r w:rsidR="009626B8">
        <w:t xml:space="preserve">methanogens. </w:t>
      </w:r>
      <w:r w:rsidR="00D11FBC">
        <w:t>Compared to the larger genome</w:t>
      </w:r>
      <w:r w:rsidR="009905DC">
        <w:t>s</w:t>
      </w:r>
      <w:r w:rsidR="00D11FBC">
        <w:t xml:space="preserve"> of methylotrophic methanogens, its genome</w:t>
      </w:r>
      <w:r w:rsidR="00D71AA7">
        <w:t xml:space="preserve"> is relatively small and</w:t>
      </w:r>
      <w:r w:rsidR="00D11FBC">
        <w:t xml:space="preserve"> </w:t>
      </w:r>
      <w:r w:rsidR="00D71AA7">
        <w:t xml:space="preserve">contains </w:t>
      </w:r>
      <w:r w:rsidR="001B65A0">
        <w:t xml:space="preserve">only 1722 protein coding genes </w:t>
      </w:r>
      <w:r w:rsidR="001B65A0">
        <w:fldChar w:fldCharType="begin"/>
      </w:r>
      <w:r w:rsidR="009905DC">
        <w:instrText xml:space="preserve"> ADDIN ZOTERO_ITEM CSL_CITATION {"citationID":"MaN3Lu5R","properties":{"formattedCitation":"(14)","plainCitation":"(14)"},"citationItems":[{"id":11,"uris":["http://zotero.org/users/2565720/items/96U2HCBI"],"uri":["http://zotero.org/users/2565720/items/96U2HCBI"],"itemData":{"id":11,"type":"article-journal","title":"Complete Genome Sequence of the Genetically Tractable Hydrogenotrophic Methanogen &lt;i&gt;Methanococcus maripaludis&lt;/i&gt;","container-title":"Journal of Bacteriology","page":"6956-6969","volume":"186","issue":"20","source":"jb.asm.org","abstract":"The genome sequence of the genetically tractable, mesophilic, hydrogenotrophic methanogen Methanococcus maripaludis contains 1,722 protein-coding genes in a single circular chromosome of 1,661,137 bp. Of the protein-coding genes (open reading frames [ORFs]), 44% were assigned a function, 48% were conserved but had unknown or uncertain functions, and 7.5% (129 ORFs) were unique to M. maripaludis. Of the unique ORFs, 27 were confirmed to encode proteins by the mass spectrometric identification of unique peptides. Genes for most known functions and pathways were identified. For example, a full complement of hydrogenases and methanogenesis enzymes was identified, including eight selenocysteine-containing proteins, with each being paralogous to a cysteine-containing counterpart. At least 59 proteins were predicted to contain iron-sulfur centers, including ferredoxins, polyferredoxins, and subunits of enzymes with various redox functions. Unusual features included the absence of a Cdc6 homolog, implying a variation in replication initiation, and the presence of a bacterial-like RNase HI as well as an RNase HII typical of the Archaea. The presence of alanine dehydrogenase and alanine racemase, which are uniquely present among the Archaea, explained the ability of the organism to use l- and d-alanine as nitrogen sources. Features that contrasted with the related organism Methanocaldococcus jannaschii included the absence of inteins, even though close homologs of most intein-containing proteins were encoded. Although two-thirds of the ORFs had their highest Blastp hits in Methanocaldococcus jannaschii, lateral gene transfer or gene loss has apparently resulted in genes, which are often clustered, with top Blastp hits in more distantly related groups.","DOI":"10.1128/JB.186.20.6956-6969.2004","ISSN":"0021-9193, 1098-5530","note":"PMID: 15466049","journalAbbreviation":"J. Bacteriol.","language":"en","author":[{"family":"Hendrickson","given":"E. L."},{"family":"Kaul","given":"R."},{"family":"Zhou","given":"Y."},{"family":"Bovee","given":"D."},{"family":"Chapman","given":"P."},{"family":"Chung","given":"J."},{"family":"Macario","given":"E. Conway","dropping-particle":"de"},{"family":"Dodsworth","given":"J. A."},{"family":"Gillett","given":"W."},{"family":"Graham","given":"D. E."},{"family":"Hackett","given":"M."},{"family":"Haydock","given":"A. K."},{"family":"Kang","given":"A."},{"family":"Land","given":"M. L."},{"family":"Levy","given":"R."},{"family":"Lie","given":"T. J."},{"family":"Major","given":"T. A."},{"family":"Moore","given":"B. C."},{"family":"Porat","given":"I."},{"family":"Palmeiri","given":"A."},{"family":"Rouse","given":"G."},{"family":"Saenphimmachak","given":"C."},{"family":"Söll","given":"D."},{"family":"Dien","given":"S. Van"},{"family":"Wang","given":"T."},{"family":"Whitman","given":"W. B."},{"family":"Xia","given":"Q."},{"family":"Zhang","given":"Y."},{"family":"Larimer","given":"F. W."},{"family":"Olson","given":"M. V."},{"family":"Leigh","given":"J. A."}],"issued":{"date-parts":[["2004",10,15]]},"PMID":"15466049"}}],"schema":"https://github.com/citation-style-language/schema/raw/master/csl-citation.json"} </w:instrText>
      </w:r>
      <w:r w:rsidR="001B65A0">
        <w:fldChar w:fldCharType="separate"/>
      </w:r>
      <w:r w:rsidR="009905DC" w:rsidRPr="009905DC">
        <w:t>(14)</w:t>
      </w:r>
      <w:r w:rsidR="001B65A0">
        <w:fldChar w:fldCharType="end"/>
      </w:r>
      <w:r w:rsidR="00D11FBC">
        <w:t>.</w:t>
      </w:r>
      <w:r w:rsidR="001B65A0">
        <w:t xml:space="preserve"> </w:t>
      </w:r>
      <w:r w:rsidR="00DB7232">
        <w:t>It</w:t>
      </w:r>
      <w:r w:rsidR="001B65A0">
        <w:t xml:space="preserve"> grows </w:t>
      </w:r>
      <w:r w:rsidR="00D11FBC">
        <w:t xml:space="preserve">robustly </w:t>
      </w:r>
      <w:r w:rsidR="00DA124D">
        <w:t xml:space="preserve">with a </w:t>
      </w:r>
      <w:r w:rsidR="007A2B72">
        <w:t>doubling</w:t>
      </w:r>
      <w:r w:rsidR="00DA124D">
        <w:t xml:space="preserve"> time of 2 hours</w:t>
      </w:r>
      <w:r w:rsidR="007A2B72">
        <w:t xml:space="preserve"> </w:t>
      </w:r>
      <w:r w:rsidR="007A2B72">
        <w:fldChar w:fldCharType="begin"/>
      </w:r>
      <w:r w:rsidR="007C0A49">
        <w:instrText xml:space="preserve"> ADDIN ZOTERO_ITEM CSL_CITATION {"citationID":"fm08jrqff","properties":{"formattedCitation":"(13)","plainCitation":"(13)"},"citationItems":[{"id":5,"uris":["http://zotero.org/users/2565720/items/V5622QPW"],"uri":["http://zotero.org/users/2565720/items/V5622QPW"],"itemData":{"id":5,"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7A2B72">
        <w:fldChar w:fldCharType="separate"/>
      </w:r>
      <w:r w:rsidR="007C0A49" w:rsidRPr="007C0A49">
        <w:t>(13)</w:t>
      </w:r>
      <w:r w:rsidR="007A2B72">
        <w:fldChar w:fldCharType="end"/>
      </w:r>
      <w:r w:rsidR="00DA124D">
        <w:t xml:space="preserve"> </w:t>
      </w:r>
      <w:r w:rsidR="00D11FBC">
        <w:t xml:space="preserve">and </w:t>
      </w:r>
      <w:r w:rsidR="00DA124D">
        <w:t xml:space="preserve">is genetically tractable </w:t>
      </w:r>
      <w:r w:rsidR="00E1148F">
        <w:fldChar w:fldCharType="begin"/>
      </w:r>
      <w:r w:rsidR="007C0A49">
        <w:instrText xml:space="preserve"> ADDIN ZOTERO_ITEM CSL_CITATION {"citationID":"ji534o37v","properties":{"formattedCitation":"(15)","plainCitation":"(15)"},"citationItems":[{"id":374,"uris":["http://zotero.org/users/2565720/items/T3J7D9VQ"],"uri":["http://zotero.org/users/2565720/items/T3J7D9VQ"],"itemData":{"id":374,"type":"chapter","title":"Chapter three - Genetic Systems for Hydrogenotrophic Methanogens","container-title":"Methods in Enzymology","collection-title":"Methods in Methane Metabolism, Part A","publisher":"Academic Press","page":"43-73","volume":"494","source":"ScienceDirect","abstract":"Methanogens are obligate anaerobic Archaea that produce energy from the biosynthesis of methane. These lithotrophic microorganisms are widely distributed in oxygen-free environments and participate actively in the carbon cycle. Indeed, methanogenesis plays a major role in the last step of the anoxic degradation of organic substances, transforming acetate, CO2, and H2 to methane. The vast majority of the known methanogens are classified as hydrogenotrophic because they use principally H2 as the electron donor to drive the reduction of CO2. Unlike many other cultured Archaea, many methanogens thrive in neutral pH, low salinity, and temperate environments. This has been a great advantage in cultivating these organisms in laboratory conditions and in the development of genetic tools. Moreover, the hydrogenotroph Methanococcus maripaludis is currently a model organism among Archaea, not only for its utility in genetic but also for biochemical and physiological studies. Over time, a broad spectrum of genetic tools and techniques has been developed for methanococci, such as site-directed mutagenesis, selectable markers, transformation methods, and reporter genes. These tools have contributed greatly to the overall understanding of this group of microorganisms and the processes that govern its life style. In this chapter, we describe in detail the available genetic tools for the hydrogenotrophic methanogens.","URL":"http://www.sciencedirect.com/science/article/pii/B9780123851123000032","author":[{"family":"Sarmiento","given":"Felipe B."},{"family":"Leigh","given":"John A."},{"family":"Whitman","given":"William B."}],"editor":[{"family":"Ragsdale","given":"Amy C. Rosenzweig and Stephen W."}],"issued":{"date-parts":[["2011"]]},"accessed":{"date-parts":[["2015",9,4]]}}}],"schema":"https://github.com/citation-style-language/schema/raw/master/csl-citation.json"} </w:instrText>
      </w:r>
      <w:r w:rsidR="00E1148F">
        <w:fldChar w:fldCharType="separate"/>
      </w:r>
      <w:r w:rsidR="007C0A49" w:rsidRPr="007C0A49">
        <w:t>(15)</w:t>
      </w:r>
      <w:r w:rsidR="00E1148F">
        <w:fldChar w:fldCharType="end"/>
      </w:r>
      <w:r w:rsidR="00C510BA">
        <w:t>,</w:t>
      </w:r>
      <w:r w:rsidR="00D11FBC">
        <w:t xml:space="preserve"> and thus has been an ideal candidate for </w:t>
      </w:r>
      <w:r w:rsidR="001B65A0">
        <w:lastRenderedPageBreak/>
        <w:t>studying methanogenesis</w:t>
      </w:r>
      <w:r w:rsidR="00D11FBC">
        <w:t xml:space="preserve">, </w:t>
      </w:r>
      <w:r w:rsidR="00EB3C27">
        <w:t>uniqu</w:t>
      </w:r>
      <w:bookmarkStart w:id="57" w:name="_GoBack"/>
      <w:bookmarkEnd w:id="57"/>
      <w:r w:rsidR="00EB3C27">
        <w:t xml:space="preserve">e </w:t>
      </w:r>
      <w:r w:rsidR="00D11FBC">
        <w:t>co-factor</w:t>
      </w:r>
      <w:r w:rsidR="00FD7D2E">
        <w:t>s</w:t>
      </w:r>
      <w:r w:rsidR="00EB3C27">
        <w:t xml:space="preserve"> and their</w:t>
      </w:r>
      <w:r w:rsidR="00D11FBC">
        <w:t xml:space="preserve"> </w:t>
      </w:r>
      <w:proofErr w:type="spellStart"/>
      <w:r w:rsidR="00D11FBC">
        <w:t>biosynthes</w:t>
      </w:r>
      <w:r w:rsidR="009905DC">
        <w:t>e</w:t>
      </w:r>
      <w:r w:rsidR="00D11FBC">
        <w:t>s</w:t>
      </w:r>
      <w:proofErr w:type="spellEnd"/>
      <w:r w:rsidR="00226F75">
        <w:t xml:space="preserve"> </w:t>
      </w:r>
      <w:r w:rsidR="009A6761">
        <w:fldChar w:fldCharType="begin"/>
      </w:r>
      <w:r w:rsidR="007C0A49">
        <w:instrText xml:space="preserve"> ADDIN ZOTERO_ITEM CSL_CITATION {"citationID":"27ackhqjds","properties":{"formattedCitation":"(16)","plainCitation":"(16)"},"citationItems":[{"id":12,"uris":["http://zotero.org/users/2832130/items/RQ5EERD5"],"uri":["http://zotero.org/users/2832130/items/RQ5EERD5"],"itemData":{"id":12,"type":"article-journal","title":"Elucidation of methanogenic coenzyme biosyntheses: from spectroscopy to genomics","container-title":"Natural Product Reports","page":"133-147","volume":"19","issue":"2","source":"CrossRef","DOI":"10.1039/b103714p","ISSN":"02650568, 14604752","shortTitle":"Elucidation of methanogenic coenzyme biosyntheses","author":[{"family":"Graham","given":"David E."},{"family":"White","given":"Robert H."}],"issued":{"date-parts":[["2002",3,15]]}}}],"schema":"https://github.com/citation-style-language/schema/raw/master/csl-citation.json"} </w:instrText>
      </w:r>
      <w:r w:rsidR="009A6761">
        <w:fldChar w:fldCharType="separate"/>
      </w:r>
      <w:r w:rsidR="007C0A49" w:rsidRPr="007C0A49">
        <w:t>(16)</w:t>
      </w:r>
      <w:r w:rsidR="009A6761">
        <w:fldChar w:fldCharType="end"/>
      </w:r>
      <w:r w:rsidR="00D11FBC">
        <w:t xml:space="preserve">, </w:t>
      </w:r>
      <w:r w:rsidR="00EB3C27">
        <w:t>and</w:t>
      </w:r>
      <w:r w:rsidR="00D11FBC">
        <w:t xml:space="preserve"> gene regulation </w:t>
      </w:r>
      <w:r w:rsidR="009A6761">
        <w:fldChar w:fldCharType="begin"/>
      </w:r>
      <w:r w:rsidR="007C0A49">
        <w:instrText xml:space="preserve"> ADDIN ZOTERO_ITEM CSL_CITATION {"citationID":"4tezKyeL","properties":{"formattedCitation":"(17)","plainCitation":"(17)"},"citationItems":[{"id":516,"uris":["http://zotero.org/groups/450273/items/EZT77P75"],"uri":["http://zotero.org/groups/450273/items/EZT77P75"],"itemData":{"id":516,"type":"article-journal","title":"Disruption and complementation of the selenocysteine biosynthesis pathway reveals a hierarchy of selenoprotein gene expression in the archaeon &lt;i&gt;Methanococcus maripaludis&lt;/i&gt;","container-title":"Molecular Microbiology","page":"734-747","volume":"82","issue":"3","source":"Wiley Online Library","abstract":"Proteins containing selenocysteine are found in members of all three domains of life, Bacteria, Eukarya and Archaea. A dedicated tRNA (tRNAsec) serves as a scaffold for selenocysteine synthesis. However, sequence and secondary structures differ in tRNAsec from the different domains. An Escherichia coli strain lacking the gene for tRNAsec could only be complemented with the homologue from Methanococcus maripaludis when a single base in the anticodon loop was exchanged demonstrating that this base is a crucial determinant for archaeal tRNAsec to function in E. coli. Complementation in trans of M. maripaludis JJ mutants lacking tRNAsec, O-phosphoseryl-tRNAsec kinase or O-phosphoseryl-tRNAsec:selenocysteine synthase with the corresponding genes from M. maripaludis S2 restored the mutant's ability to synthesize selenoproteins. However, only partial restoration of the wild-type selenoproteome was observed as only selenocysteine-containing formate dehydrogenase was synthesized. Quantification of transcripts showed that disrupting the pathway of selenocysteine synthesis leads to downregulation of selenoprotein gene expression, concomitant with upregulation of a selenium-independent backup system, which is not re-adjusted upon complementation. This transcriptional arrest was independent of selenophosphate but depended on the ‘history’ of the mutants and was inheritable, which suggests that a stable genetic switch may cause the resulting hierarchy of selenoproteins synthesized.","DOI":"10.1111/j.1365-2958.2011.07850.x","ISSN":"1365-2958","language":"en","author":[{"family":"Stock","given":"Tilmann"},{"family":"Selzer","given":"Mirjam"},{"family":"Connery","given":"Sarah"},{"family":"Seyhan","given":"Deniz"},{"family":"Resch","given":"Armin"},{"family":"Rother","given":"Michael"}],"issued":{"date-parts":[["2011",11,1]]}}}],"schema":"https://github.com/citation-style-language/schema/raw/master/csl-citation.json"} </w:instrText>
      </w:r>
      <w:r w:rsidR="009A6761">
        <w:fldChar w:fldCharType="separate"/>
      </w:r>
      <w:r w:rsidR="007C0A49" w:rsidRPr="007C0A49">
        <w:t>(17)</w:t>
      </w:r>
      <w:r w:rsidR="009A6761">
        <w:fldChar w:fldCharType="end"/>
      </w:r>
      <w:r w:rsidR="00EB3C27">
        <w:t>.</w:t>
      </w:r>
      <w:r w:rsidR="008B123E">
        <w:t xml:space="preserve"> </w:t>
      </w:r>
      <w:r w:rsidR="00EB3C27">
        <w:t xml:space="preserve">To avoid environmental fluctuations that can affect gene regulation, a system for continuous culture of </w:t>
      </w:r>
      <w:r w:rsidR="00EB3C27">
        <w:rPr>
          <w:i/>
        </w:rPr>
        <w:t xml:space="preserve">M. maripaludis </w:t>
      </w:r>
      <w:r w:rsidR="00552A03">
        <w:rPr>
          <w:i/>
        </w:rPr>
        <w:fldChar w:fldCharType="begin"/>
      </w:r>
      <w:r w:rsidR="007C0A49">
        <w:rPr>
          <w:i/>
        </w:rPr>
        <w:instrText xml:space="preserve"> ADDIN ZOTERO_ITEM CSL_CITATION {"citationID":"vpeo3racb","properties":{"formattedCitation":"(18)","plainCitation":"(18)"},"citationItems":[{"id":21,"uris":["http://zotero.org/users/2565720/items/DQ6NM29D"],"uri":["http://zotero.org/users/2565720/items/DQ6NM29D"],"itemData":{"id":21,"type":"article-journal","title":"Continuous culture of &lt;i&gt;Methanococcus maripaludis&lt;/i&gt;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552A03">
        <w:rPr>
          <w:i/>
        </w:rPr>
        <w:fldChar w:fldCharType="separate"/>
      </w:r>
      <w:r w:rsidR="007C0A49" w:rsidRPr="007C0A49">
        <w:t>(18)</w:t>
      </w:r>
      <w:r w:rsidR="00552A03">
        <w:rPr>
          <w:i/>
        </w:rPr>
        <w:fldChar w:fldCharType="end"/>
      </w:r>
      <w:r w:rsidR="00EB3C27">
        <w:t xml:space="preserve"> has been established for steady state transcriptomic </w:t>
      </w:r>
      <w:r w:rsidR="00426CA7">
        <w:fldChar w:fldCharType="begin"/>
      </w:r>
      <w:r w:rsidR="007C0A49">
        <w:instrText xml:space="preserve"> ADDIN ZOTERO_ITEM CSL_CITATION {"citationID":"ZrMuVLaX","properties":{"formattedCitation":"(19)","plainCitation":"(19)"},"citationItems":[{"id":761,"uris":["http://zotero.org/groups/450273/items/SV6DCFMW"],"uri":["http://zotero.org/groups/450273/items/SV6DCFMW"],"itemData":{"id":761,"type":"article-journal","title":"Global Responses of Methanococcus maripaludis to Specific Nutrient Limitations and Growth Rate","container-title":"Journal of Bacteriology","page":"2198-2205","volume":"190","issue":"6","source":"CrossRef","DOI":"10.1128/JB.01805-07","ISSN":"0021-9193","language":"en","author":[{"family":"Hendrickson","given":"E. L."},{"family":"Liu","given":"Y."},{"family":"Rosas-Sandoval","given":"G."},{"family":"Porat","given":"I."},{"family":"Soll","given":"D."},{"family":"Whitman","given":"W. B."},{"family":"Leigh","given":"J. A."}],"issued":{"date-parts":[["2008",3,15]]}}}],"schema":"https://github.com/citation-style-language/schema/raw/master/csl-citation.json"} </w:instrText>
      </w:r>
      <w:r w:rsidR="00426CA7">
        <w:fldChar w:fldCharType="separate"/>
      </w:r>
      <w:r w:rsidR="007C0A49" w:rsidRPr="007C0A49">
        <w:t>(19)</w:t>
      </w:r>
      <w:r w:rsidR="00426CA7">
        <w:fldChar w:fldCharType="end"/>
      </w:r>
      <w:r w:rsidR="009905DC">
        <w:t xml:space="preserve"> and</w:t>
      </w:r>
      <w:r w:rsidR="00EB3C27">
        <w:t xml:space="preserve"> proteomic</w:t>
      </w:r>
      <w:r w:rsidR="00426CA7">
        <w:t xml:space="preserve"> </w:t>
      </w:r>
      <w:r w:rsidR="00426CA7">
        <w:fldChar w:fldCharType="begin"/>
      </w:r>
      <w:r w:rsidR="007C0A49">
        <w:instrText xml:space="preserve"> ADDIN ZOTERO_ITEM CSL_CITATION {"citationID":"gGq5Hep3","properties":{"formattedCitation":"(20)","plainCitation":"(20)"},"citationItems":[{"id":762,"uris":["http://zotero.org/groups/450273/items/UZXT7DFB"],"uri":["http://zotero.org/groups/450273/items/UZXT7DFB"],"itemData":{"id":762,"type":"article-journal","title":"Quantitative proteomics of nutrient limitation in the hydrogenotrophic methanogen Methanococcus maripaludis","container-title":"BMC Microbiology","page":"149","volume":"9","issue":"1","source":"CrossRef","DOI":"10.1186/1471-2180-9-149","ISSN":"1471-2180","language":"en","author":[{"family":"Xia","given":"Qiangwei"},{"family":"Wang","given":"Tiansong"},{"family":"Hendrickson","given":"Erik L"},{"family":"Lie","given":"Thomas J"},{"family":"Hackett","given":"Murray"},{"family":"Leigh","given":"John A"}],"issued":{"date-parts":[["2009"]]}}}],"schema":"https://github.com/citation-style-language/schema/raw/master/csl-citation.json"} </w:instrText>
      </w:r>
      <w:r w:rsidR="00426CA7">
        <w:fldChar w:fldCharType="separate"/>
      </w:r>
      <w:r w:rsidR="007C0A49" w:rsidRPr="007C0A49">
        <w:t>(20)</w:t>
      </w:r>
      <w:r w:rsidR="00426CA7">
        <w:fldChar w:fldCharType="end"/>
      </w:r>
      <w:r w:rsidR="00EB3C27">
        <w:t xml:space="preserve"> studies</w:t>
      </w:r>
      <w:r w:rsidR="0003090D">
        <w:t xml:space="preserve"> of </w:t>
      </w:r>
      <w:r w:rsidR="00635FDE">
        <w:rPr>
          <w:i/>
        </w:rPr>
        <w:t>M. maripaludis</w:t>
      </w:r>
      <w:r w:rsidR="0003090D">
        <w:t xml:space="preserve"> strains</w:t>
      </w:r>
      <w:r w:rsidR="00EB3C27">
        <w:t>.</w:t>
      </w:r>
      <w:r w:rsidR="00673E4C">
        <w:t xml:space="preserve"> </w:t>
      </w:r>
      <w:r w:rsidR="00552A03">
        <w:t>Several groups have also employed</w:t>
      </w:r>
      <w:r w:rsidR="0003090D">
        <w:t xml:space="preserve"> larger system</w:t>
      </w:r>
      <w:r w:rsidR="00552A03">
        <w:t>s biology</w:t>
      </w:r>
      <w:r w:rsidR="0003090D">
        <w:t xml:space="preserve"> approach</w:t>
      </w:r>
      <w:r w:rsidR="00552A03">
        <w:t>es</w:t>
      </w:r>
      <w:r w:rsidR="0003090D">
        <w:t xml:space="preserve"> </w:t>
      </w:r>
      <w:r w:rsidR="00552A03">
        <w:t>to perform</w:t>
      </w:r>
      <w:r w:rsidR="0003090D">
        <w:t xml:space="preserve"> predictive studies </w:t>
      </w:r>
      <w:r w:rsidR="00552A03">
        <w:t xml:space="preserve">using </w:t>
      </w:r>
      <w:r w:rsidR="0003090D">
        <w:t>this organism</w:t>
      </w:r>
      <w:r w:rsidR="00426CA7">
        <w:t xml:space="preserve"> </w:t>
      </w:r>
      <w:r w:rsidR="00426CA7">
        <w:fldChar w:fldCharType="begin"/>
      </w:r>
      <w:r w:rsidR="007C0A49">
        <w:instrText xml:space="preserve"> ADDIN ZOTERO_ITEM CSL_CITATION {"citationID":"n9pNfWmr","properties":{"formattedCitation":"(21)","plainCitation":"(21)"},"citationItems":[{"id":517,"uris":["http://zotero.org/groups/450273/items/FJG2BX4U"],"uri":["http://zotero.org/groups/450273/items/FJG2BX4U"],"itemData":{"id":517,"type":"article-journal","title":"A systems level predictive model for global gene regulation of methanogenesis in a hydrogenotrophic methanogen","container-title":"Genome Research","page":"1839-1851","volume":"23","issue":"11","source":"genome.cshlp.org","abstract":"Methanogens catalyze the critical methane-producing step (called methanogenesis) in the anaerobic decomposition of organic matter. Here, we present the first predictive model of global gene regulation of methanogenesis in a hydrogenotrophic methanogen, Methanococcus maripaludis. We generated a comprehensive list of genes (protein-coding and noncoding) for M. maripaludis through integrated analysis of the transcriptome structure and a newly constructed Peptide Atlas. The environment and gene-regulatory influence network (EGRIN) model of the strain was constructed from a compendium of transcriptome data that was collected over 58 different steady-state and time-course experiments that were performed in chemostats or batch cultures under a spectrum of environmental perturbations that modulated methanogenesis. Analyses of the EGRIN model have revealed novel components of methanogenesis that included at least three additional protein-coding genes of previously unknown function as well as one noncoding RNA. We discovered that at least five regulatory mechanisms act in a combinatorial scheme to intercoordinate key steps of methanogenesis with different processes such as motility, ATP biosynthesis, and carbon assimilation. Through a combination of genetic and environmental perturbation experiments we have validated the EGRIN-predicted role of two novel transcription factors in the regulation of phosphate-dependent repression of formate dehydrogenase—a key enzyme in the methanogenesis pathway. The EGRIN model demonstrates regulatory affiliations within methanogenesis as well as between methanogenesis and other cellular functions.","DOI":"10.1101/gr.153916.112","ISSN":"1088-9051, 1549-5469","journalAbbreviation":"Genome Res.","language":"en","author":[{"family":"Yoon","given":"Sung Ho"},{"family":"Turkarslan","given":"Serdar"},{"family":"Reiss","given":"David J."},{"family":"Pan","given":"Min"},{"family":"Burn","given":"June A."},{"family":"Costa","given":"Kyle C."},{"family":"Lie","given":"Thomas J."},{"family":"Slagel","given":"Joseph"},{"family":"Moritz","given":"Robert L."},{"family":"Hackett","given":"Murray"},{"family":"Leigh","given":"John A."},{"family":"Baliga","given":"Nitin S."}],"issued":{"date-parts":[["2013",11,1]]}}}],"schema":"https://github.com/citation-style-language/schema/raw/master/csl-citation.json"} </w:instrText>
      </w:r>
      <w:r w:rsidR="00426CA7">
        <w:fldChar w:fldCharType="separate"/>
      </w:r>
      <w:r w:rsidR="007C0A49" w:rsidRPr="007C0A49">
        <w:t>(21)</w:t>
      </w:r>
      <w:r w:rsidR="00426CA7">
        <w:fldChar w:fldCharType="end"/>
      </w:r>
      <w:r w:rsidR="0003090D">
        <w:t>.</w:t>
      </w:r>
      <w:r w:rsidR="00673E4C">
        <w:t xml:space="preserve"> </w:t>
      </w:r>
      <w:r w:rsidR="0003090D">
        <w:t xml:space="preserve">With these tools in place, and the ability for expression of </w:t>
      </w:r>
      <w:r w:rsidR="00FD7D2E">
        <w:t xml:space="preserve">heterologous genes </w:t>
      </w:r>
      <w:r w:rsidR="0003090D">
        <w:t xml:space="preserve">in </w:t>
      </w:r>
      <w:r w:rsidR="0003090D" w:rsidRPr="003E19FC">
        <w:rPr>
          <w:i/>
        </w:rPr>
        <w:t>M. maripaludis</w:t>
      </w:r>
      <w:r w:rsidR="00852B28">
        <w:t xml:space="preserve"> </w:t>
      </w:r>
      <w:r w:rsidR="00852B28">
        <w:fldChar w:fldCharType="begin"/>
      </w:r>
      <w:r w:rsidR="007C0A49">
        <w:instrText xml:space="preserve"> ADDIN ZOTERO_ITEM CSL_CITATION {"citationID":"79j4icn2u","properties":{"formattedCitation":"(22, 23)","plainCitation":"(22, 23)"},"citationItems":[{"id":758,"uris":["http://zotero.org/groups/450273/items/78WMV2VV"],"uri":["http://zotero.org/groups/450273/items/78WMV2VV"],"itemData":{"id":758,"type":"article-journal","title":"Coenzyme F420-Dependent Sulfite Reductase-Enabled Sulfite Detoxification and Use of Sulfite as a Sole Sulfur Source by Methanococcus maripaludis","container-title":"Applied and Environmental Microbiology","page":"3591-3595","volume":"74","issue":"11","source":"CrossRef","DOI":"10.1128/AEM.00098-08","ISSN":"0099-2240","language":"en","author":[{"family":"Johnson","given":"E. F."},{"family":"Mukhopadhyay","given":"B."}],"issued":{"date-parts":[["2008",6,1]]}},"label":"page"},{"id":760,"uris":["http://zotero.org/groups/450273/items/PKKPBRF6"],"uri":["http://zotero.org/groups/450273/items/PKKPBRF6"],"itemData":{"id":760,"type":"article-journal","title":"Diverse homologues of the archaeal repressor NrpR function similarly in nitrogen regulation","container-title":"FEMS Microbiology Letters","page":"281-288","volume":"271","issue":"2","source":"CrossRef","DOI":"10.1111/j.1574-6968.2007.00726.x","ISSN":"03781097, 15746968","language":"en","author":[{"family":"Lie","given":"Thomas J."},{"family":"Dodsworth","given":"Jeremy A."},{"family":"Nickle","given":"David C."},{"family":"Leigh","given":"John A."}],"issued":{"date-parts":[["2007",6]]}},"label":"page"}],"schema":"https://github.com/citation-style-language/schema/raw/master/csl-citation.json"} </w:instrText>
      </w:r>
      <w:r w:rsidR="00852B28">
        <w:fldChar w:fldCharType="separate"/>
      </w:r>
      <w:r w:rsidR="007C0A49" w:rsidRPr="007C0A49">
        <w:t>(22, 23)</w:t>
      </w:r>
      <w:r w:rsidR="00852B28">
        <w:fldChar w:fldCharType="end"/>
      </w:r>
      <w:r w:rsidR="003E19FC">
        <w:t>,</w:t>
      </w:r>
      <w:r w:rsidR="00852B28">
        <w:t xml:space="preserve"> </w:t>
      </w:r>
      <w:r w:rsidR="0003090D">
        <w:t xml:space="preserve">the metabolic </w:t>
      </w:r>
      <w:r w:rsidR="00AD1E85">
        <w:t>engineering</w:t>
      </w:r>
      <w:r w:rsidR="0003090D">
        <w:t xml:space="preserve"> of </w:t>
      </w:r>
      <w:r w:rsidR="0003090D" w:rsidRPr="003E19FC">
        <w:rPr>
          <w:i/>
        </w:rPr>
        <w:t>M. maripaludis</w:t>
      </w:r>
      <w:r w:rsidR="0003090D">
        <w:t xml:space="preserve"> for industrial use is the obvious next step. </w:t>
      </w:r>
    </w:p>
    <w:p w14:paraId="228CACAF" w14:textId="280C89AE" w:rsidR="007F0F45" w:rsidRDefault="00467AD6" w:rsidP="00586344">
      <w:pPr>
        <w:spacing w:line="480" w:lineRule="auto"/>
      </w:pPr>
      <w:r>
        <w:t>Genome scale metabolic reconstructions</w:t>
      </w:r>
      <w:r w:rsidR="00535032">
        <w:t xml:space="preserve"> are powerful tools that </w:t>
      </w:r>
      <w:r w:rsidR="00AE21C1">
        <w:t>map</w:t>
      </w:r>
      <w:r w:rsidR="009D0324">
        <w:t xml:space="preserve"> </w:t>
      </w:r>
      <w:r w:rsidR="00966787">
        <w:t xml:space="preserve">and elucidate </w:t>
      </w:r>
      <w:r w:rsidR="009D0324">
        <w:t>metabolic pathways</w:t>
      </w:r>
      <w:r w:rsidR="00966787">
        <w:t xml:space="preserve">. </w:t>
      </w:r>
      <w:r w:rsidR="00172424">
        <w:t>T</w:t>
      </w:r>
      <w:r w:rsidR="009D0324">
        <w:t xml:space="preserve">hey </w:t>
      </w:r>
      <w:r w:rsidR="003523DD">
        <w:t>are</w:t>
      </w:r>
      <w:r w:rsidR="00535032">
        <w:t xml:space="preserve"> organism</w:t>
      </w:r>
      <w:r w:rsidR="002F28F6">
        <w:t>-specific</w:t>
      </w:r>
      <w:r w:rsidR="00535032">
        <w:t xml:space="preserve"> knowledge bases </w:t>
      </w:r>
      <w:r w:rsidR="00F239B0">
        <w:t>that can be used for simulating steady</w:t>
      </w:r>
      <w:r w:rsidR="009905DC">
        <w:t xml:space="preserve"> </w:t>
      </w:r>
      <w:r w:rsidR="00F239B0">
        <w:t xml:space="preserve">state growth via flux balance analysis (FBA) </w:t>
      </w:r>
      <w:r w:rsidR="00F239B0">
        <w:fldChar w:fldCharType="begin"/>
      </w:r>
      <w:r w:rsidR="007C0A49">
        <w:instrText xml:space="preserve"> ADDIN ZOTERO_ITEM CSL_CITATION {"citationID":"23mmrtdbtu","properties":{"formattedCitation":"(24)","plainCitation":"(24)"},"citationItems":[{"id":134,"uris":["http://zotero.org/users/2565720/items/ZR2D57BQ"],"uri":["http://zotero.org/users/2565720/items/ZR2D57BQ"],"itemData":{"id":134,"type":"article-journal","title":"Advances in flux balance analysis","container-title":"Current Opinion in Biotechnology","page":"491-496","volume":"14","issue":"5","source":"ScienceDirect","abstract":"Biology is going through a paradigm shift from reductionist to holistic, systems-based approaches. The complete genome sequence for a number of organisms is available and the analysis of genome sequence data is proving very useful. Thus, genome sequencing projects and bioinformatic analyses are leading to a complete ‘parts catalog’ of the molecular components in many organisms. The next challenge will be to reconstruct and simulate overall cellular functions based on the extensive reductionist information. Recent advances have been made in the area of flux balance analysis, a mathematical modeling approach often utilized by metabolic engineers to quantitatively simulate microbial metabolism.","DOI":"10.1016/j.copbio.2003.08.001","ISSN":"0958-1669","journalAbbreviation":"Current Opinion in Biotechnology","author":[{"family":"Kauffman","given":"Kenneth J"},{"family":"Prakash","given":"Purusharth"},{"family":"Edwards","given":"Jeremy S"}],"issued":{"date-parts":[["2003",10]]}}}],"schema":"https://github.com/citation-style-language/schema/raw/master/csl-citation.json"} </w:instrText>
      </w:r>
      <w:r w:rsidR="00F239B0">
        <w:fldChar w:fldCharType="separate"/>
      </w:r>
      <w:r w:rsidR="007C0A49" w:rsidRPr="007C0A49">
        <w:t>(24)</w:t>
      </w:r>
      <w:r w:rsidR="00F239B0">
        <w:fldChar w:fldCharType="end"/>
      </w:r>
      <w:r w:rsidR="003840C4">
        <w:t xml:space="preserve"> b</w:t>
      </w:r>
      <w:r w:rsidR="00F239B0">
        <w:t>y generating</w:t>
      </w:r>
      <w:r>
        <w:t xml:space="preserve"> </w:t>
      </w:r>
      <w:r w:rsidR="00172424">
        <w:t xml:space="preserve">constraint-based </w:t>
      </w:r>
      <w:r>
        <w:t>models</w:t>
      </w:r>
      <w:r w:rsidR="00005CD4">
        <w:t xml:space="preserve">. </w:t>
      </w:r>
      <w:r w:rsidR="002670AD">
        <w:t>Using</w:t>
      </w:r>
      <w:r w:rsidR="00005CD4">
        <w:t xml:space="preserve"> these</w:t>
      </w:r>
      <w:r w:rsidR="002670AD">
        <w:t xml:space="preserve"> models</w:t>
      </w:r>
      <w:r w:rsidR="00005CD4">
        <w:t xml:space="preserve">, </w:t>
      </w:r>
      <w:r w:rsidR="002670AD">
        <w:t xml:space="preserve">we can hypothesize </w:t>
      </w:r>
      <w:r w:rsidR="00005CD4">
        <w:t>different metabolic scenarios</w:t>
      </w:r>
      <w:r w:rsidR="002670AD">
        <w:t xml:space="preserve"> that can then be</w:t>
      </w:r>
      <w:r w:rsidR="00005CD4">
        <w:t xml:space="preserve"> tested experimentally</w:t>
      </w:r>
      <w:r w:rsidR="00AD1E85">
        <w:t xml:space="preserve">. </w:t>
      </w:r>
      <w:r w:rsidR="004345D8">
        <w:t>They have</w:t>
      </w:r>
      <w:r w:rsidR="00586344">
        <w:t xml:space="preserve"> helped guide metabolic engineering efforts </w:t>
      </w:r>
      <w:r w:rsidR="006F5195">
        <w:t xml:space="preserve">to </w:t>
      </w:r>
      <w:r w:rsidR="009905DC">
        <w:t>produc</w:t>
      </w:r>
      <w:r w:rsidR="006F5195">
        <w:t>e</w:t>
      </w:r>
      <w:r w:rsidR="009905DC">
        <w:t xml:space="preserve"> </w:t>
      </w:r>
      <w:r w:rsidR="00586344">
        <w:t xml:space="preserve">industrial </w:t>
      </w:r>
      <w:proofErr w:type="spellStart"/>
      <w:r w:rsidR="00586344">
        <w:t>biochemical</w:t>
      </w:r>
      <w:r w:rsidR="00AE21C1">
        <w:t>s</w:t>
      </w:r>
      <w:proofErr w:type="spellEnd"/>
      <w:r w:rsidR="00586344">
        <w:t xml:space="preserve"> in multiple organisms </w:t>
      </w:r>
      <w:r w:rsidR="00586344">
        <w:fldChar w:fldCharType="begin"/>
      </w:r>
      <w:r w:rsidR="007C0A49">
        <w:instrText xml:space="preserve"> ADDIN ZOTERO_ITEM CSL_CITATION {"citationID":"gMaZT752","properties":{"formattedCitation":"(25, 26)","plainCitation":"(25, 26)"},"citationItems":[{"id":378,"uris":["http://zotero.org/users/2565720/items/BTGH8QW4"],"uri":["http://zotero.org/users/2565720/items/BTGH8QW4"],"itemData":{"id":378,"type":"article-journal","title":"Genome-scale modeling for metabolic engineering","container-title":"Journal of Industrial Microbiology &amp; Biotechnology","page":"327-338","volume":"42","issue":"3","source":"link.springer.com.proxy2.library.illinois.edu","DOI":"10.1007/s10295-014-1576-3","ISSN":"1367-5435, 1476-5535","journalAbbreviation":"J Ind Microbiol Biotechnol","language":"en","author":[{"family":"Simeonidis","given":"Evangelos"},{"family":"Price","given":"Nathan D."}],"issued":{"date-parts":[["2015",1,13]]}}},{"id":46,"uris":["http://zotero.org/users/2565720/items/WHP5DFE9"],"uri":["http://zotero.org/users/2565720/items/WHP5DFE9"],"itemData":{"id":46,"type":"article-journal","title":"Accomplishments in genome-scale in silico modeling for industrial and medical biotechnology","container-title":"Biotechnology Journal","page":"1653-1670","volume":"4","issue":"12","source":"Wiley Online Library","abstract":"Driven by advancements in high-throughput biological technologies and the growing number of sequenced genomes, the construction of in silico models at the genome scale has provided powerful tools to investigate a vast array of biological systems and applications. Here, we review comprehensively the uses of such models in industrial and medical biotechnology, including biofuel generation, food production, and drug development. While the use of in silico models is still in its early stages for delivering to industry, significant initial successes have been achieved. For the cases presented here, genome-scale models predict engineering strategies to enhance properties of interest in an organism or to inhibit harmful mechanisms of pathogens. Going forward, genome-scale in silico models promise to extend their application and analysis scope to become a transformative tool in biotechnology.","DOI":"10.1002/biot.200900234","ISSN":"1860-7314","journalAbbreviation":"Biotechnology Journal","language":"en","author":[{"family":"Milne","given":"Caroline B."},{"family":"Kim","given":"Pan-Jun"},{"family":"Eddy","given":"James A."},{"family":"Price","given":"Nathan D."}],"issued":{"date-parts":[["2009",12,1]]}}}],"schema":"https://github.com/citation-style-language/schema/raw/master/csl-citation.json"} </w:instrText>
      </w:r>
      <w:r w:rsidR="00586344">
        <w:fldChar w:fldCharType="separate"/>
      </w:r>
      <w:r w:rsidR="007C0A49" w:rsidRPr="007C0A49">
        <w:t>(25, 26)</w:t>
      </w:r>
      <w:r w:rsidR="00586344">
        <w:fldChar w:fldCharType="end"/>
      </w:r>
      <w:r w:rsidR="00586344">
        <w:t xml:space="preserve">. </w:t>
      </w:r>
      <w:r w:rsidR="00CB5F53">
        <w:t>Similarly, a</w:t>
      </w:r>
      <w:r w:rsidR="009D0324">
        <w:t xml:space="preserve"> genome scale metabolic reconstruction for </w:t>
      </w:r>
      <w:r w:rsidR="009D0324">
        <w:rPr>
          <w:i/>
        </w:rPr>
        <w:t xml:space="preserve">M. maripaludis </w:t>
      </w:r>
      <w:r w:rsidR="009D0324">
        <w:t xml:space="preserve">would </w:t>
      </w:r>
      <w:r w:rsidR="00CB5F53">
        <w:t xml:space="preserve">not only </w:t>
      </w:r>
      <w:r w:rsidR="009905DC">
        <w:t xml:space="preserve">promote </w:t>
      </w:r>
      <w:r w:rsidR="00CB5F53">
        <w:t>a</w:t>
      </w:r>
      <w:r w:rsidR="00535032">
        <w:t xml:space="preserve"> </w:t>
      </w:r>
      <w:r w:rsidR="009D0324">
        <w:t xml:space="preserve">better understanding </w:t>
      </w:r>
      <w:r w:rsidR="003A50FC">
        <w:t xml:space="preserve">of </w:t>
      </w:r>
      <w:r w:rsidR="009D0324">
        <w:t>methanogenesis</w:t>
      </w:r>
      <w:r w:rsidR="00CB5F53">
        <w:t xml:space="preserve"> but also </w:t>
      </w:r>
      <w:r w:rsidR="009905DC">
        <w:t xml:space="preserve">support </w:t>
      </w:r>
      <w:r w:rsidR="00535032">
        <w:t xml:space="preserve">metabolic engineering efforts </w:t>
      </w:r>
      <w:r w:rsidR="009D0324">
        <w:t xml:space="preserve">that </w:t>
      </w:r>
      <w:r w:rsidR="00CB5F53">
        <w:t xml:space="preserve">could </w:t>
      </w:r>
      <w:r w:rsidR="009D0324">
        <w:t>harness</w:t>
      </w:r>
      <w:r w:rsidR="00535032">
        <w:t xml:space="preserve"> the unique metabolism of </w:t>
      </w:r>
      <w:r w:rsidR="003523DD">
        <w:t>this</w:t>
      </w:r>
      <w:r w:rsidR="00535032">
        <w:t xml:space="preserve"> hydrogenotrophic methanogen. </w:t>
      </w:r>
      <w:r w:rsidR="00CB5F53">
        <w:t xml:space="preserve">Other groups have already created </w:t>
      </w:r>
      <w:r w:rsidR="00BA12DD">
        <w:t>metabolic models</w:t>
      </w:r>
      <w:r w:rsidR="00CB5F53">
        <w:t xml:space="preserve"> of </w:t>
      </w:r>
      <w:r w:rsidR="00DD75BA">
        <w:rPr>
          <w:i/>
        </w:rPr>
        <w:t>M. maripaludis</w:t>
      </w:r>
      <w:r w:rsidR="00CB5F53">
        <w:t xml:space="preserve">; </w:t>
      </w:r>
      <w:r w:rsidR="00DD75BA">
        <w:t xml:space="preserve">as part of a mutualistic community model with </w:t>
      </w:r>
      <w:r w:rsidR="00DD75BA">
        <w:rPr>
          <w:i/>
        </w:rPr>
        <w:t xml:space="preserve">D. vulgaris </w:t>
      </w:r>
      <w:r w:rsidR="00DD75BA">
        <w:rPr>
          <w:i/>
        </w:rPr>
        <w:fldChar w:fldCharType="begin"/>
      </w:r>
      <w:r w:rsidR="007C0A49">
        <w:rPr>
          <w:i/>
        </w:rPr>
        <w:instrText xml:space="preserve"> ADDIN ZOTERO_ITEM CSL_CITATION {"citationID":"1af40venu5","properties":{"formattedCitation":"(27)","plainCitation":"(27)"},"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DD75BA">
        <w:rPr>
          <w:i/>
        </w:rPr>
        <w:fldChar w:fldCharType="separate"/>
      </w:r>
      <w:r w:rsidR="007C0A49" w:rsidRPr="007C0A49">
        <w:t>(27)</w:t>
      </w:r>
      <w:r w:rsidR="00DD75BA">
        <w:rPr>
          <w:i/>
        </w:rPr>
        <w:fldChar w:fldCharType="end"/>
      </w:r>
      <w:r w:rsidR="00E76580">
        <w:rPr>
          <w:i/>
        </w:rPr>
        <w:t xml:space="preserve"> </w:t>
      </w:r>
      <w:r w:rsidR="00BA12DD">
        <w:t>and under axenic conditions</w:t>
      </w:r>
      <w:r w:rsidR="00CB5F53">
        <w:t xml:space="preserve"> </w:t>
      </w:r>
      <w:r w:rsidR="00586344">
        <w:fldChar w:fldCharType="begin"/>
      </w:r>
      <w:r w:rsidR="007C0A49">
        <w:instrText xml:space="preserve"> ADDIN ZOTERO_ITEM CSL_CITATION {"citationID":"Kogtrvcl","properties":{"formattedCitation":"(28)","plainCitation":"(28)"},"citationItems":[{"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86344">
        <w:fldChar w:fldCharType="separate"/>
      </w:r>
      <w:r w:rsidR="007C0A49" w:rsidRPr="007C0A49">
        <w:t>(28)</w:t>
      </w:r>
      <w:r w:rsidR="00586344">
        <w:fldChar w:fldCharType="end"/>
      </w:r>
      <w:r w:rsidR="00586344">
        <w:t xml:space="preserve">. </w:t>
      </w:r>
      <w:r w:rsidR="00E76580">
        <w:t xml:space="preserve">In the former case, the model of </w:t>
      </w:r>
      <w:r w:rsidR="00E76580">
        <w:rPr>
          <w:i/>
        </w:rPr>
        <w:t xml:space="preserve">M. maripaludis </w:t>
      </w:r>
      <w:ins w:id="58" w:author="Stephen Ragsdale" w:date="2016-03-14T12:49:00Z">
        <w:r w:rsidR="00AB4371" w:rsidRPr="008C00ED">
          <w:t xml:space="preserve">included xxx genes </w:t>
        </w:r>
      </w:ins>
      <w:ins w:id="59" w:author="Stephen Ragsdale" w:date="2016-03-14T13:19:00Z">
        <w:r w:rsidR="004259ED">
          <w:t xml:space="preserve">(or xxx </w:t>
        </w:r>
        <w:commentRangeStart w:id="60"/>
        <w:r w:rsidR="004259ED">
          <w:t>reactions</w:t>
        </w:r>
      </w:ins>
      <w:commentRangeEnd w:id="60"/>
      <w:r w:rsidR="008C00ED">
        <w:rPr>
          <w:rStyle w:val="CommentReference"/>
          <w:rFonts w:ascii="Calibri" w:hAnsi="Calibri"/>
        </w:rPr>
        <w:commentReference w:id="60"/>
      </w:r>
      <w:ins w:id="61" w:author="Stephen Ragsdale" w:date="2016-03-14T13:19:00Z">
        <w:r w:rsidR="004259ED">
          <w:t xml:space="preserve">) </w:t>
        </w:r>
      </w:ins>
      <w:ins w:id="62" w:author="Stephen Ragsdale" w:date="2016-03-14T12:49:00Z">
        <w:r w:rsidR="00AB4371" w:rsidRPr="008C00ED">
          <w:t>that</w:t>
        </w:r>
        <w:r w:rsidR="00AB4371">
          <w:rPr>
            <w:i/>
          </w:rPr>
          <w:t xml:space="preserve"> </w:t>
        </w:r>
      </w:ins>
      <w:r w:rsidR="00E76580">
        <w:t xml:space="preserve">represented only core metabolism and was used primarily to investigate interactions between the two different species rather than probe the depths of </w:t>
      </w:r>
      <w:r w:rsidR="009C1745">
        <w:t xml:space="preserve">the </w:t>
      </w:r>
      <w:r w:rsidR="00E76580">
        <w:t xml:space="preserve">organism’s metabolism </w:t>
      </w:r>
      <w:r w:rsidR="00E76580">
        <w:fldChar w:fldCharType="begin"/>
      </w:r>
      <w:r w:rsidR="007C0A49">
        <w:instrText xml:space="preserve"> ADDIN ZOTERO_ITEM CSL_CITATION {"citationID":"1dltmdo1v","properties":{"formattedCitation":"(27)","plainCitation":"(27)"},"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E76580">
        <w:fldChar w:fldCharType="separate"/>
      </w:r>
      <w:r w:rsidR="007C0A49" w:rsidRPr="007C0A49">
        <w:t>(27)</w:t>
      </w:r>
      <w:r w:rsidR="00E76580">
        <w:fldChar w:fldCharType="end"/>
      </w:r>
      <w:r w:rsidR="00E76580">
        <w:t xml:space="preserve">. </w:t>
      </w:r>
      <w:commentRangeStart w:id="63"/>
      <w:r w:rsidR="00E76580">
        <w:t xml:space="preserve">The latter case was the first genome-scale metabolic reconstruction of </w:t>
      </w:r>
      <w:r w:rsidR="00E76580">
        <w:rPr>
          <w:i/>
        </w:rPr>
        <w:t>M</w:t>
      </w:r>
      <w:r w:rsidR="007F0F45">
        <w:rPr>
          <w:i/>
        </w:rPr>
        <w:t xml:space="preserve">. maripaludis </w:t>
      </w:r>
      <w:r w:rsidR="00E76580" w:rsidRPr="00FC7166">
        <w:fldChar w:fldCharType="begin"/>
      </w:r>
      <w:r w:rsidR="007C0A49">
        <w:instrText xml:space="preserve"> ADDIN ZOTERO_ITEM CSL_CITATION {"citationID":"1sdk81auok","properties":{"formattedCitation":"(28)","plainCitation":"(28)"},"citationItems":[{"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E76580" w:rsidRPr="00FC7166">
        <w:fldChar w:fldCharType="separate"/>
      </w:r>
      <w:r w:rsidR="007C0A49" w:rsidRPr="007C0A49">
        <w:t>(28)</w:t>
      </w:r>
      <w:r w:rsidR="00E76580" w:rsidRPr="00FC7166">
        <w:fldChar w:fldCharType="end"/>
      </w:r>
      <w:r w:rsidR="00FC7166" w:rsidRPr="00FC7166">
        <w:t>,</w:t>
      </w:r>
      <w:r w:rsidR="00983F37">
        <w:t xml:space="preserve"> </w:t>
      </w:r>
      <w:r w:rsidR="00E76580">
        <w:t xml:space="preserve">an important step towards understanding </w:t>
      </w:r>
      <w:r w:rsidR="00E76580">
        <w:rPr>
          <w:i/>
        </w:rPr>
        <w:t xml:space="preserve">M. maripaludis </w:t>
      </w:r>
      <w:r w:rsidR="00F134C6">
        <w:t>metabolism</w:t>
      </w:r>
      <w:r w:rsidR="000C35D5">
        <w:t>.</w:t>
      </w:r>
      <w:r w:rsidR="002E4EC0">
        <w:t xml:space="preserve"> </w:t>
      </w:r>
      <w:commentRangeEnd w:id="63"/>
      <w:r w:rsidR="009A114F">
        <w:rPr>
          <w:rStyle w:val="CommentReference"/>
          <w:rFonts w:ascii="Calibri" w:hAnsi="Calibri"/>
        </w:rPr>
        <w:commentReference w:id="63"/>
      </w:r>
    </w:p>
    <w:p w14:paraId="09C9774A" w14:textId="33BC73C4" w:rsidR="00414739" w:rsidRPr="0077549E" w:rsidRDefault="009C1745" w:rsidP="00B042B4">
      <w:pPr>
        <w:spacing w:line="480" w:lineRule="auto"/>
      </w:pPr>
      <w:r>
        <w:t xml:space="preserve">In </w:t>
      </w:r>
      <w:r w:rsidR="000A2563">
        <w:t xml:space="preserve">this </w:t>
      </w:r>
      <w:commentRangeStart w:id="64"/>
      <w:r w:rsidR="000A2563">
        <w:t>model</w:t>
      </w:r>
      <w:commentRangeEnd w:id="64"/>
      <w:r w:rsidR="000A2563">
        <w:rPr>
          <w:rStyle w:val="CommentReference"/>
          <w:rFonts w:ascii="Calibri" w:hAnsi="Calibri"/>
        </w:rPr>
        <w:commentReference w:id="64"/>
      </w:r>
      <w:r>
        <w:t>,</w:t>
      </w:r>
      <w:r w:rsidR="007F0F45">
        <w:t xml:space="preserve"> </w:t>
      </w:r>
      <w:r w:rsidR="00B25F12">
        <w:t>iMR540</w:t>
      </w:r>
      <w:r w:rsidR="007F0F45">
        <w:t xml:space="preserve">, </w:t>
      </w:r>
      <w:r>
        <w:t xml:space="preserve">we </w:t>
      </w:r>
      <w:ins w:id="65" w:author="Stephen Ragsdale" w:date="2016-03-14T13:22:00Z">
        <w:r w:rsidR="000A2563">
          <w:t xml:space="preserve">include 586 </w:t>
        </w:r>
      </w:ins>
      <w:ins w:id="66" w:author="Stephen Ragsdale" w:date="2016-03-14T13:23:00Z">
        <w:r w:rsidR="000A2563">
          <w:t xml:space="preserve">metabolic </w:t>
        </w:r>
      </w:ins>
      <w:ins w:id="67" w:author="Stephen Ragsdale" w:date="2016-03-14T13:22:00Z">
        <w:r w:rsidR="000A2563">
          <w:t xml:space="preserve">reactions </w:t>
        </w:r>
      </w:ins>
      <w:ins w:id="68" w:author="Stephen Ragsdale" w:date="2016-03-14T13:24:00Z">
        <w:r w:rsidR="000A2563">
          <w:t xml:space="preserve">related to energy conservation, sulfur assimilation, coenzyme </w:t>
        </w:r>
        <w:proofErr w:type="gramStart"/>
        <w:r w:rsidR="000A2563">
          <w:t>biosynthesis, that</w:t>
        </w:r>
        <w:proofErr w:type="gramEnd"/>
        <w:r w:rsidR="000A2563">
          <w:t xml:space="preserve"> are</w:t>
        </w:r>
        <w:r w:rsidR="000A2563">
          <w:rPr>
            <w:i/>
          </w:rPr>
          <w:t xml:space="preserve"> </w:t>
        </w:r>
        <w:r w:rsidR="000A2563" w:rsidRPr="00741CBF">
          <w:t>i</w:t>
        </w:r>
        <w:r w:rsidR="000A2563">
          <w:t>mportant i</w:t>
        </w:r>
        <w:r w:rsidR="000A2563" w:rsidRPr="00741CBF">
          <w:t>n the</w:t>
        </w:r>
        <w:r w:rsidR="000A2563">
          <w:t xml:space="preserve"> metabolism of</w:t>
        </w:r>
        <w:r w:rsidR="000A2563">
          <w:rPr>
            <w:i/>
          </w:rPr>
          <w:t xml:space="preserve"> M. maripaludis</w:t>
        </w:r>
        <w:r w:rsidR="000A2563" w:rsidRPr="008C00ED">
          <w:t xml:space="preserve">. We also </w:t>
        </w:r>
      </w:ins>
      <w:ins w:id="69" w:author="Stephen Ragsdale" w:date="2016-03-14T13:21:00Z">
        <w:r w:rsidR="000A2563">
          <w:t xml:space="preserve">describe </w:t>
        </w:r>
      </w:ins>
      <w:del w:id="70" w:author="Stephen Ragsdale" w:date="2016-03-14T12:51:00Z">
        <w:r w:rsidDel="00AB4371">
          <w:delText>made</w:delText>
        </w:r>
      </w:del>
      <w:del w:id="71" w:author="Stephen Ragsdale" w:date="2016-03-14T13:21:00Z">
        <w:r w:rsidDel="000A2563">
          <w:delText xml:space="preserve"> </w:delText>
        </w:r>
      </w:del>
      <w:r w:rsidR="00F819FC">
        <w:t>important</w:t>
      </w:r>
      <w:r>
        <w:t xml:space="preserve"> </w:t>
      </w:r>
      <w:r w:rsidR="004E13F9">
        <w:t>updates</w:t>
      </w:r>
      <w:ins w:id="72" w:author="Stephen Ragsdale" w:date="2016-03-14T12:59:00Z">
        <w:r w:rsidR="005A370D">
          <w:t>, corrections</w:t>
        </w:r>
      </w:ins>
      <w:r w:rsidR="004E13F9">
        <w:t xml:space="preserve"> and </w:t>
      </w:r>
      <w:r>
        <w:t>refinements</w:t>
      </w:r>
      <w:ins w:id="73" w:author="Stephen Ragsdale" w:date="2016-03-14T13:25:00Z">
        <w:r w:rsidR="000A2563">
          <w:t>,</w:t>
        </w:r>
        <w:r w:rsidR="000A2563" w:rsidRPr="000A2563">
          <w:t xml:space="preserve"> </w:t>
        </w:r>
        <w:r w:rsidR="000A2563">
          <w:t>based on recent literature,</w:t>
        </w:r>
      </w:ins>
      <w:r>
        <w:t xml:space="preserve"> </w:t>
      </w:r>
      <w:r w:rsidR="009905DC">
        <w:t xml:space="preserve">to </w:t>
      </w:r>
      <w:commentRangeStart w:id="74"/>
      <w:del w:id="75" w:author="Stephen Ragsdale" w:date="2016-03-14T13:25:00Z">
        <w:r w:rsidDel="000A2563">
          <w:delText xml:space="preserve">various </w:delText>
        </w:r>
        <w:commentRangeEnd w:id="74"/>
        <w:r w:rsidR="005A370D" w:rsidDel="000A2563">
          <w:rPr>
            <w:rStyle w:val="CommentReference"/>
            <w:rFonts w:ascii="Calibri" w:hAnsi="Calibri"/>
          </w:rPr>
          <w:commentReference w:id="74"/>
        </w:r>
        <w:r w:rsidDel="000A2563">
          <w:delText>pathways</w:delText>
        </w:r>
      </w:del>
      <w:ins w:id="76" w:author="Stephen Ragsdale" w:date="2016-03-14T13:25:00Z">
        <w:r w:rsidR="000A2563">
          <w:t>the previous metabolic models</w:t>
        </w:r>
      </w:ins>
      <w:del w:id="77" w:author="Stephen Ragsdale" w:date="2016-03-14T13:24:00Z">
        <w:r w:rsidR="007F0F45" w:rsidDel="000A2563">
          <w:rPr>
            <w:i/>
          </w:rPr>
          <w:delText xml:space="preserve"> </w:delText>
        </w:r>
      </w:del>
      <w:del w:id="78" w:author="Stephen Ragsdale" w:date="2016-03-14T13:25:00Z">
        <w:r w:rsidR="007F0F45" w:rsidDel="000A2563">
          <w:delText xml:space="preserve">based on </w:delText>
        </w:r>
        <w:r w:rsidDel="000A2563">
          <w:delText xml:space="preserve">recent </w:delText>
        </w:r>
        <w:r w:rsidR="007F0F45" w:rsidDel="000A2563">
          <w:delText>literature</w:delText>
        </w:r>
      </w:del>
      <w:r w:rsidR="007F0F45">
        <w:rPr>
          <w:i/>
        </w:rPr>
        <w:t>.</w:t>
      </w:r>
      <w:r>
        <w:t xml:space="preserve"> </w:t>
      </w:r>
      <w:r w:rsidR="00F819FC">
        <w:t xml:space="preserve">The most critical </w:t>
      </w:r>
      <w:ins w:id="79" w:author="Stephen Ragsdale" w:date="2016-03-14T13:05:00Z">
        <w:r w:rsidR="00A2473D">
          <w:t xml:space="preserve">addition </w:t>
        </w:r>
      </w:ins>
      <w:del w:id="80" w:author="Stephen Ragsdale" w:date="2016-03-14T12:51:00Z">
        <w:r w:rsidR="00F819FC" w:rsidDel="00AB4371">
          <w:delText xml:space="preserve">was </w:delText>
        </w:r>
      </w:del>
      <w:ins w:id="81" w:author="Stephen Ragsdale" w:date="2016-03-14T12:51:00Z">
        <w:r w:rsidR="00AB4371">
          <w:t xml:space="preserve">is </w:t>
        </w:r>
      </w:ins>
      <w:r w:rsidR="00F819FC">
        <w:t>the</w:t>
      </w:r>
      <w:r>
        <w:t xml:space="preserve"> </w:t>
      </w:r>
      <w:r w:rsidR="00F819FC">
        <w:t>electron bifurcation step</w:t>
      </w:r>
      <w:ins w:id="82" w:author="Stephen Ragsdale" w:date="2016-03-14T12:52:00Z">
        <w:r w:rsidR="00AB4371">
          <w:t>,</w:t>
        </w:r>
      </w:ins>
      <w:r>
        <w:t xml:space="preserve"> </w:t>
      </w:r>
      <w:del w:id="83" w:author="Stephen Ragsdale" w:date="2016-03-14T12:52:00Z">
        <w:r w:rsidDel="00AB4371">
          <w:delText xml:space="preserve">that has been </w:delText>
        </w:r>
        <w:r w:rsidR="00F819FC" w:rsidDel="00AB4371">
          <w:delText>described above as it</w:delText>
        </w:r>
      </w:del>
      <w:ins w:id="84" w:author="Stephen Ragsdale" w:date="2016-03-14T12:52:00Z">
        <w:r w:rsidR="00AB4371">
          <w:t>which</w:t>
        </w:r>
      </w:ins>
      <w:r w:rsidRPr="009C1745">
        <w:t xml:space="preserve"> </w:t>
      </w:r>
      <w:r w:rsidR="00F819FC">
        <w:t>e</w:t>
      </w:r>
      <w:r w:rsidR="00E90ACA">
        <w:t>xplain</w:t>
      </w:r>
      <w:r w:rsidR="00FD7D2E">
        <w:t>s</w:t>
      </w:r>
      <w:r w:rsidR="00E90ACA">
        <w:t xml:space="preserve"> the ability for this organism to grow despite the lack of </w:t>
      </w:r>
      <w:r w:rsidR="003A09C4">
        <w:t>a proton-exporting electron transport chain</w:t>
      </w:r>
      <w:r w:rsidR="00A41BEA">
        <w:t xml:space="preserve">. </w:t>
      </w:r>
      <w:commentRangeStart w:id="85"/>
      <w:r w:rsidR="004B6D79">
        <w:t>This</w:t>
      </w:r>
      <w:commentRangeEnd w:id="85"/>
      <w:r w:rsidR="005A370D">
        <w:rPr>
          <w:rStyle w:val="CommentReference"/>
          <w:rFonts w:ascii="Calibri" w:hAnsi="Calibri"/>
        </w:rPr>
        <w:commentReference w:id="85"/>
      </w:r>
      <w:r w:rsidR="004B6D79">
        <w:t xml:space="preserve"> also includes eliminating</w:t>
      </w:r>
      <w:r w:rsidR="00F27938">
        <w:t xml:space="preserve"> methanophenazine utilization</w:t>
      </w:r>
      <w:r w:rsidR="004B6D79">
        <w:t xml:space="preserve"> and synthesis</w:t>
      </w:r>
      <w:r w:rsidR="002F28F6">
        <w:t>,</w:t>
      </w:r>
      <w:r w:rsidR="004B6D79">
        <w:t xml:space="preserve"> which is part of the membrane bound </w:t>
      </w:r>
      <w:r w:rsidR="007E1FB5">
        <w:t xml:space="preserve">electron transport </w:t>
      </w:r>
      <w:r w:rsidR="004B6D79">
        <w:t xml:space="preserve">system of the methylotrophic methanogens and </w:t>
      </w:r>
      <w:r w:rsidR="003A09C4">
        <w:t xml:space="preserve">is </w:t>
      </w:r>
      <w:r w:rsidR="004B6D79">
        <w:t xml:space="preserve">absent </w:t>
      </w:r>
      <w:r w:rsidR="00F27938">
        <w:t xml:space="preserve">in hydrogenotrophic methanogens </w:t>
      </w:r>
      <w:r w:rsidR="00F27938">
        <w:fldChar w:fldCharType="begin"/>
      </w:r>
      <w:r w:rsidR="007C0A49">
        <w:instrText xml:space="preserve"> ADDIN ZOTERO_ITEM CSL_CITATION {"citationID":"1a0pt8kc57","properties":{"formattedCitation":"(6)","plainCitation":"(6)"},"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F27938">
        <w:fldChar w:fldCharType="separate"/>
      </w:r>
      <w:r w:rsidR="007C0A49" w:rsidRPr="007C0A49">
        <w:t>(6)</w:t>
      </w:r>
      <w:r w:rsidR="00F27938">
        <w:fldChar w:fldCharType="end"/>
      </w:r>
      <w:r w:rsidR="004B6D79">
        <w:t xml:space="preserve">. Additional </w:t>
      </w:r>
      <w:r w:rsidR="003A09C4">
        <w:t xml:space="preserve">features </w:t>
      </w:r>
      <w:r w:rsidR="004B6D79">
        <w:t xml:space="preserve">include </w:t>
      </w:r>
      <w:r w:rsidR="00FD7D2E">
        <w:t xml:space="preserve">a corrected </w:t>
      </w:r>
      <w:r w:rsidR="007F0F45">
        <w:t xml:space="preserve">sulfur assimilation </w:t>
      </w:r>
      <w:r w:rsidR="00FD7D2E">
        <w:t xml:space="preserve">pathway </w:t>
      </w:r>
      <w:r w:rsidR="0008303F">
        <w:fldChar w:fldCharType="begin"/>
      </w:r>
      <w:r w:rsidR="007C0A49">
        <w:instrText xml:space="preserve"> ADDIN ZOTERO_ITEM CSL_CITATION {"citationID":"1h3qdse1eh","properties":{"formattedCitation":"(29)","plainCitation":"(29)"},"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08303F">
        <w:fldChar w:fldCharType="separate"/>
      </w:r>
      <w:r w:rsidR="007C0A49" w:rsidRPr="007C0A49">
        <w:t>(29)</w:t>
      </w:r>
      <w:r w:rsidR="0008303F">
        <w:fldChar w:fldCharType="end"/>
      </w:r>
      <w:r w:rsidR="00166CBF">
        <w:t xml:space="preserve">, and </w:t>
      </w:r>
      <w:r w:rsidR="007E1FB5">
        <w:t xml:space="preserve">the addition of </w:t>
      </w:r>
      <w:r w:rsidR="00A2473D">
        <w:t xml:space="preserve">the </w:t>
      </w:r>
      <w:r w:rsidR="00166CBF">
        <w:t xml:space="preserve">biosynthesis pathways for all of the unique coenzymes involved in methanogenesis </w:t>
      </w:r>
      <w:r w:rsidR="00166CBF">
        <w:fldChar w:fldCharType="begin"/>
      </w:r>
      <w:r w:rsidR="007C0A49">
        <w:instrText xml:space="preserve"> ADDIN ZOTERO_ITEM CSL_CITATION {"citationID":"27j6dj3qma","properties":{"formattedCitation":"(30)","plainCitation":"(30)"},"citationItems":[{"id":112,"uris":["http://zotero.org/users/2565720/items/HMTZVJ9H"],"uri":["http://zotero.org/users/2565720/items/HMTZVJ9H"],"itemData":{"id":112,"type":"article-journal","title":"Elucidation of methanogenic coenzyme biosyntheses: from spectroscopy to genomics","container-title":"Natural Product Reports","page":"133-147","volume":"19","issue":"2","source":"pubs.rsc.org","abstract":"Covering: 1971–2001","DOI":"10.1039/B103714P","ISSN":"1460-4752","shortTitle":"Elucidation of methanogenic coenzyme biosyntheses","journalAbbreviation":"Nat. Prod. Rep.","language":"en","author":[{"family":"Graham","given":"David E."},{"family":"White","given":"Robert H."}],"issued":{"date-parts":[["2002",3,15]]}}}],"schema":"https://github.com/citation-style-language/schema/raw/master/csl-citation.json"} </w:instrText>
      </w:r>
      <w:r w:rsidR="00166CBF">
        <w:fldChar w:fldCharType="separate"/>
      </w:r>
      <w:r w:rsidR="007C0A49" w:rsidRPr="007C0A49">
        <w:t>(30)</w:t>
      </w:r>
      <w:r w:rsidR="00166CBF">
        <w:fldChar w:fldCharType="end"/>
      </w:r>
      <w:r w:rsidR="00166CBF">
        <w:t xml:space="preserve">. </w:t>
      </w:r>
      <w:r w:rsidR="00037BDF">
        <w:t>We increased genome coverage by employing likelihood-based gap</w:t>
      </w:r>
      <w:r w:rsidR="00BB4897">
        <w:t xml:space="preserve"> </w:t>
      </w:r>
      <w:r w:rsidR="00037BDF">
        <w:t xml:space="preserve">filling, a technique that fills reaction gaps based on </w:t>
      </w:r>
      <w:r w:rsidR="003E19FC">
        <w:t xml:space="preserve">gene homology </w:t>
      </w:r>
      <w:r w:rsidR="00037BDF">
        <w:t xml:space="preserve">rather than on parsimony </w:t>
      </w:r>
      <w:r w:rsidR="00037BDF">
        <w:fldChar w:fldCharType="begin"/>
      </w:r>
      <w:r w:rsidR="007C0A49">
        <w:instrText xml:space="preserve"> ADDIN ZOTERO_ITEM CSL_CITATION {"citationID":"25fukdkllf","properties":{"formattedCitation":"(31)","plainCitation":"(31)"},"citationItems":[{"id":315,"uris":["http://zotero.org/users/2565720/items/5VCW6ZB7"],"uri":["http://zotero.org/users/2565720/items/5VCW6ZB7"],"itemData":{"id":315,"type":"article-journal","title":"Likelihood-Based Gene Annotations for Gap Filling and Quality Assessment in Genome-Scale Metabolic Models","container-title":"PLoS Comput Biol","page":"e1003882","volume":"10","issue":"10","source":"PLoS Journals","abstract":"Author Summary Genome-scale metabolic modeling is a powerful approach that allows one to computationally simulate a variety of metabolic phenotypes. However, manually constructing accurate metabolic networks is extremely time intensive and it is thus desirable to have automated computational methods for providing high-quality metabolic networks. Incomplete knowledge of biological chemistries leads to missing, ambiguous, or inaccurate gene annotations, and thus gives rise to incomplete metabolic networks. Computational algorithms for filling these gaps in a metabolic model rely on network topology based approaches that can result in solutions that are inconsistent with existing genomic data. We developed an algorithm that directly incorporates genomic evidence into the decision-making process for gap filling reactions. This algorithm both maximizes the consistency of gap filled reactions with available genomic data and identifies candidate genes for gap filled reactions. The algorithm has been integrated into KBase's metabolic modeling service, an automated metabolic network reconstruction framework that includes the ModelSEED automated metabolic reconstruction tools.","DOI":"10.1371/journal.pcbi.1003882","journalAbbreviation":"PLoS Comput Biol","author":[{"family":"Benedict","given":"Matthew N."},{"family":"Mundy","given":"Michael B."},{"family":"Henry","given":"Christopher S."},{"family":"Chia","given":"Nicholas"},{"family":"Price","given":"Nathan D."}],"issued":{"date-parts":[["2014",10,16]]}}}],"schema":"https://github.com/citation-style-language/schema/raw/master/csl-citation.json"} </w:instrText>
      </w:r>
      <w:r w:rsidR="00037BDF">
        <w:fldChar w:fldCharType="separate"/>
      </w:r>
      <w:r w:rsidR="007C0A49" w:rsidRPr="007C0A49">
        <w:t>(31)</w:t>
      </w:r>
      <w:r w:rsidR="00037BDF">
        <w:fldChar w:fldCharType="end"/>
      </w:r>
      <w:r w:rsidR="00037BDF">
        <w:t xml:space="preserve">. </w:t>
      </w:r>
      <w:r w:rsidR="00B042B4">
        <w:t>Our reconstruction is the first manually-curated genome scale reconstruction to emplo</w:t>
      </w:r>
      <w:r w:rsidR="007F0F45">
        <w:t>y likelihood based gap filling.</w:t>
      </w:r>
      <w:r w:rsidR="00FA60EB">
        <w:t xml:space="preserve"> Furthermore, we expanded the scope of our reconstruction beyond stoichiometr</w:t>
      </w:r>
      <w:r w:rsidR="00C55F46">
        <w:t>ic considerations</w:t>
      </w:r>
      <w:r w:rsidR="00FA60EB">
        <w:t xml:space="preserve"> by </w:t>
      </w:r>
      <w:r w:rsidR="00C31A11">
        <w:t xml:space="preserve">creating a new method to approximate overall model free energy. </w:t>
      </w:r>
      <w:r w:rsidR="00BC613A">
        <w:t xml:space="preserve">This is an especially salient </w:t>
      </w:r>
      <w:r w:rsidR="00BC613A">
        <w:lastRenderedPageBreak/>
        <w:t xml:space="preserve">consideration for methanogenic archaea, which can grow close to the thermodynamic limits that support life </w:t>
      </w:r>
      <w:r w:rsidR="00BC613A">
        <w:fldChar w:fldCharType="begin"/>
      </w:r>
      <w:r w:rsidR="007C0A49">
        <w:instrText xml:space="preserve"> ADDIN ZOTERO_ITEM CSL_CITATION {"citationID":"3ufgh9csi","properties":{"formattedCitation":"(32)","plainCitation":"(32)"},"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rsidR="00BC613A">
        <w:fldChar w:fldCharType="separate"/>
      </w:r>
      <w:r w:rsidR="007C0A49" w:rsidRPr="007C0A49">
        <w:t>(32)</w:t>
      </w:r>
      <w:r w:rsidR="00BC613A">
        <w:fldChar w:fldCharType="end"/>
      </w:r>
      <w:r w:rsidR="00BC613A">
        <w:t xml:space="preserve">. </w:t>
      </w:r>
      <w:r w:rsidR="00C073FF">
        <w:t xml:space="preserve">A well-established method of applying </w:t>
      </w:r>
      <w:r w:rsidR="00AE21C1">
        <w:t>free energy</w:t>
      </w:r>
      <w:r w:rsidR="00C073FF">
        <w:t xml:space="preserve"> constraints involves applying the second law of thermodynamics to metabolic models to restrict reaction directionalities in the direction of negative free energy generation </w:t>
      </w:r>
      <w:r w:rsidR="00C073FF">
        <w:fldChar w:fldCharType="begin"/>
      </w:r>
      <w:r w:rsidR="007C0A49">
        <w:instrText xml:space="preserve"> ADDIN ZOTERO_ITEM CSL_CITATION {"citationID":"bifkhgkpm","properties":{"formattedCitation":"(33, 34)","plainCitation":"(33, 34)"},"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C073FF">
        <w:fldChar w:fldCharType="separate"/>
      </w:r>
      <w:r w:rsidR="007C0A49" w:rsidRPr="007C0A49">
        <w:t>(33, 34)</w:t>
      </w:r>
      <w:r w:rsidR="00C073FF">
        <w:fldChar w:fldCharType="end"/>
      </w:r>
      <w:r w:rsidR="00C073FF">
        <w:t xml:space="preserve">. Rather than apply thermodynamic constraints to every metabolic reaction, </w:t>
      </w:r>
      <w:r w:rsidR="0008303F">
        <w:t>we created a</w:t>
      </w:r>
      <w:r w:rsidR="00C31A11">
        <w:t xml:space="preserve"> method </w:t>
      </w:r>
      <w:r w:rsidR="0008303F">
        <w:t xml:space="preserve">that </w:t>
      </w:r>
      <w:r w:rsidR="00C073FF">
        <w:t>predict</w:t>
      </w:r>
      <w:r w:rsidR="00C31A11">
        <w:t>s</w:t>
      </w:r>
      <w:r w:rsidR="00C073FF">
        <w:t xml:space="preserve"> overall free energy generated during steady state growth</w:t>
      </w:r>
      <w:r w:rsidR="00F134C6">
        <w:t xml:space="preserve"> based solely on standard free energies and </w:t>
      </w:r>
      <w:r w:rsidR="007F0F45">
        <w:t xml:space="preserve">effective </w:t>
      </w:r>
      <w:r w:rsidR="00F134C6">
        <w:t>concentrations of external metabolites</w:t>
      </w:r>
      <w:r w:rsidR="00C073FF">
        <w:t xml:space="preserve">. </w:t>
      </w:r>
      <w:r w:rsidR="00666EBB">
        <w:t xml:space="preserve">In </w:t>
      </w:r>
      <w:r w:rsidR="00C22C00">
        <w:t>combining these novel thermodynamic considerations</w:t>
      </w:r>
      <w:r w:rsidR="00666EBB">
        <w:t xml:space="preserve"> with stoichiometric information, </w:t>
      </w:r>
      <w:r w:rsidR="00B25F12">
        <w:t>iMR540</w:t>
      </w:r>
      <w:r w:rsidR="00C22C00">
        <w:t xml:space="preserve"> </w:t>
      </w:r>
      <w:r w:rsidR="00666EBB">
        <w:t>provide</w:t>
      </w:r>
      <w:r w:rsidR="00C22C00">
        <w:t xml:space="preserve">s </w:t>
      </w:r>
      <w:r w:rsidR="00666EBB">
        <w:t xml:space="preserve">a </w:t>
      </w:r>
      <w:r w:rsidR="00C22C00">
        <w:t>means</w:t>
      </w:r>
      <w:r w:rsidR="00666EBB">
        <w:t xml:space="preserve"> to predict energetically feasible </w:t>
      </w:r>
      <w:r w:rsidR="00C22C00">
        <w:t>strain designs, enhancing our metabolic engineering capabilities with</w:t>
      </w:r>
      <w:r w:rsidR="00666EBB">
        <w:t xml:space="preserve"> </w:t>
      </w:r>
      <w:r w:rsidR="00C22C00">
        <w:rPr>
          <w:i/>
        </w:rPr>
        <w:t>M. maripaludis.</w:t>
      </w:r>
      <w:r w:rsidR="0077549E">
        <w:t xml:space="preserve"> </w:t>
      </w:r>
    </w:p>
    <w:p w14:paraId="10F210D3" w14:textId="77777777" w:rsidR="00C00B12" w:rsidRDefault="00C00B12" w:rsidP="00C00B12">
      <w:pPr>
        <w:pStyle w:val="Heading1"/>
      </w:pPr>
      <w:r>
        <w:t>Methods</w:t>
      </w:r>
    </w:p>
    <w:p w14:paraId="317C384F" w14:textId="77777777" w:rsidR="00467AD6" w:rsidRDefault="00467AD6" w:rsidP="00467AD6">
      <w:pPr>
        <w:pStyle w:val="Heading2"/>
      </w:pPr>
      <w:r>
        <w:t>Genome Scale Reconstruction</w:t>
      </w:r>
      <w:r w:rsidR="00875625">
        <w:t xml:space="preserve"> Procedure</w:t>
      </w:r>
    </w:p>
    <w:p w14:paraId="0588F762" w14:textId="044EEFED" w:rsidR="00CD72FC" w:rsidRPr="00CD72FC" w:rsidRDefault="00CD72FC" w:rsidP="004862FB">
      <w:pPr>
        <w:spacing w:line="480" w:lineRule="auto"/>
      </w:pPr>
      <w:r>
        <w:t xml:space="preserve">The process of genome scale </w:t>
      </w:r>
      <w:r w:rsidR="00F14B6D">
        <w:t xml:space="preserve">metabolic network </w:t>
      </w:r>
      <w:r>
        <w:t xml:space="preserve">reconstruction has been reviewed previously </w:t>
      </w:r>
      <w:r>
        <w:fldChar w:fldCharType="begin"/>
      </w:r>
      <w:r w:rsidR="007C0A49">
        <w:instrText xml:space="preserve"> ADDIN ZOTERO_ITEM CSL_CITATION {"citationID":"s5ikv23n5","properties":{"formattedCitation":"(35)","plainCitation":"(35)"},"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7C0A49" w:rsidRPr="007C0A49">
        <w:t>(35)</w:t>
      </w:r>
      <w:r>
        <w:fldChar w:fldCharType="end"/>
      </w:r>
      <w:r>
        <w:t xml:space="preserve"> and </w:t>
      </w:r>
      <w:r w:rsidR="00F14B6D">
        <w:t>begins</w:t>
      </w:r>
      <w:r>
        <w:t xml:space="preserve"> with annotating an organism genome using gene-protein-reaction (GPR) relationships stored in a reaction database. </w:t>
      </w:r>
      <w:r w:rsidR="004862FB">
        <w:t>S</w:t>
      </w:r>
      <w:r>
        <w:t>everal databases</w:t>
      </w:r>
      <w:r w:rsidR="004862FB">
        <w:t xml:space="preserve"> are</w:t>
      </w:r>
      <w:r>
        <w:t xml:space="preserve"> available for this purpose </w:t>
      </w:r>
      <w:r>
        <w:fldChar w:fldCharType="begin"/>
      </w:r>
      <w:r w:rsidR="007C0A49">
        <w:instrText xml:space="preserve"> ADDIN ZOTERO_ITEM CSL_CITATION {"citationID":"1p04ht0slc","properties":{"formattedCitation":"{\\rtf (36\\uc0\\u8211{}38)}","plainCitation":"(36–38)"},"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id":67,"uris":["http://zotero.org/users/2565720/items/MDA5KZBC"],"uri":["http://zotero.org/users/2565720/items/MDA5KZBC"],"itemData":{"id":67,"type":"article-journal","title":"The MetaCyc database of metabolic pathways and enzymes and the BioCyc collection of pathway/genome databases","container-title":"Nucleic Acids Research","page":"D473-D479","volume":"38","issue":"suppl 1","source":"nar.oxfordjournals.org","abstract":"The MetaCyc database (MetaCyc.org) is a comprehensive and freely accessible resource for metabolic pathways and enzymes from all domains of life. The pathways in MetaCyc are experimentally determined, small-molecule metabolic pathways and are curated from the primary scientific literature. With more than 1400 pathways, MetaCyc is the largest collection of metabolic pathways currently available. Pathways reactions are linked to one or more well-characterized enzymes, and both pathways and enzymes are annotated with reviews, evidence codes, and literature citations. BioCyc (BioCyc.org) is a collection of more than 500 organism-specific Pathway/Genome Databases (PGDBs). Each BioCyc PGDB contains the full genome and predicted metabolic network of one organism. The network, which is predicted by the Pathway Tools software using MetaCyc as a reference, consists of metabolites, enzymes, reactions and metabolic pathways. BioCyc PGDBs also contain additional features, such as predicted operons, transport systems, and pathway hole-fillers. The BioCyc Web site offers several tools for the analysis of the PGDBs, including Omics Viewers that enable visualization of omics datasets on two different genome-scale diagrams and tools for comparative analysis. The BioCyc PGDBs generated by SRI are offered for adoption by any party interested in curation of metabolic, regulatory, and genome-related information about an organism.","DOI":"10.1093/nar/gkp875","ISSN":"0305-1048, 1362-4962","note":"PMID: 19850718","journalAbbreviation":"Nucl. Acids Res.","language":"en","author":[{"family":"Caspi","given":"Ron"},{"family":"Altman","given":"Tomer"},{"family":"Dale","given":"Joseph M."},{"family":"Dreher","given":"Kate"},{"family":"Fulcher","given":"Carol A."},{"family":"Gilham","given":"Fred"},{"family":"Kaipa","given":"Pallavi"},{"family":"Karthikeyan","given":"Athikkattuvalasu S."},{"family":"Kothari","given":"Anamika"},{"family":"Krummenacker","given":"Markus"},{"family":"Latendresse","given":"Mario"},{"family":"Mueller","given":"Lukas A."},{"family":"Paley","given":"Suzanne"},{"family":"Popescu","given":"Liviu"},{"family":"Pujar","given":"Anuradha"},{"family":"Shearer","given":"Alexander G."},{"family":"Zhang","given":"Peifen"},{"family":"Karp","given":"Peter D."}],"issued":{"date-parts":[["2010",1,1]]},"PMID":"19850718"}},{"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7C0A49" w:rsidRPr="007C0A49">
        <w:rPr>
          <w:szCs w:val="24"/>
        </w:rPr>
        <w:t>(36–38)</w:t>
      </w:r>
      <w:r>
        <w:fldChar w:fldCharType="end"/>
      </w:r>
      <w:r w:rsidR="004862FB">
        <w:t>; we chose</w:t>
      </w:r>
      <w:r>
        <w:t xml:space="preserve"> the Department of Energy Systems Biology Knowledgebase (</w:t>
      </w:r>
      <w:proofErr w:type="spellStart"/>
      <w:r w:rsidR="00955999">
        <w:t>Kbase</w:t>
      </w:r>
      <w:proofErr w:type="spellEnd"/>
      <w:r w:rsidR="00955999">
        <w:t xml:space="preserve">; </w:t>
      </w:r>
      <w:r>
        <w:t>www.kbase.us)</w:t>
      </w:r>
      <w:r w:rsidR="00955999">
        <w:t xml:space="preserve">, a suite of tools that includes </w:t>
      </w:r>
      <w:r>
        <w:t xml:space="preserve">the Model SEED </w:t>
      </w:r>
      <w:r w:rsidR="00F14B6D">
        <w:t xml:space="preserve">reaction </w:t>
      </w:r>
      <w:r>
        <w:t xml:space="preserve">database </w:t>
      </w:r>
      <w:r>
        <w:fldChar w:fldCharType="begin"/>
      </w:r>
      <w:r w:rsidR="007C0A49">
        <w:instrText xml:space="preserve"> ADDIN ZOTERO_ITEM CSL_CITATION {"citationID":"fi08jgict","properties":{"formattedCitation":"(38)","plainCitation":"(38)"},"citationItems":[{"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7C0A49" w:rsidRPr="007C0A49">
        <w:t>(38)</w:t>
      </w:r>
      <w:r>
        <w:fldChar w:fldCharType="end"/>
      </w:r>
      <w:r>
        <w:t>.</w:t>
      </w:r>
      <w:r w:rsidR="00955999">
        <w:t xml:space="preserve"> </w:t>
      </w:r>
      <w:r w:rsidR="004862FB">
        <w:t xml:space="preserve">We created our first draft reconstruction using the stored </w:t>
      </w:r>
      <w:proofErr w:type="spellStart"/>
      <w:r w:rsidR="004862FB">
        <w:t>Kbase</w:t>
      </w:r>
      <w:proofErr w:type="spellEnd"/>
      <w:r w:rsidR="004862FB">
        <w:t xml:space="preserve"> genome for </w:t>
      </w:r>
      <w:r w:rsidR="004862FB">
        <w:rPr>
          <w:i/>
        </w:rPr>
        <w:t xml:space="preserve">M. maripaludis S2 </w:t>
      </w:r>
      <w:r w:rsidR="004862FB">
        <w:t>(</w:t>
      </w:r>
      <w:r w:rsidR="00D057B6">
        <w:t xml:space="preserve">genome id: </w:t>
      </w:r>
      <w:r w:rsidR="004862FB">
        <w:t xml:space="preserve">kb|g.575) and the automated reconstruction method (“Reconstruct Genome-scale Metabolic Model”). For this initial reconstruction, we </w:t>
      </w:r>
      <w:r w:rsidR="00AE21C1">
        <w:t>used the default gram negative b</w:t>
      </w:r>
      <w:r w:rsidR="004862FB">
        <w:t xml:space="preserve">iomass </w:t>
      </w:r>
      <w:r w:rsidR="00AE21C1">
        <w:t>composition and filled knowledge gaps</w:t>
      </w:r>
      <w:r w:rsidR="004862FB">
        <w:t xml:space="preserve"> using likelihood based gap</w:t>
      </w:r>
      <w:r w:rsidR="00CD3E73">
        <w:t xml:space="preserve"> </w:t>
      </w:r>
      <w:r w:rsidR="004862FB">
        <w:t xml:space="preserve">filling (method currently not </w:t>
      </w:r>
      <w:r w:rsidR="00464CF2">
        <w:t>supported</w:t>
      </w:r>
      <w:r w:rsidR="004862FB">
        <w:t xml:space="preserve"> </w:t>
      </w:r>
      <w:r w:rsidR="00464CF2">
        <w:t>in</w:t>
      </w:r>
      <w:r w:rsidR="004862FB">
        <w:t xml:space="preserve"> </w:t>
      </w:r>
      <w:proofErr w:type="spellStart"/>
      <w:r w:rsidR="004862FB">
        <w:t>Kbase</w:t>
      </w:r>
      <w:proofErr w:type="spellEnd"/>
      <w:r w:rsidR="004862FB">
        <w:t xml:space="preserve"> Narrative Interface). </w:t>
      </w:r>
      <w:r w:rsidR="00E856C5">
        <w:t xml:space="preserve">This </w:t>
      </w:r>
      <w:r w:rsidR="004862FB">
        <w:t>yielded</w:t>
      </w:r>
      <w:r w:rsidR="00E856C5">
        <w:t xml:space="preserve"> the first </w:t>
      </w:r>
      <w:r w:rsidR="004862FB">
        <w:t xml:space="preserve">full </w:t>
      </w:r>
      <w:r w:rsidR="00E856C5">
        <w:t xml:space="preserve">draft of the </w:t>
      </w:r>
      <w:r w:rsidR="00F14B6D">
        <w:t xml:space="preserve">metabolic </w:t>
      </w:r>
      <w:r w:rsidR="004862FB">
        <w:t xml:space="preserve">reconstruction that could </w:t>
      </w:r>
      <w:r w:rsidR="00853B50">
        <w:t xml:space="preserve">predict growth when simulated as a </w:t>
      </w:r>
      <w:r w:rsidR="004862FB">
        <w:t>model.</w:t>
      </w:r>
      <w:r w:rsidR="00673E4C">
        <w:t xml:space="preserve"> </w:t>
      </w:r>
    </w:p>
    <w:p w14:paraId="7287256B" w14:textId="76026DE7" w:rsidR="00650EC2" w:rsidRDefault="004862FB" w:rsidP="007A2129">
      <w:pPr>
        <w:spacing w:line="480" w:lineRule="auto"/>
      </w:pPr>
      <w:r>
        <w:t>We</w:t>
      </w:r>
      <w:r w:rsidR="00650EC2">
        <w:t xml:space="preserve"> expanded and refined the model by manually adding information from literature sources.</w:t>
      </w:r>
      <w:r>
        <w:t xml:space="preserve"> In cases where reactions from literature were part of the Model SEED database, we labeled the reactions using SEED identifiers, names, subsystems, and EC numbers. For other cases where we </w:t>
      </w:r>
      <w:r w:rsidR="00AE21C1">
        <w:t>encountered</w:t>
      </w:r>
      <w:r>
        <w:t xml:space="preserve"> reactions that were not part of the Model SEED </w:t>
      </w:r>
      <w:r w:rsidR="00AE21C1">
        <w:t xml:space="preserve">we created </w:t>
      </w:r>
      <w:r w:rsidR="004A10CC">
        <w:t>unique reaction identifiers and names, then added subsystem information based on our knowledge of the metabolic network. We also adhered to SEED identifiers, names, formulas, and charges for metabolites whenever possible and had very few cases where</w:t>
      </w:r>
      <w:r w:rsidR="00650EC2">
        <w:t xml:space="preserve"> </w:t>
      </w:r>
      <w:r w:rsidR="004A10CC">
        <w:t xml:space="preserve">we specified our own values. Metabolites were compartmentalized using standard tags for cytosol (“c0”) and extracellular (“e0”) compartments. These tags additionally identify </w:t>
      </w:r>
      <w:r w:rsidR="004A10CC">
        <w:rPr>
          <w:i/>
        </w:rPr>
        <w:t xml:space="preserve">M. maripaludis </w:t>
      </w:r>
      <w:r w:rsidR="004A10CC">
        <w:t xml:space="preserve">as “Organism 0” in the possible future case where we could </w:t>
      </w:r>
      <w:r w:rsidR="00AE21C1">
        <w:t>add</w:t>
      </w:r>
      <w:r w:rsidR="004A10CC">
        <w:t xml:space="preserve"> other organisms to create a community </w:t>
      </w:r>
      <w:r w:rsidR="00AE21C1">
        <w:t>metabolic reconstruction</w:t>
      </w:r>
      <w:r w:rsidR="004A10CC">
        <w:t>. Exchange reactions used for introducing metabolites to the extracellular compartment were standardized</w:t>
      </w:r>
      <w:r w:rsidR="00464CF2">
        <w:t xml:space="preserve"> in “EX_{metabolite ID}[</w:t>
      </w:r>
      <w:r w:rsidR="004A10CC">
        <w:t>e0</w:t>
      </w:r>
      <w:r w:rsidR="00464CF2">
        <w:t>]</w:t>
      </w:r>
      <w:r w:rsidR="004A10CC">
        <w:t>” format. Comprehensive information on the reactions, metabolites, and genes in our reconstruction can be found in Supplementary Materials.</w:t>
      </w:r>
      <w:r w:rsidR="00673E4C">
        <w:t xml:space="preserve"> </w:t>
      </w:r>
    </w:p>
    <w:p w14:paraId="45B36A43" w14:textId="77777777" w:rsidR="00467AD6" w:rsidRDefault="00955999" w:rsidP="00467AD6">
      <w:pPr>
        <w:pStyle w:val="Heading2"/>
      </w:pPr>
      <w:r>
        <w:t>Model</w:t>
      </w:r>
      <w:r w:rsidR="00467AD6">
        <w:t xml:space="preserve"> Simulations</w:t>
      </w:r>
      <w:r w:rsidR="00875625">
        <w:t xml:space="preserve"> with Flux Balance Analysis</w:t>
      </w:r>
    </w:p>
    <w:p w14:paraId="0F0077DE" w14:textId="48A71AF7" w:rsidR="004913FB" w:rsidRDefault="007032A7" w:rsidP="007A2129">
      <w:pPr>
        <w:spacing w:line="480" w:lineRule="auto"/>
      </w:pPr>
      <w:r>
        <w:t>To make rigorous quantitative</w:t>
      </w:r>
      <w:r w:rsidR="00650EC2">
        <w:t xml:space="preserve"> growth</w:t>
      </w:r>
      <w:r>
        <w:t xml:space="preserve"> predictions</w:t>
      </w:r>
      <w:r w:rsidR="00650EC2">
        <w:t xml:space="preserve">, </w:t>
      </w:r>
      <w:r>
        <w:t xml:space="preserve">a genome scale metabolic reconstruction </w:t>
      </w:r>
      <w:r w:rsidR="00464CF2">
        <w:t>can</w:t>
      </w:r>
      <w:r>
        <w:t xml:space="preserve"> be simulat</w:t>
      </w:r>
      <w:r w:rsidR="00853B50">
        <w:t>ed as a</w:t>
      </w:r>
      <w:r>
        <w:t xml:space="preserve"> model. Reactions and their participating metabolites in the metabolic network are connected via the stoichiometric matrix (S), which </w:t>
      </w:r>
      <w:r>
        <w:lastRenderedPageBreak/>
        <w:t>contains the stoichiometric coefficients for each metabolite (row) in each reaction (colu</w:t>
      </w:r>
      <w:r w:rsidR="00AE21C1">
        <w:t>mn). The S-matrix</w:t>
      </w:r>
      <w:r>
        <w:t xml:space="preserve"> is </w:t>
      </w:r>
      <w:r w:rsidR="00853B50">
        <w:t>used as the basis of</w:t>
      </w:r>
      <w:r>
        <w:t xml:space="preserve"> a model via the principle</w:t>
      </w:r>
      <w:r w:rsidR="004913FB">
        <w:t>s</w:t>
      </w:r>
      <w:r>
        <w:t xml:space="preserve"> of metabolite mass conservation</w:t>
      </w:r>
      <w:r w:rsidR="004913FB">
        <w:t xml:space="preserve"> by recognizing that time-dependent accumulation of metabolites in the system (b) is equivalent to the product of the S-matrix and the vector of reaction fluxes (v)</w:t>
      </w:r>
      <w:r w:rsidR="00673E4C">
        <w:t xml:space="preserve"> </w:t>
      </w:r>
    </w:p>
    <w:tbl>
      <w:tblPr>
        <w:tblW w:w="0" w:type="auto"/>
        <w:jc w:val="center"/>
        <w:tblInd w:w="2178" w:type="dxa"/>
        <w:tblLook w:val="04A0" w:firstRow="1" w:lastRow="0" w:firstColumn="1" w:lastColumn="0" w:noHBand="0" w:noVBand="1"/>
      </w:tblPr>
      <w:tblGrid>
        <w:gridCol w:w="5760"/>
        <w:gridCol w:w="1638"/>
      </w:tblGrid>
      <w:tr w:rsidR="004913FB" w:rsidRPr="00FA2B14" w14:paraId="5B471A5A" w14:textId="77777777" w:rsidTr="00FA2B14">
        <w:trPr>
          <w:jc w:val="center"/>
        </w:trPr>
        <w:tc>
          <w:tcPr>
            <w:tcW w:w="5760" w:type="dxa"/>
            <w:shd w:val="clear" w:color="auto" w:fill="auto"/>
            <w:vAlign w:val="center"/>
          </w:tcPr>
          <w:p w14:paraId="200325DD" w14:textId="77777777" w:rsidR="004913FB" w:rsidRPr="00A20F0F" w:rsidRDefault="00A20F0F" w:rsidP="00FA2B14">
            <w:pPr>
              <w:spacing w:after="0" w:line="480" w:lineRule="auto"/>
              <w:jc w:val="center"/>
            </w:pPr>
            <m:oMathPara>
              <m:oMath>
                <m:r>
                  <w:rPr>
                    <w:rFonts w:ascii="Cambria Math" w:hAnsi="Cambria Math"/>
                  </w:rPr>
                  <m:t>Sv=b</m:t>
                </m:r>
              </m:oMath>
            </m:oMathPara>
          </w:p>
        </w:tc>
        <w:tc>
          <w:tcPr>
            <w:tcW w:w="1638" w:type="dxa"/>
            <w:shd w:val="clear" w:color="auto" w:fill="auto"/>
            <w:vAlign w:val="center"/>
          </w:tcPr>
          <w:p w14:paraId="33D05B30" w14:textId="77777777" w:rsidR="004913FB" w:rsidRPr="00FA2B14" w:rsidRDefault="00737FF9" w:rsidP="00FA2B14">
            <w:pPr>
              <w:spacing w:after="0" w:line="480" w:lineRule="auto"/>
              <w:jc w:val="center"/>
            </w:pPr>
            <w:r w:rsidRPr="00FA2B14">
              <w:t>[</w:t>
            </w:r>
            <w:r w:rsidR="004913FB" w:rsidRPr="00FA2B14">
              <w:t>1</w:t>
            </w:r>
            <w:r w:rsidRPr="00FA2B14">
              <w:t>]</w:t>
            </w:r>
          </w:p>
        </w:tc>
      </w:tr>
    </w:tbl>
    <w:p w14:paraId="51CAC756" w14:textId="7DB14139" w:rsidR="004913FB" w:rsidRDefault="004913FB" w:rsidP="007A2129">
      <w:pPr>
        <w:spacing w:line="480" w:lineRule="auto"/>
      </w:pPr>
      <w:r>
        <w:t>In flux balance analysis (FBA), we further simplify this differential system by assuming our organism is in steady state growth</w:t>
      </w:r>
      <w:r w:rsidR="00853B50">
        <w:t>;</w:t>
      </w:r>
      <w:r>
        <w:t xml:space="preserve"> thus b=0 and the system is linear</w:t>
      </w:r>
      <w:r w:rsidR="009C70DD">
        <w:t xml:space="preserve"> </w:t>
      </w:r>
      <w:r w:rsidR="009E7673">
        <w:fldChar w:fldCharType="begin"/>
      </w:r>
      <w:r w:rsidR="007C0A49">
        <w:instrText xml:space="preserve"> ADDIN ZOTERO_ITEM CSL_CITATION {"citationID":"2d9n7esulj","properties":{"formattedCitation":"(39)","plainCitation":"(39)"},"citationItems":[{"id":118,"uris":["http://zotero.org/users/2565720/items/SBSDG6FQ"],"uri":["http://zotero.org/users/2565720/items/SBSDG6FQ"],"itemData":{"id":118,"type":"article-journal","title":"Genome-scale models of microbial cells: evaluating the consequences of constraints","container-title":"Nature Reviews Microbiology","page":"886-897","volume":"2","issue":"11","source":"CrossRef","DOI":"10.1038/nrmicro1023","ISSN":"1740-1526, 1740-1534","shortTitle":"Genome-scale models of microbial cells","author":[{"family":"Price","given":"Nathan D."},{"family":"Reed","given":"Jennifer L."},{"family":"Palsson","given":"Bernhard Ø."}],"issued":{"date-parts":[["2004",11]]}}}],"schema":"https://github.com/citation-style-language/schema/raw/master/csl-citation.json"} </w:instrText>
      </w:r>
      <w:r w:rsidR="009E7673">
        <w:fldChar w:fldCharType="separate"/>
      </w:r>
      <w:r w:rsidR="007C0A49" w:rsidRPr="007C0A49">
        <w:t>(39)</w:t>
      </w:r>
      <w:r w:rsidR="009E7673">
        <w:fldChar w:fldCharType="end"/>
      </w:r>
      <w:r>
        <w:t xml:space="preserve">. This </w:t>
      </w:r>
      <w:r w:rsidR="009C70DD">
        <w:t>assumption</w:t>
      </w:r>
      <w:r>
        <w:t xml:space="preserve"> bounds our model system to a large solution space that can further be constrained by applying upper and lower bounds to each reaction flux:</w:t>
      </w:r>
    </w:p>
    <w:tbl>
      <w:tblPr>
        <w:tblW w:w="0" w:type="auto"/>
        <w:jc w:val="center"/>
        <w:tblInd w:w="2178" w:type="dxa"/>
        <w:tblLook w:val="04A0" w:firstRow="1" w:lastRow="0" w:firstColumn="1" w:lastColumn="0" w:noHBand="0" w:noVBand="1"/>
      </w:tblPr>
      <w:tblGrid>
        <w:gridCol w:w="5760"/>
        <w:gridCol w:w="1638"/>
      </w:tblGrid>
      <w:tr w:rsidR="004913FB" w:rsidRPr="00FA2B14" w14:paraId="5BF42B1B" w14:textId="77777777" w:rsidTr="00FA2B14">
        <w:trPr>
          <w:jc w:val="center"/>
        </w:trPr>
        <w:tc>
          <w:tcPr>
            <w:tcW w:w="5760" w:type="dxa"/>
            <w:shd w:val="clear" w:color="auto" w:fill="auto"/>
            <w:vAlign w:val="center"/>
          </w:tcPr>
          <w:p w14:paraId="6B4E0382" w14:textId="77777777" w:rsidR="004913FB" w:rsidRPr="00A20F0F" w:rsidRDefault="000E3D98" w:rsidP="00FA2B14">
            <w:pPr>
              <w:spacing w:after="0" w:line="480" w:lineRule="auto"/>
              <w:jc w:val="center"/>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i,lower</m:t>
                        </m:r>
                      </m:sub>
                    </m:sSub>
                    <m:r>
                      <w:rPr>
                        <w:rFonts w:ascii="Cambria Math" w:hAnsi="Cambria Math"/>
                      </w:rPr>
                      <m:t>≤v</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i,upper</m:t>
                    </m:r>
                  </m:sub>
                </m:sSub>
              </m:oMath>
            </m:oMathPara>
          </w:p>
        </w:tc>
        <w:tc>
          <w:tcPr>
            <w:tcW w:w="1638" w:type="dxa"/>
            <w:shd w:val="clear" w:color="auto" w:fill="auto"/>
            <w:vAlign w:val="center"/>
          </w:tcPr>
          <w:p w14:paraId="2AE98731" w14:textId="77777777" w:rsidR="004913FB" w:rsidRPr="00FA2B14" w:rsidRDefault="00737FF9" w:rsidP="00FA2B14">
            <w:pPr>
              <w:spacing w:after="0" w:line="480" w:lineRule="auto"/>
              <w:jc w:val="center"/>
            </w:pPr>
            <w:r w:rsidRPr="00FA2B14">
              <w:t>[2]</w:t>
            </w:r>
          </w:p>
        </w:tc>
      </w:tr>
    </w:tbl>
    <w:p w14:paraId="41268F83" w14:textId="673024A4" w:rsidR="009C70DD" w:rsidRDefault="009C70DD" w:rsidP="007A2129">
      <w:pPr>
        <w:spacing w:line="480" w:lineRule="auto"/>
      </w:pPr>
      <w:r>
        <w:t>To find feasible flux distribution</w:t>
      </w:r>
      <w:r w:rsidR="00D057B6">
        <w:t>s</w:t>
      </w:r>
      <w:r>
        <w:t xml:space="preserve"> </w:t>
      </w:r>
      <w:r w:rsidR="009E7673">
        <w:t xml:space="preserve">that represent likely physiological states </w:t>
      </w:r>
      <w:r>
        <w:t xml:space="preserve">within this solution space, we solved our model by </w:t>
      </w:r>
      <w:r w:rsidR="007A2B72">
        <w:t>optimizing</w:t>
      </w:r>
      <w:r>
        <w:t xml:space="preserve"> the biomass objective function</w:t>
      </w:r>
      <w:r w:rsidR="00C91990">
        <w:t>, a simulation of maximum cell growth yield</w:t>
      </w:r>
      <w:r>
        <w:t xml:space="preserve"> </w:t>
      </w:r>
      <w:r w:rsidR="007A2B72">
        <w:fldChar w:fldCharType="begin"/>
      </w:r>
      <w:r w:rsidR="007C0A49">
        <w:instrText xml:space="preserve"> ADDIN ZOTERO_ITEM CSL_CITATION {"citationID":"22fl0p9qes","properties":{"formattedCitation":"(40)","plainCitation":"(40)"},"citationItems":[{"id":136,"uris":["http://zotero.org/users/2565720/items/BGJUNAHR"],"uri":["http://zotero.org/users/2565720/items/BGJUNAHR"],"itemData":{"id":136,"type":"article-journal","title":"The biomass objective function","container-title":"Current Opinion in Microbiology","collection-title":"Ecology and industrial microbiology • Special section: Systems biology","page":"344-349","volume":"13","issue":"3","source":"ScienceDirect","abstract":"Flux balance analysis (FBA) is a mathematical approach for analyzing the flow of metabolites through a metabolic network. To computationally predict cell growth using FBA, one has to determine the biomass objective function that describes the rate at which all of the biomass precursors are made in the correct proportions. Here we review fundamental issues associated with its formulation and use to compute optimal growth states.","DOI":"10.1016/j.mib.2010.03.003","ISSN":"1369-5274","journalAbbreviation":"Current Opinion in Microbiology","author":[{"family":"Feist","given":"Adam M"},{"family":"Palsson","given":"Bernhard O"}],"issued":{"date-parts":[["2010",6]]}}}],"schema":"https://github.com/citation-style-language/schema/raw/master/csl-citation.json"} </w:instrText>
      </w:r>
      <w:r w:rsidR="007A2B72">
        <w:fldChar w:fldCharType="separate"/>
      </w:r>
      <w:r w:rsidR="007C0A49" w:rsidRPr="007C0A49">
        <w:t>(40)</w:t>
      </w:r>
      <w:r w:rsidR="007A2B72">
        <w:fldChar w:fldCharType="end"/>
      </w:r>
      <w:r>
        <w:t xml:space="preserve">. </w:t>
      </w:r>
      <w:r w:rsidR="00D057B6">
        <w:t xml:space="preserve">We further constrained possible flux distributions by minimizing the squared sum of fluxes, effectively forcing our model to find solutions that minimize the total flux in the system while maximizing growth. </w:t>
      </w:r>
      <w:r w:rsidR="00650EC2">
        <w:t>All model simulations were performed using the COBRA toolbox</w:t>
      </w:r>
      <w:r w:rsidR="00643EEA">
        <w:t xml:space="preserve"> 2.0 </w:t>
      </w:r>
      <w:r w:rsidR="00643EEA">
        <w:fldChar w:fldCharType="begin"/>
      </w:r>
      <w:r w:rsidR="007C0A49">
        <w:instrText xml:space="preserve"> ADDIN ZOTERO_ITEM CSL_CITATION {"citationID":"1bn2iq8r9d","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643EEA">
        <w:fldChar w:fldCharType="separate"/>
      </w:r>
      <w:r w:rsidR="007C0A49" w:rsidRPr="007C0A49">
        <w:t>(41)</w:t>
      </w:r>
      <w:r w:rsidR="00643EEA">
        <w:fldChar w:fldCharType="end"/>
      </w:r>
      <w:r w:rsidR="00650EC2">
        <w:t xml:space="preserve"> in </w:t>
      </w:r>
      <w:r w:rsidR="00643EEA">
        <w:t xml:space="preserve">MATLAB [7.14.0.739] (The </w:t>
      </w:r>
      <w:proofErr w:type="spellStart"/>
      <w:r w:rsidR="00643EEA">
        <w:t>MathWorks</w:t>
      </w:r>
      <w:proofErr w:type="spellEnd"/>
      <w:r w:rsidR="00643EEA">
        <w:t xml:space="preserve"> Inc., Natick, MA)</w:t>
      </w:r>
      <w:r w:rsidR="00650EC2">
        <w:t>.</w:t>
      </w:r>
      <w:r w:rsidR="00467AD6">
        <w:t xml:space="preserve"> </w:t>
      </w:r>
    </w:p>
    <w:p w14:paraId="7F5C7339" w14:textId="0F2C7F33" w:rsidR="00467AD6" w:rsidRDefault="00D057B6" w:rsidP="007A2129">
      <w:pPr>
        <w:spacing w:line="480" w:lineRule="auto"/>
      </w:pPr>
      <w:r>
        <w:t xml:space="preserve">To encourage model transparency </w:t>
      </w:r>
      <w:r>
        <w:fldChar w:fldCharType="begin"/>
      </w:r>
      <w:r w:rsidR="007C0A49">
        <w:instrText xml:space="preserve"> ADDIN ZOTERO_ITEM CSL_CITATION {"citationID":"1h957cjtvu","properties":{"formattedCitation":"(42)","plainCitation":"(42)"},"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7C0A49" w:rsidRPr="007C0A49">
        <w:t>(42)</w:t>
      </w:r>
      <w:r>
        <w:fldChar w:fldCharType="end"/>
      </w:r>
      <w:r>
        <w:t xml:space="preserve"> and assist future users in simulating condition-specific models, we created several fun</w:t>
      </w:r>
      <w:r w:rsidR="001056FA">
        <w:t xml:space="preserve">ctions that create these models, </w:t>
      </w:r>
      <w:r>
        <w:t>simulate maximum growth with the aforementioned constraints</w:t>
      </w:r>
      <w:r w:rsidR="001056FA">
        <w:t>, and print relevant information from the flux distribution</w:t>
      </w:r>
      <w:r w:rsidR="00C61E65">
        <w:t xml:space="preserve"> (</w:t>
      </w:r>
      <w:r w:rsidR="00D52762">
        <w:t>Supplementary Materials</w:t>
      </w:r>
      <w:r w:rsidR="00C61E65">
        <w:t>)</w:t>
      </w:r>
      <w:r>
        <w:t xml:space="preserve">. </w:t>
      </w:r>
      <w:r w:rsidR="00C61E65">
        <w:t xml:space="preserve">We also wrote numerous functions to help modify the reaction network, retrieve specific useful pieces of information from model simulations, and diagnose issues that may arise during model use. For several of these functions, we used the Paint4Net toolbox </w:t>
      </w:r>
      <w:r w:rsidR="00C61E65">
        <w:fldChar w:fldCharType="begin"/>
      </w:r>
      <w:r w:rsidR="007C0A49">
        <w:instrText xml:space="preserve"> ADDIN ZOTERO_ITEM CSL_CITATION {"citationID":"r4kr1jhdr","properties":{"formattedCitation":"(43)","plainCitation":"(43)"},"citationItems":[{"id":352,"uris":["http://zotero.org/users/2565720/items/8FNGF794"],"uri":["http://zotero.org/users/2565720/items/8FNGF794"],"itemData":{"id":352,"type":"article-journal","title":"Paint4Net: COBRA Toolbox extension for visualization of stoichiometric models of metabolism","container-title":"Biosystems","page":"233-239","volume":"109","issue":"2","source":"ScienceDirect","abstract":"A visual analysis of reconstructions and large stoichiometric models with elastic change of the visualization scope and representation methods becomes increasingly important due to the rapidly growing size and number of available reconstructions.\n\nThe Paint4Net is a novel COBRA Toolbox extension for automatic generation of a hypergraph layout of defined scope with the steady state rates of reaction fluxes of stoichiometric models. Directionalities and fluxes of reactions are constantly represented in the visualization while detailed information about reaction (ID, name and synonyms, and formula) and metabolite (ID, name and synonyms, and charged formula) appears placing the cursor on the item of interest.\n\nAdditionally Paint4Net functionality can be used to: (1) get lists of involved metabolites and dead end metabolites of the visualized part of the network, (2) exclude (filter) particular metabolites from representation, (3) find isolated parts of a network and (4) find running cycles when all the substrates are cut down. Layout pictures can be saved in various formats and easily distributed.\n\nThe Paint4Net is open source software under the GPL v3 license. Relevant documentation and sample data is available at http://www.biosystems.lv/paint4net. The Paint4Net works on MATLAB starting from version of 2009.","DOI":"10.1016/j.biosystems.2012.03.002","ISSN":"0303-2647","shortTitle":"Paint4Net","journalAbbreviation":"Biosystems","author":[{"family":"Kostromins","given":"Andrejs"},{"family":"Stalidzans","given":"Egils"}],"issued":{"date-parts":[["2012",8]]}}}],"schema":"https://github.com/citation-style-language/schema/raw/master/csl-citation.json"} </w:instrText>
      </w:r>
      <w:r w:rsidR="00C61E65">
        <w:fldChar w:fldCharType="separate"/>
      </w:r>
      <w:r w:rsidR="007C0A49" w:rsidRPr="007C0A49">
        <w:t>(43)</w:t>
      </w:r>
      <w:r w:rsidR="00C61E65">
        <w:fldChar w:fldCharType="end"/>
      </w:r>
      <w:r w:rsidR="00C61E65">
        <w:t xml:space="preserve"> to draw flux maps that show the direction and magnitude of fluxes in a given FBA solution.</w:t>
      </w:r>
      <w:r w:rsidR="00673E4C">
        <w:t xml:space="preserve"> </w:t>
      </w:r>
      <w:r w:rsidR="00C61E65">
        <w:t xml:space="preserve">A limited number of our functions are included </w:t>
      </w:r>
      <w:r w:rsidR="00464CF2">
        <w:t>with this manuscript</w:t>
      </w:r>
      <w:r w:rsidR="00C61E65">
        <w:t xml:space="preserve"> in their current versions</w:t>
      </w:r>
      <w:r w:rsidR="00C91990">
        <w:t xml:space="preserve"> (</w:t>
      </w:r>
      <w:r w:rsidR="00D52762">
        <w:t>Supplementary Materials</w:t>
      </w:r>
      <w:r w:rsidR="00C91990">
        <w:t xml:space="preserve">) with </w:t>
      </w:r>
      <w:r w:rsidR="00C61E65">
        <w:t xml:space="preserve">the full </w:t>
      </w:r>
      <w:r w:rsidR="00C91990">
        <w:t xml:space="preserve">set of </w:t>
      </w:r>
      <w:r w:rsidR="00464CF2">
        <w:t xml:space="preserve">up-to-date </w:t>
      </w:r>
      <w:r w:rsidR="00C91990">
        <w:t>tools</w:t>
      </w:r>
      <w:r w:rsidR="00C61E65">
        <w:t xml:space="preserve"> available on </w:t>
      </w:r>
      <w:proofErr w:type="spellStart"/>
      <w:r w:rsidR="00C61E65">
        <w:t>Github</w:t>
      </w:r>
      <w:proofErr w:type="spellEnd"/>
      <w:r w:rsidR="002E0C0F">
        <w:t xml:space="preserve"> </w:t>
      </w:r>
      <w:r w:rsidR="00C61E65">
        <w:t>(</w:t>
      </w:r>
      <w:r w:rsidR="00C61E65" w:rsidRPr="005B2988">
        <w:t>https://github.com/marichards/methanococcus</w:t>
      </w:r>
      <w:r w:rsidR="00C61E65">
        <w:t>)</w:t>
      </w:r>
      <w:r w:rsidR="00C91990">
        <w:t>.</w:t>
      </w:r>
    </w:p>
    <w:p w14:paraId="18BD3B5C" w14:textId="77777777" w:rsidR="00467AD6" w:rsidRDefault="00467AD6" w:rsidP="00467AD6">
      <w:pPr>
        <w:pStyle w:val="Heading2"/>
      </w:pPr>
      <w:r>
        <w:t>Gene Knockout Phenotype Simulations</w:t>
      </w:r>
    </w:p>
    <w:p w14:paraId="2E9AF065" w14:textId="46B2DBFE" w:rsidR="00467AD6" w:rsidRDefault="00464C5C" w:rsidP="007A2129">
      <w:pPr>
        <w:spacing w:line="480" w:lineRule="auto"/>
      </w:pPr>
      <w:r>
        <w:t>Because a model is based around the stoichiometry of reactions contained in the S-matrix, knocking out a gene is akin to knocking out all reactions that depend on the gene. Thus, p</w:t>
      </w:r>
      <w:r w:rsidR="000408FB">
        <w:t xml:space="preserve">erforming a gene knockout phenotype simulation in a metabolic model requires that model reactions be linked to genes via GPR relationships. </w:t>
      </w:r>
      <w:r w:rsidR="004B6EF9">
        <w:t>We performed gene knockout simulations using</w:t>
      </w:r>
      <w:r w:rsidR="00C61E65">
        <w:t xml:space="preserve"> our function “</w:t>
      </w:r>
      <w:proofErr w:type="spellStart"/>
      <w:r w:rsidR="00C61E65">
        <w:t>simul</w:t>
      </w:r>
      <w:r>
        <w:t>ate</w:t>
      </w:r>
      <w:r w:rsidR="001A5358">
        <w:t>KOPanel.m</w:t>
      </w:r>
      <w:proofErr w:type="spellEnd"/>
      <w:r w:rsidR="001A5358">
        <w:t>”</w:t>
      </w:r>
      <w:r w:rsidR="004B6EF9">
        <w:t xml:space="preserve"> </w:t>
      </w:r>
      <w:r w:rsidR="000408FB">
        <w:t>(</w:t>
      </w:r>
      <w:r w:rsidR="00D52762">
        <w:t>Supplementary Materials</w:t>
      </w:r>
      <w:r w:rsidR="000408FB">
        <w:t xml:space="preserve">), which relies heavily on </w:t>
      </w:r>
      <w:r w:rsidR="004B6EF9">
        <w:t>the “</w:t>
      </w:r>
      <w:proofErr w:type="spellStart"/>
      <w:r w:rsidR="004B6EF9">
        <w:t>deleteModelGenes.m</w:t>
      </w:r>
      <w:proofErr w:type="spellEnd"/>
      <w:r w:rsidR="004B6EF9">
        <w:t xml:space="preserve">” function in the COBRA Toolbox 2.0 </w:t>
      </w:r>
      <w:r w:rsidR="004B6EF9">
        <w:fldChar w:fldCharType="begin"/>
      </w:r>
      <w:r w:rsidR="007C0A49">
        <w:instrText xml:space="preserve"> ADDIN ZOTERO_ITEM CSL_CITATION {"citationID":"23arsu02dt","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4B6EF9">
        <w:fldChar w:fldCharType="separate"/>
      </w:r>
      <w:r w:rsidR="007C0A49" w:rsidRPr="007C0A49">
        <w:t>(41)</w:t>
      </w:r>
      <w:r w:rsidR="004B6EF9">
        <w:fldChar w:fldCharType="end"/>
      </w:r>
      <w:r w:rsidR="006F5195">
        <w:t xml:space="preserve"> as well as several of our own functions</w:t>
      </w:r>
      <w:r w:rsidR="004B6EF9">
        <w:t xml:space="preserve">. </w:t>
      </w:r>
      <w:r>
        <w:t>Our experimental test set included 18 knockout genotypes across 4 different growth conditions, with 30 total wet lab experiments across these conditions</w:t>
      </w:r>
      <w:r w:rsidR="006602A6">
        <w:t xml:space="preserve"> </w:t>
      </w:r>
      <w:r w:rsidR="006602A6">
        <w:fldChar w:fldCharType="begin"/>
      </w:r>
      <w:r w:rsidR="007C0A49">
        <w:instrText xml:space="preserve"> ADDIN ZOTERO_ITEM CSL_CITATION {"citationID":"5q8b5tpu8","properties":{"formattedCitation":"{\\rtf (44\\uc0\\u8211{}49)}","plainCitation":"(44–49)"},"citationItems":[{"id":358,"uris":["http://zotero.org/users/2565720/items/7SS9Q56S"],"uri":["http://zotero.org/users/2565720/items/7SS9Q56S"],"itemData":{"id":358,"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006602A6">
        <w:fldChar w:fldCharType="separate"/>
      </w:r>
      <w:r w:rsidR="007C0A49" w:rsidRPr="007C0A49">
        <w:rPr>
          <w:szCs w:val="24"/>
        </w:rPr>
        <w:t>(44–49)</w:t>
      </w:r>
      <w:r w:rsidR="006602A6">
        <w:fldChar w:fldCharType="end"/>
      </w:r>
      <w:r w:rsidR="006602A6">
        <w:t>.</w:t>
      </w:r>
      <w:r w:rsidR="0021112D">
        <w:t xml:space="preserve"> </w:t>
      </w:r>
      <w:r>
        <w:t>We simulated growth phenotypes for all 72 combinations of knockout genotypes and growth conditions</w:t>
      </w:r>
      <w:r w:rsidR="00A86F5B">
        <w:t xml:space="preserve"> and</w:t>
      </w:r>
      <w:r>
        <w:t xml:space="preserve"> then evaluated these growth phenot</w:t>
      </w:r>
      <w:r w:rsidR="00A86F5B">
        <w:t xml:space="preserve">ypes as </w:t>
      </w:r>
      <w:r w:rsidR="00A86F5B">
        <w:lastRenderedPageBreak/>
        <w:t xml:space="preserve">lethal/non-lethal with a threshold of 10% wild type growth. Predictive accuracy was assessed by comparing predictions on the 30 known phenotypes with wet lab data. We further </w:t>
      </w:r>
      <w:r w:rsidR="00467AD6">
        <w:t>evaluated our model’s performance using the Matthews correlation coefficient</w:t>
      </w:r>
      <w:r w:rsidR="004B6EF9">
        <w:t xml:space="preserve"> (MCC)</w:t>
      </w:r>
      <w:r w:rsidR="00464CF2">
        <w:t xml:space="preserve">, a metric that evaluates correlation based on a -1 to 1 scale </w:t>
      </w:r>
      <w:r w:rsidR="00467AD6">
        <w:fldChar w:fldCharType="begin"/>
      </w:r>
      <w:r w:rsidR="007C0A49">
        <w:instrText xml:space="preserve"> ADDIN ZOTERO_ITEM CSL_CITATION {"citationID":"2l8nkmudm4","properties":{"formattedCitation":"(50)","plainCitation":"(50)"},"citationItems":[{"id":292,"uris":["http://zotero.org/users/2565720/items/E6RZXU6R"],"uri":["http://zotero.org/users/2565720/items/E6RZXU6R"],"itemData":{"id":292,"type":"article-journal","title":"Comparison of the predicted and observed secondary structure of T4 phage lysozyme","container-title":"Biochimica et Biophysica Acta (BBA) - Protein Structure","page":"442-451","volume":"405","issue":"2","source":"ScienceDirect","abstract":"Predictions of the secondary structure of T4 phage lysozyme, made by a number of investigators on the basis of the amino acid sequence, are compared with the structure of the protein determined experimentally by X-ray crystallography.\n\nWithin the amino terminal half of the molecule the locations of helices predicted by a number of methods agree moderately well with the observed structure, however within the carboxyl half of the molecule the overall agreement is poor. For eleven different helix predictions, the coefficients giving the correlation between prediction and observation range from 0.14 to 0.42. The accuracy of the predictions for both β-sheet regions and for turns are generally lower than for the helices, and in a number of instances the agreement between prediction and observation is no better than would be expected for a random selection of residues. The structural predictions for T4 phage lysozyme are much less successful than was the case for adenylate kinase (Schulz et al. (1974) Nature 250, 140–142). No one method of prediction is clearly superior to all others, and although empirical predictions based on larger numbers of known protein structure tend to be more accurate than those based on a limited sample, the improvement in accuracy is not dramatic, suggesting that the accuracy of current empirical predictive methods will not be substantially increased simply by the inclusion of more data from additional protein structure determinations.","DOI":"10.1016/0005-2795(75)90109-9","ISSN":"0005-2795","journalAbbreviation":"Biochimica et Biophysica Acta (BBA) - Protein Structure","author":[{"family":"Matthews","given":"B. W."}],"issued":{"date-parts":[["1975",10,20]]}}}],"schema":"https://github.com/citation-style-language/schema/raw/master/csl-citation.json"} </w:instrText>
      </w:r>
      <w:r w:rsidR="00467AD6">
        <w:fldChar w:fldCharType="separate"/>
      </w:r>
      <w:r w:rsidR="007C0A49" w:rsidRPr="007C0A49">
        <w:t>(50)</w:t>
      </w:r>
      <w:r w:rsidR="00467AD6">
        <w:fldChar w:fldCharType="end"/>
      </w:r>
      <w:r w:rsidR="00A86F5B">
        <w:t xml:space="preserve">: </w:t>
      </w:r>
    </w:p>
    <w:tbl>
      <w:tblPr>
        <w:tblW w:w="0" w:type="auto"/>
        <w:jc w:val="center"/>
        <w:tblInd w:w="2178" w:type="dxa"/>
        <w:tblLook w:val="04A0" w:firstRow="1" w:lastRow="0" w:firstColumn="1" w:lastColumn="0" w:noHBand="0" w:noVBand="1"/>
      </w:tblPr>
      <w:tblGrid>
        <w:gridCol w:w="5760"/>
        <w:gridCol w:w="1638"/>
      </w:tblGrid>
      <w:tr w:rsidR="00A86F5B" w:rsidRPr="00FA2B14" w14:paraId="43F45342" w14:textId="77777777" w:rsidTr="00FA2B14">
        <w:trPr>
          <w:jc w:val="center"/>
        </w:trPr>
        <w:tc>
          <w:tcPr>
            <w:tcW w:w="5760" w:type="dxa"/>
            <w:shd w:val="clear" w:color="auto" w:fill="auto"/>
            <w:vAlign w:val="center"/>
          </w:tcPr>
          <w:p w14:paraId="09052078" w14:textId="77777777" w:rsidR="00A86F5B" w:rsidRPr="00A20F0F" w:rsidRDefault="00A20F0F" w:rsidP="00FA2B14">
            <w:pPr>
              <w:spacing w:after="0" w:line="240" w:lineRule="auto"/>
              <w:jc w:val="center"/>
            </w:pPr>
            <m:oMathPara>
              <m:oMath>
                <m:r>
                  <w:rPr>
                    <w:rFonts w:ascii="Cambria Math" w:hAnsi="Cambria Math"/>
                  </w:rPr>
                  <m:t>MCC=</m:t>
                </m:r>
                <m:f>
                  <m:fPr>
                    <m:ctrlPr>
                      <w:rPr>
                        <w:rFonts w:ascii="Cambria Math" w:hAnsi="Cambria Math"/>
                        <w:i/>
                      </w:rPr>
                    </m:ctrlPr>
                  </m:fPr>
                  <m:num>
                    <m:d>
                      <m:dPr>
                        <m:ctrlPr>
                          <w:rPr>
                            <w:rFonts w:ascii="Cambria Math" w:hAnsi="Cambria Math"/>
                            <w:i/>
                          </w:rPr>
                        </m:ctrlPr>
                      </m:dPr>
                      <m:e>
                        <m:r>
                          <w:rPr>
                            <w:rFonts w:ascii="Cambria Math" w:hAnsi="Cambria Math"/>
                          </w:rPr>
                          <m:t>TP×TN</m:t>
                        </m:r>
                      </m:e>
                    </m:d>
                    <m:r>
                      <w:rPr>
                        <w:rFonts w:ascii="Cambria Math" w:hAnsi="Cambria Math"/>
                      </w:rPr>
                      <m:t>-(FP×FN)</m:t>
                    </m:r>
                  </m:num>
                  <m:den>
                    <m:rad>
                      <m:radPr>
                        <m:degHide m:val="1"/>
                        <m:ctrlPr>
                          <w:rPr>
                            <w:rFonts w:ascii="Cambria Math" w:hAnsi="Cambria Math"/>
                            <w:i/>
                          </w:rPr>
                        </m:ctrlPr>
                      </m:radPr>
                      <m:deg/>
                      <m:e>
                        <m:r>
                          <w:rPr>
                            <w:rFonts w:ascii="Cambria Math" w:hAnsi="Cambria Math"/>
                          </w:rPr>
                          <m:t>(TP+FP)(TP+FN)(TN+FP)(TN+FN)</m:t>
                        </m:r>
                      </m:e>
                    </m:rad>
                  </m:den>
                </m:f>
              </m:oMath>
            </m:oMathPara>
          </w:p>
        </w:tc>
        <w:tc>
          <w:tcPr>
            <w:tcW w:w="1638" w:type="dxa"/>
            <w:shd w:val="clear" w:color="auto" w:fill="auto"/>
            <w:vAlign w:val="bottom"/>
          </w:tcPr>
          <w:p w14:paraId="24BB63E7" w14:textId="77777777" w:rsidR="00A86F5B" w:rsidRPr="00FA2B14" w:rsidRDefault="00737FF9" w:rsidP="00FA2B14">
            <w:pPr>
              <w:spacing w:after="0" w:line="480" w:lineRule="auto"/>
              <w:jc w:val="center"/>
            </w:pPr>
            <w:r w:rsidRPr="00FA2B14">
              <w:t>[</w:t>
            </w:r>
            <w:r w:rsidR="00A86F5B" w:rsidRPr="00FA2B14">
              <w:t>3</w:t>
            </w:r>
            <w:r w:rsidRPr="00FA2B14">
              <w:t>]</w:t>
            </w:r>
          </w:p>
        </w:tc>
      </w:tr>
    </w:tbl>
    <w:p w14:paraId="0F2AE99D" w14:textId="77777777" w:rsidR="00A86F5B" w:rsidRDefault="00A86F5B" w:rsidP="007A2129">
      <w:pPr>
        <w:spacing w:line="480" w:lineRule="auto"/>
      </w:pPr>
    </w:p>
    <w:p w14:paraId="7C50EF51" w14:textId="77777777" w:rsidR="00467AD6" w:rsidRDefault="00467AD6" w:rsidP="00467AD6">
      <w:pPr>
        <w:pStyle w:val="Heading2"/>
      </w:pPr>
      <w:r>
        <w:t xml:space="preserve">Thermodynamic </w:t>
      </w:r>
      <w:r w:rsidR="00643EEA">
        <w:t>Calculations</w:t>
      </w:r>
    </w:p>
    <w:p w14:paraId="47F9FAF9" w14:textId="27E997E2" w:rsidR="00266387" w:rsidRDefault="00A86F5B" w:rsidP="007A2129">
      <w:pPr>
        <w:spacing w:line="480" w:lineRule="auto"/>
      </w:pPr>
      <w:r>
        <w:t xml:space="preserve">We </w:t>
      </w:r>
      <w:r w:rsidR="00650EC2">
        <w:t xml:space="preserve">added </w:t>
      </w:r>
      <w:r>
        <w:t xml:space="preserve">standard </w:t>
      </w:r>
      <w:r w:rsidR="00650EC2">
        <w:t>free energies of formation</w:t>
      </w:r>
      <w:r>
        <w:t xml:space="preserve"> (1 mM, 25ºC, 1 bar, pH=7, ionic strength = 0.1 M)</w:t>
      </w:r>
      <w:r w:rsidR="00643EEA">
        <w:t xml:space="preserve"> from the Equilibrator database </w:t>
      </w:r>
      <w:r w:rsidR="00643EEA">
        <w:fldChar w:fldCharType="begin"/>
      </w:r>
      <w:r w:rsidR="007C0A49">
        <w:instrText xml:space="preserve"> ADDIN ZOTERO_ITEM CSL_CITATION {"citationID":"1qrgs5kigv","properties":{"formattedCitation":"(51)","plainCitation":"(51)"},"citationItems":[{"id":90,"uris":["http://zotero.org/users/2565720/items/QZUSB3JR"],"uri":["http://zotero.org/users/2565720/items/QZUSB3JR"],"itemData":{"id":90,"type":"article-journal","title":"eQuilibrator—the biochemical thermodynamics calculator","container-title":"Nucleic Acids Research","page":"gkr874","source":"nar.oxfordjournals.org","abstract":"The laws of thermodynamics constrain the action of biochemical systems. However, thermodynamic data on biochemical compounds can be difficult to find and is cumbersome to perform calculations with manually. Even simple thermodynamic questions like ‘how much Gibbs energy is released by ATP hydrolysis at pH 5?’ are complicated excessively by the search for accurate data. To address this problem, eQuilibrator couples a comprehensive and accurate database of thermodynamic properties of biochemical compounds and reactions with a simple and powerful online search and calculation interface. The web interface to eQuilibrator (http://equilibrator.weizmann.ac.il) enables easy calculation of Gibbs energies of compounds and reactions given arbitrary pH, ionic strength and metabolite concentrations. The eQuilibrator code is open-source and all thermodynamic source data are freely downloadable in standard formats. Here we describe the database characteristics and implementation and demonstrate its use.","DOI":"10.1093/nar/gkr874","ISSN":"0305-1048, 1362-4962","note":"PMID: 22064852","journalAbbreviation":"Nucl. Acids Res.","language":"en","author":[{"family":"Flamholz","given":"Avi"},{"family":"Noor","given":"Elad"},{"family":"Bar-Even","given":"Arren"},{"family":"Milo","given":"Ron"}],"issued":{"date-parts":[["2011",11,7]]},"PMID":"22064852"}}],"schema":"https://github.com/citation-style-language/schema/raw/master/csl-citation.json"} </w:instrText>
      </w:r>
      <w:r w:rsidR="00643EEA">
        <w:fldChar w:fldCharType="separate"/>
      </w:r>
      <w:r w:rsidR="007C0A49" w:rsidRPr="007C0A49">
        <w:t>(51)</w:t>
      </w:r>
      <w:r w:rsidR="00643EEA">
        <w:fldChar w:fldCharType="end"/>
      </w:r>
      <w:r w:rsidR="00650EC2">
        <w:t xml:space="preserve"> to all exchange </w:t>
      </w:r>
      <w:r w:rsidR="00643EEA">
        <w:t>reactions</w:t>
      </w:r>
      <w:r w:rsidR="00650EC2">
        <w:t xml:space="preserve"> </w:t>
      </w:r>
      <w:r w:rsidR="00643EEA">
        <w:t xml:space="preserve">for </w:t>
      </w:r>
      <w:r w:rsidR="00650EC2">
        <w:t xml:space="preserve">which these values could be </w:t>
      </w:r>
      <w:r w:rsidR="006F5195">
        <w:t xml:space="preserve">reliably estimated </w:t>
      </w:r>
      <w:r w:rsidR="00650EC2">
        <w:t xml:space="preserve">via </w:t>
      </w:r>
      <w:r w:rsidR="00643EEA">
        <w:t xml:space="preserve">the </w:t>
      </w:r>
      <w:r w:rsidR="00650EC2">
        <w:t>group contributi</w:t>
      </w:r>
      <w:r w:rsidR="007A2129">
        <w:t xml:space="preserve">on </w:t>
      </w:r>
      <w:r w:rsidR="00643EEA">
        <w:t xml:space="preserve">method </w:t>
      </w:r>
      <w:r w:rsidR="00643EEA">
        <w:fldChar w:fldCharType="begin"/>
      </w:r>
      <w:r w:rsidR="007C0A49">
        <w:instrText xml:space="preserve"> ADDIN ZOTERO_ITEM CSL_CITATION {"citationID":"2deksjdola","properties":{"formattedCitation":"(52)","plainCitation":"(52)"},"citationItems":[{"id":128,"uris":["http://zotero.org/users/2565720/items/8HT4RX6T"],"uri":["http://zotero.org/users/2565720/items/8HT4RX6T"],"itemData":{"id":128,"type":"article-journal","title":"Group Contribution Method for Thermodynamic Analysis of Complex Metabolic Networks","container-title":"Biophysical Journal","page":"1487-1499","volume":"95","issue":"3","source":"PubMed Central","abstract":"A new, to our knowledge, group contribution method based on the group contribution method of Mavrovouniotis is introduced for estimating the standard Gibbs free energy of formation (ΔfG′°) and reaction (ΔrG′°) in biochemical systems. Gibbs free energy contribution values were estimated for 74 distinct molecular substructures and 11 interaction factors using multiple linear regression against a training set of 645 reactions and 224 compounds. The standard error for the fitted values was 1.90 kcal/mol. Cross-validation analysis was utilized to determine the accuracy of the methodology in estimating ΔrG′° and ΔfG′° for reactions and compounds not included in the training set, and based on the results of the cross-validation, the standard error involved in these estimations is 2.22 kcal/mol. This group contribution method is demonstrated to be capable of estimating ΔrG′° and ΔfG′° for the majority of the biochemical compounds and reactions found in the iJR904 and iAF1260 genome-scale metabolic models of Escherichia coli and in the Kyoto Encyclopedia of Genes and Genomes and University of Minnesota Biocatalysis and Biodegradation Database. A web-based implementation of this new group contribution method is available free at http://sparta.chem-eng.northwestern.edu/cgi-bin/GCM/WebGCM.cgi.","DOI":"10.1529/biophysj.107.124784","ISSN":"0006-3495","note":"PMID: 18645197\nPMCID: PMC2479599","journalAbbreviation":"Biophys J","author":[{"family":"Jankowski","given":"Matthew D."},{"family":"Henry","given":"Christopher S."},{"family":"Broadbelt","given":"Linda J."},{"family":"Hatzimanikatis","given":"Vassily"}],"issued":{"date-parts":[["2008",8,1]]},"PMID":"18645197","PMCID":"PMC2479599"}}],"schema":"https://github.com/citation-style-language/schema/raw/master/csl-citation.json"} </w:instrText>
      </w:r>
      <w:r w:rsidR="00643EEA">
        <w:fldChar w:fldCharType="separate"/>
      </w:r>
      <w:r w:rsidR="007C0A49" w:rsidRPr="007C0A49">
        <w:t>(52)</w:t>
      </w:r>
      <w:r w:rsidR="00643EEA">
        <w:fldChar w:fldCharType="end"/>
      </w:r>
      <w:r w:rsidR="00650EC2">
        <w:t xml:space="preserve">. </w:t>
      </w:r>
      <w:r>
        <w:t>To incorporate these values into our reconstruction, w</w:t>
      </w:r>
      <w:r w:rsidR="0021112D">
        <w:t>e expanded the standard</w:t>
      </w:r>
      <w:r w:rsidR="00464CF2">
        <w:t xml:space="preserve"> model</w:t>
      </w:r>
      <w:r w:rsidR="0021112D">
        <w:t xml:space="preserve"> structure</w:t>
      </w:r>
      <w:r>
        <w:t xml:space="preserve"> </w:t>
      </w:r>
      <w:r w:rsidR="0021112D">
        <w:t>to include</w:t>
      </w:r>
      <w:r>
        <w:t xml:space="preserve"> a “</w:t>
      </w:r>
      <w:proofErr w:type="spellStart"/>
      <w:r>
        <w:t>freeEnergy</w:t>
      </w:r>
      <w:proofErr w:type="spellEnd"/>
      <w:r>
        <w:t>” numerical array with length equal that of the “reactions” array. For calculating overall free energy of a flux distribution, we created an “</w:t>
      </w:r>
      <w:proofErr w:type="spellStart"/>
      <w:r>
        <w:t>optimizeThermoModel.m</w:t>
      </w:r>
      <w:proofErr w:type="spellEnd"/>
      <w:r>
        <w:t>” code (</w:t>
      </w:r>
      <w:r w:rsidR="00D52762">
        <w:t>Supplementary Materials</w:t>
      </w:r>
      <w:r>
        <w:t xml:space="preserve">) that </w:t>
      </w:r>
      <w:r w:rsidR="001A5358">
        <w:t xml:space="preserve">is built around </w:t>
      </w:r>
      <w:r>
        <w:t>the “</w:t>
      </w:r>
      <w:proofErr w:type="spellStart"/>
      <w:r>
        <w:t>optimizeCbModel.m</w:t>
      </w:r>
      <w:proofErr w:type="spellEnd"/>
      <w:r>
        <w:t xml:space="preserve">” code in the COBRA Toolbox 2.0 </w:t>
      </w:r>
      <w:r>
        <w:fldChar w:fldCharType="begin"/>
      </w:r>
      <w:r w:rsidR="007C0A49">
        <w:instrText xml:space="preserve"> ADDIN ZOTERO_ITEM CSL_CITATION {"citationID":"25t4h6jo3r","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fldChar w:fldCharType="separate"/>
      </w:r>
      <w:r w:rsidR="007C0A49" w:rsidRPr="007C0A49">
        <w:t>(41)</w:t>
      </w:r>
      <w:r>
        <w:fldChar w:fldCharType="end"/>
      </w:r>
      <w:r>
        <w:t xml:space="preserve">. </w:t>
      </w:r>
      <w:r w:rsidR="00266387">
        <w:t xml:space="preserve">Our </w:t>
      </w:r>
      <w:r w:rsidR="00F5100D">
        <w:t>script</w:t>
      </w:r>
      <w:r w:rsidR="00266387">
        <w:t xml:space="preserve"> accepts effective concentrations (mM) for specified exchange metabolites, assumes standard </w:t>
      </w:r>
      <w:r w:rsidR="006F5195">
        <w:t xml:space="preserve">activities </w:t>
      </w:r>
      <w:r w:rsidR="00266387">
        <w:t xml:space="preserve">of 1 mM for </w:t>
      </w:r>
      <w:r w:rsidR="00464CF2">
        <w:t>unspecified</w:t>
      </w:r>
      <w:r w:rsidR="00266387">
        <w:t xml:space="preserve"> metabolites, and uses these values to calculate effective metabolite free energies based on the reconstruction’s stored values for each exchange reaction. </w:t>
      </w:r>
      <w:r>
        <w:t xml:space="preserve">Prior to </w:t>
      </w:r>
      <w:r w:rsidR="00266387">
        <w:t xml:space="preserve">performing FBA, we add these free energies </w:t>
      </w:r>
      <w:r>
        <w:t>to the</w:t>
      </w:r>
      <w:r w:rsidR="00266387">
        <w:t xml:space="preserve"> exchange reactions, which </w:t>
      </w:r>
      <w:r w:rsidR="001A5358">
        <w:t xml:space="preserve">ordinarily </w:t>
      </w:r>
      <w:r w:rsidR="00266387">
        <w:t>have the form:</w:t>
      </w:r>
    </w:p>
    <w:p w14:paraId="5C1E08BC" w14:textId="77777777" w:rsidR="00266387" w:rsidRPr="00A20F0F" w:rsidRDefault="000E3D98" w:rsidP="007A2129">
      <w:pPr>
        <w:spacing w:line="480" w:lineRule="auto"/>
        <w:rPr>
          <w:rFonts w:eastAsia="MS Mincho"/>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oMath>
      </m:oMathPara>
    </w:p>
    <w:p w14:paraId="0741EBD1" w14:textId="77777777" w:rsidR="00266387" w:rsidRPr="00FA2B14" w:rsidRDefault="00266387" w:rsidP="007A2129">
      <w:pPr>
        <w:spacing w:line="480" w:lineRule="auto"/>
        <w:rPr>
          <w:rFonts w:eastAsia="MS Mincho"/>
        </w:rPr>
      </w:pPr>
      <w:r w:rsidRPr="00FA2B14">
        <w:rPr>
          <w:rFonts w:eastAsia="MS Mincho"/>
        </w:rPr>
        <w:t>We alter these exchanges such that production of a metabolite “creates” free energy equivalent to the metabolite’s free energy of formation:</w:t>
      </w:r>
    </w:p>
    <w:p w14:paraId="07006A66" w14:textId="77777777" w:rsidR="00266387" w:rsidRPr="00A20F0F" w:rsidRDefault="000E3D98" w:rsidP="007A2129">
      <w:pPr>
        <w:spacing w:line="480" w:lineRule="auto"/>
        <w:rPr>
          <w:rFonts w:eastAsia="MS Mincho"/>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d>
            <m:dPr>
              <m:ctrlPr>
                <w:rPr>
                  <w:rFonts w:ascii="Cambria Math" w:hAnsi="Cambria Math"/>
                  <w:i/>
                </w:rPr>
              </m:ctrlPr>
            </m:dPr>
            <m:e>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e>
          </m:d>
          <m:r>
            <w:rPr>
              <w:rFonts w:ascii="Cambria Math" w:hAnsi="Cambria Math"/>
            </w:rPr>
            <m:t>dG</m:t>
          </m:r>
        </m:oMath>
      </m:oMathPara>
    </w:p>
    <w:p w14:paraId="35FE8ABF" w14:textId="50B7F65F" w:rsidR="00266387" w:rsidRDefault="00266387" w:rsidP="007A2129">
      <w:pPr>
        <w:spacing w:line="480" w:lineRule="auto"/>
      </w:pPr>
      <w:r>
        <w:t xml:space="preserve">Here, </w:t>
      </w:r>
      <m:oMath>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oMath>
      <w:r>
        <w:t>is the stoichiometric coefficient of a new metabolite “</w:t>
      </w:r>
      <w:proofErr w:type="spellStart"/>
      <w:r>
        <w:t>dG</w:t>
      </w:r>
      <w:proofErr w:type="spellEnd"/>
      <w:r>
        <w:t>” that is used to sum model free energy. Becau</w:t>
      </w:r>
      <w:r w:rsidR="00464CF2">
        <w:t>se exchange reactions must</w:t>
      </w:r>
      <w:r>
        <w:t xml:space="preserve"> </w:t>
      </w:r>
      <w:r w:rsidR="001A5358">
        <w:t>satisfy mass balance by</w:t>
      </w:r>
      <w:r>
        <w:t xml:space="preserve"> necessarily </w:t>
      </w:r>
      <w:r w:rsidR="0077549E">
        <w:t>enter</w:t>
      </w:r>
      <w:r w:rsidR="001A5358">
        <w:t>ing</w:t>
      </w:r>
      <w:r w:rsidR="0077549E">
        <w:t xml:space="preserve"> or exit</w:t>
      </w:r>
      <w:r w:rsidR="001A5358">
        <w:t>ing</w:t>
      </w:r>
      <w:r w:rsidR="0077549E">
        <w:t xml:space="preserve"> the model without </w:t>
      </w:r>
      <w:r w:rsidR="001A5358">
        <w:t>creating</w:t>
      </w:r>
      <w:r w:rsidR="0077549E">
        <w:t xml:space="preserve"> new metabolites, adding free energies to the model creates an imbalance that we must correct. We restore model balance by allowing “</w:t>
      </w:r>
      <w:proofErr w:type="spellStart"/>
      <w:r w:rsidR="0077549E">
        <w:t>dG</w:t>
      </w:r>
      <w:proofErr w:type="spellEnd"/>
      <w:r w:rsidR="0077549E">
        <w:t>” to exit the model via its own exchange reaction</w:t>
      </w:r>
      <w:r w:rsidR="00E653E1">
        <w:t xml:space="preserve"> (</w:t>
      </w:r>
      <w:proofErr w:type="spellStart"/>
      <w:r w:rsidR="00E653E1">
        <w:t>GIBBS_kJ_G</w:t>
      </w:r>
      <w:r w:rsidR="006F5195">
        <w:t>DW</w:t>
      </w:r>
      <w:proofErr w:type="spellEnd"/>
      <w:r w:rsidR="006F5195">
        <w:t>)</w:t>
      </w:r>
      <w:r w:rsidR="0077549E">
        <w:t>:</w:t>
      </w:r>
    </w:p>
    <w:p w14:paraId="011D8401" w14:textId="77777777" w:rsidR="0077549E" w:rsidRPr="00A20F0F" w:rsidRDefault="00A20F0F" w:rsidP="007A2129">
      <w:pPr>
        <w:spacing w:line="480" w:lineRule="auto"/>
        <w:rPr>
          <w:rFonts w:eastAsia="MS Mincho"/>
        </w:rPr>
      </w:pPr>
      <m:oMathPara>
        <m:oMath>
          <m:r>
            <w:rPr>
              <w:rFonts w:ascii="Cambria Math" w:hAnsi="Cambria Math"/>
            </w:rPr>
            <m:t>dG⇌</m:t>
          </m:r>
        </m:oMath>
      </m:oMathPara>
    </w:p>
    <w:p w14:paraId="645DB9D5" w14:textId="6592A713" w:rsidR="0077549E" w:rsidRDefault="0077549E" w:rsidP="007A2129">
      <w:pPr>
        <w:spacing w:line="480" w:lineRule="auto"/>
      </w:pPr>
      <w:r w:rsidRPr="00FA2B14">
        <w:rPr>
          <w:rFonts w:eastAsia="MS Mincho"/>
        </w:rPr>
        <w:t>Measuring the total</w:t>
      </w:r>
      <w:r w:rsidR="001A5358" w:rsidRPr="00FA2B14">
        <w:rPr>
          <w:rFonts w:eastAsia="MS Mincho"/>
        </w:rPr>
        <w:t xml:space="preserve"> flux of the exchange reaction </w:t>
      </w:r>
      <w:r w:rsidRPr="00FA2B14">
        <w:rPr>
          <w:rFonts w:eastAsia="MS Mincho"/>
        </w:rPr>
        <w:t>gives an estimation of total free energy being generated in an FBA solution on a per cell mass basis. We have incorporated this thermodynamic calculation into all of our available model simulations (</w:t>
      </w:r>
      <w:r w:rsidR="00D52762" w:rsidRPr="00FA2B14">
        <w:rPr>
          <w:rFonts w:eastAsia="MS Mincho"/>
        </w:rPr>
        <w:t>Supplementary Materials</w:t>
      </w:r>
      <w:r w:rsidRPr="00FA2B14">
        <w:rPr>
          <w:rFonts w:eastAsia="MS Mincho"/>
        </w:rPr>
        <w:t xml:space="preserve">); thus by default, we calculate </w:t>
      </w:r>
      <w:r w:rsidR="001056FA" w:rsidRPr="00FA2B14">
        <w:rPr>
          <w:rFonts w:eastAsia="MS Mincho"/>
        </w:rPr>
        <w:t xml:space="preserve">and print </w:t>
      </w:r>
      <w:r w:rsidRPr="00FA2B14">
        <w:rPr>
          <w:rFonts w:eastAsia="MS Mincho"/>
        </w:rPr>
        <w:t xml:space="preserve">overall model free energy in every flux distribution. </w:t>
      </w:r>
    </w:p>
    <w:p w14:paraId="7AAF054E" w14:textId="472CB33D" w:rsidR="00FB6A81" w:rsidRDefault="00464CF2" w:rsidP="00FB6A81">
      <w:pPr>
        <w:pStyle w:val="Heading2"/>
      </w:pPr>
      <w:r>
        <w:lastRenderedPageBreak/>
        <w:t xml:space="preserve">Dry Cell Weight </w:t>
      </w:r>
      <w:r w:rsidR="00611963">
        <w:t xml:space="preserve">and Growth Yield </w:t>
      </w:r>
      <w:r w:rsidR="00FB6A81">
        <w:t>Measurements</w:t>
      </w:r>
    </w:p>
    <w:p w14:paraId="276B8057" w14:textId="588DEEBB" w:rsidR="00650EC2" w:rsidRDefault="00E124F1" w:rsidP="007A2129">
      <w:pPr>
        <w:spacing w:line="480" w:lineRule="auto"/>
      </w:pPr>
      <w:r>
        <w:t xml:space="preserve">Wild type </w:t>
      </w:r>
      <w:r w:rsidR="00FB6A81">
        <w:rPr>
          <w:i/>
        </w:rPr>
        <w:t xml:space="preserve">M. maripaludis S2 </w:t>
      </w:r>
      <w:r w:rsidR="00FB6A81">
        <w:t xml:space="preserve">cells </w:t>
      </w:r>
      <w:r w:rsidR="001056FA">
        <w:t xml:space="preserve">were grown in </w:t>
      </w:r>
      <w:proofErr w:type="spellStart"/>
      <w:r w:rsidR="00A61B62">
        <w:t>McNA</w:t>
      </w:r>
      <w:proofErr w:type="spellEnd"/>
      <w:r w:rsidR="00A61B62">
        <w:t xml:space="preserve"> medium—a </w:t>
      </w:r>
      <w:r w:rsidR="001056FA">
        <w:t>chemically defined medium</w:t>
      </w:r>
      <w:r w:rsidR="00A61B62">
        <w:t xml:space="preserve"> for growth on H</w:t>
      </w:r>
      <w:r w:rsidR="00A61B62" w:rsidRPr="00A61B62">
        <w:rPr>
          <w:vertAlign w:val="subscript"/>
        </w:rPr>
        <w:t>2</w:t>
      </w:r>
      <w:r w:rsidR="00A61B62">
        <w:t xml:space="preserve"> and CO</w:t>
      </w:r>
      <w:r w:rsidR="00A61B62" w:rsidRPr="00A61B62">
        <w:rPr>
          <w:vertAlign w:val="subscript"/>
        </w:rPr>
        <w:t>2</w:t>
      </w:r>
      <w:r w:rsidR="00A61B62">
        <w:t xml:space="preserve"> supplemented with acetate</w:t>
      </w:r>
      <w:r w:rsidR="00FB6A81">
        <w:t xml:space="preserve"> (</w:t>
      </w:r>
      <w:r w:rsidR="00D52762">
        <w:t>Supplementary Materials</w:t>
      </w:r>
      <w:r w:rsidR="00FB6A81">
        <w:t>)</w:t>
      </w:r>
      <w:r w:rsidR="00A61B62">
        <w:t xml:space="preserve">—using </w:t>
      </w:r>
      <w:r w:rsidR="00FB6A81">
        <w:t>a 1-L</w:t>
      </w:r>
      <w:r w:rsidR="00650EC2">
        <w:t xml:space="preserve"> chemostat</w:t>
      </w:r>
      <w:r w:rsidR="00FB6A81">
        <w:t xml:space="preserve"> under anaerobic conditions</w:t>
      </w:r>
      <w:r w:rsidR="001056FA">
        <w:t xml:space="preserve"> as described previously </w:t>
      </w:r>
      <w:r w:rsidR="00DC05CC">
        <w:fldChar w:fldCharType="begin"/>
      </w:r>
      <w:r w:rsidR="007C0A49">
        <w:instrText xml:space="preserve"> ADDIN ZOTERO_ITEM CSL_CITATION {"citationID":"1i23cacc4p","properties":{"formattedCitation":"(18)","plainCitation":"(18)"},"citationItems":[{"id":21,"uris":["http://zotero.org/users/2565720/items/DQ6NM29D"],"uri":["http://zotero.org/users/2565720/items/DQ6NM29D"],"itemData":{"id":21,"type":"article-journal","title":"Continuous culture of &lt;i&gt;Methanococcus maripaludis&lt;/i&gt;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DC05CC">
        <w:fldChar w:fldCharType="separate"/>
      </w:r>
      <w:r w:rsidR="007C0A49" w:rsidRPr="007C0A49">
        <w:t>(18)</w:t>
      </w:r>
      <w:r w:rsidR="00DC05CC">
        <w:fldChar w:fldCharType="end"/>
      </w:r>
      <w:r w:rsidR="00FB6A81">
        <w:t xml:space="preserve">. </w:t>
      </w:r>
      <w:r w:rsidR="00464CF2">
        <w:t>The c</w:t>
      </w:r>
      <w:r w:rsidR="00650EC2">
        <w:t>hemostat</w:t>
      </w:r>
      <w:r w:rsidR="00464CF2">
        <w:t xml:space="preserve"> was</w:t>
      </w:r>
      <w:r w:rsidR="002A1B75">
        <w:t xml:space="preserve"> operated</w:t>
      </w:r>
      <w:r w:rsidR="001A5358">
        <w:t xml:space="preserve"> in steady state continuous</w:t>
      </w:r>
      <w:r w:rsidR="00FB6A81">
        <w:t xml:space="preserve"> mode</w:t>
      </w:r>
      <w:r w:rsidR="001A5358">
        <w:t xml:space="preserve"> </w:t>
      </w:r>
      <w:r w:rsidR="002A1B75">
        <w:t>under H</w:t>
      </w:r>
      <w:r w:rsidR="002A1B75" w:rsidRPr="002A1B75">
        <w:rPr>
          <w:vertAlign w:val="subscript"/>
        </w:rPr>
        <w:t>2</w:t>
      </w:r>
      <w:r w:rsidR="002A1B75">
        <w:t xml:space="preserve">-limiting conditions to match model simulation conditions, </w:t>
      </w:r>
      <w:r w:rsidR="00FB6A81">
        <w:t xml:space="preserve">with gas flows of </w:t>
      </w:r>
      <w:r w:rsidR="002A1B75">
        <w:t>10-</w:t>
      </w:r>
      <w:r w:rsidR="007232F3">
        <w:t>20</w:t>
      </w:r>
      <w:r w:rsidR="002A1B75">
        <w:t xml:space="preserve"> mL</w:t>
      </w:r>
      <w:r w:rsidR="00FB6A81">
        <w:t>/</w:t>
      </w:r>
      <w:r w:rsidR="002A1B75">
        <w:t>min</w:t>
      </w:r>
      <w:r w:rsidR="00FB6A81">
        <w:t xml:space="preserve"> H</w:t>
      </w:r>
      <w:r w:rsidR="00FB6A81" w:rsidRPr="00FB6A81">
        <w:rPr>
          <w:vertAlign w:val="subscript"/>
        </w:rPr>
        <w:t>2</w:t>
      </w:r>
      <w:r w:rsidR="00FB6A81">
        <w:t xml:space="preserve">, </w:t>
      </w:r>
      <w:r w:rsidR="002A1B75">
        <w:t>40</w:t>
      </w:r>
      <w:r w:rsidR="00FB6A81">
        <w:t xml:space="preserve"> </w:t>
      </w:r>
      <w:r w:rsidR="002A1B75">
        <w:t>mL/min</w:t>
      </w:r>
      <w:r w:rsidR="00FB6A81">
        <w:t xml:space="preserve"> CO</w:t>
      </w:r>
      <w:r w:rsidR="00FB6A81" w:rsidRPr="00FB6A81">
        <w:rPr>
          <w:vertAlign w:val="subscript"/>
        </w:rPr>
        <w:t>2</w:t>
      </w:r>
      <w:r w:rsidR="00FB6A81">
        <w:t xml:space="preserve">, 15 </w:t>
      </w:r>
      <w:r w:rsidR="002A1B75">
        <w:t>mL/min</w:t>
      </w:r>
      <w:r w:rsidR="00FB6A81">
        <w:t xml:space="preserve"> </w:t>
      </w:r>
      <w:r w:rsidR="00E009DF">
        <w:t xml:space="preserve">of a </w:t>
      </w:r>
      <w:r w:rsidR="00FB6A81">
        <w:t>H</w:t>
      </w:r>
      <w:r w:rsidR="00FB6A81" w:rsidRPr="00FB6A81">
        <w:rPr>
          <w:vertAlign w:val="subscript"/>
        </w:rPr>
        <w:t>2</w:t>
      </w:r>
      <w:r w:rsidR="00FB6A81">
        <w:t>S</w:t>
      </w:r>
      <w:r w:rsidR="00E009DF">
        <w:t>:Ar mixture (1:99 v/v)</w:t>
      </w:r>
      <w:r w:rsidR="00FB6A81">
        <w:t>,</w:t>
      </w:r>
      <w:r w:rsidR="002A1B75">
        <w:t xml:space="preserve"> and a balance of N</w:t>
      </w:r>
      <w:r w:rsidR="002A1B75" w:rsidRPr="002A1B75">
        <w:rPr>
          <w:vertAlign w:val="subscript"/>
        </w:rPr>
        <w:t>2</w:t>
      </w:r>
      <w:r w:rsidR="002A1B75">
        <w:t xml:space="preserve"> up to a total 200 mL/min.</w:t>
      </w:r>
      <w:r w:rsidR="00A61B62">
        <w:t xml:space="preserve"> </w:t>
      </w:r>
      <w:r w:rsidR="00083FBB">
        <w:t xml:space="preserve">We altered our growth rate of </w:t>
      </w:r>
      <w:r w:rsidR="00083FBB">
        <w:rPr>
          <w:i/>
        </w:rPr>
        <w:t xml:space="preserve">M. maripaludis </w:t>
      </w:r>
      <w:r w:rsidR="00083FBB">
        <w:t xml:space="preserve">during steady state by varying pump speeds to achieve dilution rates of approximately 0.045-0.090 h-1, checking OD660 periodically to ensure steady state at each data point. For each </w:t>
      </w:r>
      <w:r w:rsidR="00A61B62">
        <w:t>sample point</w:t>
      </w:r>
      <w:r w:rsidR="00083FBB">
        <w:t>, we measured growth rate based on dilution rate and methane evolution rate via a combination of a bubble flow meter to assess total gas outflow and a Buck Scientific model 910 gas chromatograph equipped with a flame ionization detector to quantify methane fraction.</w:t>
      </w:r>
    </w:p>
    <w:p w14:paraId="62275EF2" w14:textId="7680E844" w:rsidR="001056FA" w:rsidRDefault="00E124F1" w:rsidP="00E124F1">
      <w:pPr>
        <w:spacing w:line="480" w:lineRule="auto"/>
      </w:pPr>
      <w:r>
        <w:t xml:space="preserve">We recalculated calibration curves for dry cell weight versus optical density by measuring </w:t>
      </w:r>
      <w:r w:rsidR="001D1107">
        <w:t>d</w:t>
      </w:r>
      <w:r w:rsidR="00650EC2">
        <w:t>ry cell weight via cell filtering</w:t>
      </w:r>
      <w:r>
        <w:t xml:space="preserve"> and </w:t>
      </w:r>
      <w:r w:rsidR="00464CF2">
        <w:t>OD</w:t>
      </w:r>
      <w:r w:rsidR="00464CF2" w:rsidRPr="00464CF2">
        <w:rPr>
          <w:vertAlign w:val="subscript"/>
        </w:rPr>
        <w:t>660</w:t>
      </w:r>
      <w:r w:rsidR="00464CF2">
        <w:t xml:space="preserve"> </w:t>
      </w:r>
      <w:r>
        <w:t>via a UV/Vis spectrophotometer {</w:t>
      </w:r>
      <w:proofErr w:type="spellStart"/>
      <w:r w:rsidR="006237A0">
        <w:t>Spectronic</w:t>
      </w:r>
      <w:proofErr w:type="spellEnd"/>
      <w:r w:rsidR="006237A0">
        <w:t xml:space="preserve"> 20D+</w:t>
      </w:r>
      <w:r>
        <w:t>}</w:t>
      </w:r>
      <w:r w:rsidR="007A2E27">
        <w:t xml:space="preserve"> blanked with </w:t>
      </w:r>
      <w:proofErr w:type="spellStart"/>
      <w:r w:rsidR="007A2E27">
        <w:t>McCas</w:t>
      </w:r>
      <w:proofErr w:type="spellEnd"/>
      <w:r w:rsidR="007A2E27">
        <w:t xml:space="preserve"> medium (</w:t>
      </w:r>
      <w:proofErr w:type="spellStart"/>
      <w:r w:rsidR="007A2E27">
        <w:t>McNA</w:t>
      </w:r>
      <w:proofErr w:type="spellEnd"/>
      <w:r w:rsidR="007A2E27">
        <w:t xml:space="preserve"> plus </w:t>
      </w:r>
      <w:proofErr w:type="spellStart"/>
      <w:r w:rsidR="007A2E27">
        <w:t>casamino</w:t>
      </w:r>
      <w:proofErr w:type="spellEnd"/>
      <w:r w:rsidR="007A2E27">
        <w:t xml:space="preserve"> acids)</w:t>
      </w:r>
      <w:r w:rsidR="004105BE">
        <w:t>.</w:t>
      </w:r>
      <w:r w:rsidR="00F55A92">
        <w:t xml:space="preserve"> </w:t>
      </w:r>
      <w:r w:rsidR="00930A74">
        <w:t>After measuring</w:t>
      </w:r>
      <w:r w:rsidR="00F55A92">
        <w:t xml:space="preserve"> chemost</w:t>
      </w:r>
      <w:r w:rsidR="00464CF2">
        <w:t>at optical density</w:t>
      </w:r>
      <w:r w:rsidR="00930A74">
        <w:t>, we sampled</w:t>
      </w:r>
      <w:r w:rsidR="00464CF2">
        <w:t xml:space="preserve"> 5</w:t>
      </w:r>
      <w:r w:rsidR="00F55A92">
        <w:t>0</w:t>
      </w:r>
      <w:r w:rsidR="00650EC2">
        <w:t xml:space="preserve"> mL aliquots of cells in </w:t>
      </w:r>
      <w:r w:rsidR="00464CF2">
        <w:t>suspension</w:t>
      </w:r>
      <w:r w:rsidR="00650EC2">
        <w:t xml:space="preserve"> </w:t>
      </w:r>
      <w:r w:rsidR="004105BE">
        <w:t xml:space="preserve">directly from chemostat culture </w:t>
      </w:r>
      <w:r w:rsidR="00464CF2">
        <w:t xml:space="preserve">and centrifuged </w:t>
      </w:r>
      <w:r w:rsidR="00930A74">
        <w:t xml:space="preserve">samples at 7000 RPM for 15 minutes. 40 mL of supernatant </w:t>
      </w:r>
      <w:r w:rsidR="007232F3">
        <w:t xml:space="preserve">was </w:t>
      </w:r>
      <w:r w:rsidR="00930A74">
        <w:t xml:space="preserve">removed by pipette, </w:t>
      </w:r>
      <w:proofErr w:type="gramStart"/>
      <w:r w:rsidR="00930A74">
        <w:t>then</w:t>
      </w:r>
      <w:proofErr w:type="gramEnd"/>
      <w:r w:rsidR="00930A74">
        <w:t xml:space="preserve"> cells were re-suspended in the</w:t>
      </w:r>
      <w:r w:rsidR="00F55A92">
        <w:t xml:space="preserve"> </w:t>
      </w:r>
      <w:r w:rsidR="00930A74">
        <w:t xml:space="preserve">remaining 10 mL of media. </w:t>
      </w:r>
      <w:r w:rsidR="00F55A92">
        <w:t>These</w:t>
      </w:r>
      <w:r w:rsidR="00930A74">
        <w:t xml:space="preserve"> concentrated </w:t>
      </w:r>
      <w:r w:rsidR="00F55A92">
        <w:t>aliquots were</w:t>
      </w:r>
      <w:r w:rsidR="00930A74">
        <w:t xml:space="preserve"> </w:t>
      </w:r>
      <w:r w:rsidR="00F55A92">
        <w:t>vacuum</w:t>
      </w:r>
      <w:r w:rsidR="004105BE">
        <w:t xml:space="preserve"> </w:t>
      </w:r>
      <w:r w:rsidR="00650EC2">
        <w:t xml:space="preserve">filtered through </w:t>
      </w:r>
      <w:r w:rsidR="00F55A92">
        <w:t>0.45</w:t>
      </w:r>
      <w:r w:rsidR="00650EC2">
        <w:t xml:space="preserve"> </w:t>
      </w:r>
      <w:r w:rsidR="00F55A92">
        <w:t>µ</w:t>
      </w:r>
      <w:r w:rsidR="00650EC2">
        <w:t>M pore filters to remove all non-cellular components</w:t>
      </w:r>
      <w:r w:rsidR="00F55A92">
        <w:t xml:space="preserve">, then dried at room temperature and weighed daily until their weights stabilized. </w:t>
      </w:r>
    </w:p>
    <w:p w14:paraId="1C5CFB65" w14:textId="18D4EC94" w:rsidR="00611963" w:rsidRPr="00FA2B14" w:rsidRDefault="00611963" w:rsidP="00611963">
      <w:pPr>
        <w:spacing w:line="480" w:lineRule="auto"/>
        <w:rPr>
          <w:rFonts w:eastAsia="MS Mincho"/>
        </w:rPr>
      </w:pPr>
      <w:r w:rsidRPr="00FA2B14">
        <w:rPr>
          <w:rFonts w:eastAsia="MS Mincho"/>
        </w:rPr>
        <w:t>Growth yields were calculated based on doubling time (t</w:t>
      </w:r>
      <w:r w:rsidRPr="00FA2B14">
        <w:rPr>
          <w:rFonts w:eastAsia="MS Mincho"/>
          <w:vertAlign w:val="subscript"/>
        </w:rPr>
        <w:t>d</w:t>
      </w:r>
      <w:r w:rsidR="00FD6E1C">
        <w:rPr>
          <w:rFonts w:eastAsia="MS Mincho"/>
        </w:rPr>
        <w:t>, equal to ln(2) x (dilution rate x 60)</w:t>
      </w:r>
      <w:r w:rsidR="00FD6E1C" w:rsidRPr="003E19FC">
        <w:rPr>
          <w:rFonts w:eastAsia="MS Mincho"/>
          <w:vertAlign w:val="superscript"/>
        </w:rPr>
        <w:t>-1</w:t>
      </w:r>
      <w:r w:rsidR="00FD6E1C">
        <w:rPr>
          <w:rFonts w:eastAsia="MS Mincho"/>
        </w:rPr>
        <w:t>)</w:t>
      </w:r>
      <w:r w:rsidRPr="00FA2B14">
        <w:rPr>
          <w:rFonts w:eastAsia="MS Mincho"/>
        </w:rPr>
        <w:t xml:space="preserve"> as describe</w:t>
      </w:r>
      <w:r>
        <w:rPr>
          <w:rFonts w:eastAsia="MS Mincho"/>
        </w:rPr>
        <w:t>d</w:t>
      </w:r>
      <w:r w:rsidRPr="00FA2B14">
        <w:rPr>
          <w:rFonts w:eastAsia="MS Mincho"/>
        </w:rPr>
        <w:t xml:space="preserve"> previously </w:t>
      </w:r>
      <w:r w:rsidRPr="00FA2B14">
        <w:rPr>
          <w:rFonts w:eastAsia="MS Mincho"/>
        </w:rPr>
        <w:fldChar w:fldCharType="begin"/>
      </w:r>
      <w:r>
        <w:rPr>
          <w:rFonts w:eastAsia="MS Mincho"/>
        </w:rPr>
        <w:instrText xml:space="preserve"> ADDIN ZOTERO_ITEM CSL_CITATION {"citationID":"53r13qfhr","properties":{"formattedCitation":"(53)","plainCitation":"(53)"},"citationItems":[{"id":73,"uris":["http://zotero.org/users/2565720/items/T5C439F9"],"uri":["http://zotero.org/users/2565720/items/T5C439F9"],"itemData":{"id":73,"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Pr="00FA2B14">
        <w:rPr>
          <w:rFonts w:eastAsia="MS Mincho"/>
        </w:rPr>
        <w:fldChar w:fldCharType="separate"/>
      </w:r>
      <w:r w:rsidRPr="007C0A49">
        <w:t>(53)</w:t>
      </w:r>
      <w:r w:rsidRPr="00FA2B14">
        <w:rPr>
          <w:rFonts w:eastAsia="MS Mincho"/>
        </w:rPr>
        <w:fldChar w:fldCharType="end"/>
      </w:r>
      <w:r w:rsidRPr="00FA2B14">
        <w:rPr>
          <w:rFonts w:eastAsia="MS Mincho"/>
        </w:rPr>
        <w:t>, but with our measured conversion between OD</w:t>
      </w:r>
      <w:r w:rsidRPr="00FA2B14">
        <w:rPr>
          <w:rFonts w:eastAsia="MS Mincho"/>
          <w:vertAlign w:val="subscript"/>
        </w:rPr>
        <w:t>660</w:t>
      </w:r>
      <w:r w:rsidRPr="00FA2B14">
        <w:rPr>
          <w:rFonts w:eastAsia="MS Mincho"/>
        </w:rPr>
        <w:t xml:space="preserve"> and cell density:</w:t>
      </w:r>
    </w:p>
    <w:p w14:paraId="36250D56" w14:textId="77777777" w:rsidR="00611963" w:rsidRPr="00A20F0F" w:rsidRDefault="000E3D98" w:rsidP="00611963">
      <w:pPr>
        <w:spacing w:line="480" w:lineRule="auto"/>
        <w:rPr>
          <w:rFonts w:eastAsia="MS Mincho"/>
        </w:rPr>
      </w:pPr>
      <m:oMathPara>
        <m:oMath>
          <m:sSub>
            <m:sSubPr>
              <m:ctrlPr>
                <w:rPr>
                  <w:rFonts w:ascii="Cambria Math" w:eastAsia="MS Mincho" w:hAnsi="Cambria Math"/>
                  <w:i/>
                </w:rPr>
              </m:ctrlPr>
            </m:sSubPr>
            <m:e>
              <m:r>
                <w:rPr>
                  <w:rFonts w:ascii="Cambria Math" w:eastAsia="MS Mincho" w:hAnsi="Cambria Math"/>
                </w:rPr>
                <m:t>Y</m:t>
              </m:r>
            </m:e>
            <m:sub>
              <m:r>
                <w:rPr>
                  <w:rFonts w:ascii="Cambria Math" w:eastAsia="MS Mincho" w:hAnsi="Cambria Math"/>
                </w:rPr>
                <m:t>G</m:t>
              </m:r>
              <m:r>
                <w:rPr>
                  <w:rFonts w:ascii="Cambria Math" w:eastAsia="MS Mincho" w:hAnsi="Cambria Math"/>
                </w:rPr>
                <m:t>DW/CH4</m:t>
              </m:r>
            </m:sub>
          </m:sSub>
          <m:r>
            <w:rPr>
              <w:rFonts w:ascii="Cambria Math" w:eastAsia="MS Mincho" w:hAnsi="Cambria Math"/>
            </w:rPr>
            <m:t>=</m:t>
          </m:r>
          <m:f>
            <m:fPr>
              <m:ctrlPr>
                <w:rPr>
                  <w:rFonts w:ascii="Cambria Math" w:eastAsia="MS Mincho" w:hAnsi="Cambria Math"/>
                  <w:i/>
                </w:rPr>
              </m:ctrlPr>
            </m:fPr>
            <m:num>
              <m:sSub>
                <m:sSubPr>
                  <m:ctrlPr>
                    <w:rPr>
                      <w:rFonts w:ascii="Cambria Math" w:eastAsia="MS Mincho" w:hAnsi="Cambria Math"/>
                      <w:i/>
                    </w:rPr>
                  </m:ctrlPr>
                </m:sSubPr>
                <m:e>
                  <m:r>
                    <w:rPr>
                      <w:rFonts w:ascii="Cambria Math" w:eastAsia="MS Mincho" w:hAnsi="Cambria Math"/>
                    </w:rPr>
                    <m:t>OD</m:t>
                  </m:r>
                </m:e>
                <m:sub>
                  <m:r>
                    <w:rPr>
                      <w:rFonts w:ascii="Cambria Math" w:eastAsia="MS Mincho" w:hAnsi="Cambria Math"/>
                    </w:rPr>
                    <m:t>660</m:t>
                  </m:r>
                </m:sub>
              </m:sSub>
            </m:num>
            <m:den>
              <m:r>
                <w:rPr>
                  <w:rFonts w:ascii="Cambria Math" w:eastAsia="MS Mincho" w:hAnsi="Cambria Math"/>
                </w:rPr>
                <m:t>C</m:t>
              </m:r>
              <m:sSub>
                <m:sSubPr>
                  <m:ctrlPr>
                    <w:rPr>
                      <w:rFonts w:ascii="Cambria Math" w:eastAsia="MS Mincho" w:hAnsi="Cambria Math"/>
                      <w:i/>
                    </w:rPr>
                  </m:ctrlPr>
                </m:sSubPr>
                <m:e>
                  <m:r>
                    <w:rPr>
                      <w:rFonts w:ascii="Cambria Math" w:eastAsia="MS Mincho" w:hAnsi="Cambria Math"/>
                    </w:rPr>
                    <m:t>H</m:t>
                  </m:r>
                </m:e>
                <m:sub>
                  <m:r>
                    <w:rPr>
                      <w:rFonts w:ascii="Cambria Math" w:eastAsia="MS Mincho" w:hAnsi="Cambria Math"/>
                    </w:rPr>
                    <m:t>4</m:t>
                  </m:r>
                </m:sub>
              </m:sSub>
              <m:r>
                <w:rPr>
                  <w:rFonts w:ascii="Cambria Math" w:eastAsia="MS Mincho" w:hAnsi="Cambria Math"/>
                </w:rPr>
                <m:t>(</m:t>
              </m:r>
              <m:f>
                <m:fPr>
                  <m:ctrlPr>
                    <w:rPr>
                      <w:rFonts w:ascii="Cambria Math" w:eastAsia="MS Mincho" w:hAnsi="Cambria Math"/>
                      <w:i/>
                    </w:rPr>
                  </m:ctrlPr>
                </m:fPr>
                <m:num>
                  <m:r>
                    <w:rPr>
                      <w:rFonts w:ascii="Cambria Math" w:eastAsia="MS Mincho" w:hAnsi="Cambria Math"/>
                    </w:rPr>
                    <m:t>mL</m:t>
                  </m:r>
                </m:num>
                <m:den>
                  <m:r>
                    <w:rPr>
                      <w:rFonts w:ascii="Cambria Math" w:eastAsia="MS Mincho" w:hAnsi="Cambria Math"/>
                    </w:rPr>
                    <m:t>min</m:t>
                  </m:r>
                </m:den>
              </m:f>
              <m:r>
                <w:rPr>
                  <w:rFonts w:ascii="Cambria Math" w:eastAsia="MS Mincho" w:hAnsi="Cambria Math"/>
                </w:rPr>
                <m:t>)</m:t>
              </m:r>
            </m:den>
          </m:f>
          <m:r>
            <w:rPr>
              <w:rFonts w:ascii="Cambria Math" w:eastAsia="MS Mincho" w:hAnsi="Cambria Math"/>
            </w:rPr>
            <m:t>×</m:t>
          </m:r>
          <m:f>
            <m:fPr>
              <m:ctrlPr>
                <w:rPr>
                  <w:rFonts w:ascii="Cambria Math" w:eastAsia="MS Mincho" w:hAnsi="Cambria Math"/>
                  <w:i/>
                </w:rPr>
              </m:ctrlPr>
            </m:fPr>
            <m:num>
              <m:r>
                <w:rPr>
                  <w:rFonts w:ascii="Cambria Math" w:eastAsia="MS Mincho" w:hAnsi="Cambria Math"/>
                </w:rPr>
                <m:t>0.46g/L</m:t>
              </m:r>
            </m:num>
            <m:den>
              <m:r>
                <w:rPr>
                  <w:rFonts w:ascii="Cambria Math" w:eastAsia="MS Mincho" w:hAnsi="Cambria Math"/>
                </w:rPr>
                <m:t>1 O</m:t>
              </m:r>
              <m:sSub>
                <m:sSubPr>
                  <m:ctrlPr>
                    <w:rPr>
                      <w:rFonts w:ascii="Cambria Math" w:eastAsia="MS Mincho" w:hAnsi="Cambria Math"/>
                      <w:i/>
                    </w:rPr>
                  </m:ctrlPr>
                </m:sSubPr>
                <m:e>
                  <m:r>
                    <w:rPr>
                      <w:rFonts w:ascii="Cambria Math" w:eastAsia="MS Mincho" w:hAnsi="Cambria Math"/>
                    </w:rPr>
                    <m:t>D</m:t>
                  </m:r>
                </m:e>
                <m:sub>
                  <m:r>
                    <w:rPr>
                      <w:rFonts w:ascii="Cambria Math" w:eastAsia="MS Mincho" w:hAnsi="Cambria Math"/>
                    </w:rPr>
                    <m:t>660</m:t>
                  </m:r>
                </m:sub>
              </m:sSub>
            </m:den>
          </m:f>
          <m:r>
            <w:rPr>
              <w:rFonts w:ascii="Cambria Math" w:eastAsia="MS Mincho" w:hAnsi="Cambria Math"/>
            </w:rPr>
            <m:t>×</m:t>
          </m:r>
          <m:f>
            <m:fPr>
              <m:ctrlPr>
                <w:rPr>
                  <w:rFonts w:ascii="Cambria Math" w:eastAsia="MS Mincho" w:hAnsi="Cambria Math"/>
                  <w:i/>
                </w:rPr>
              </m:ctrlPr>
            </m:fPr>
            <m:num>
              <m:r>
                <w:rPr>
                  <w:rFonts w:ascii="Cambria Math" w:eastAsia="MS Mincho" w:hAnsi="Cambria Math"/>
                </w:rPr>
                <m:t>1</m:t>
              </m:r>
            </m:num>
            <m:den>
              <m:sSub>
                <m:sSubPr>
                  <m:ctrlPr>
                    <w:rPr>
                      <w:rFonts w:ascii="Cambria Math" w:eastAsia="MS Mincho" w:hAnsi="Cambria Math"/>
                      <w:i/>
                    </w:rPr>
                  </m:ctrlPr>
                </m:sSubPr>
                <m:e>
                  <m:r>
                    <w:rPr>
                      <w:rFonts w:ascii="Cambria Math" w:eastAsia="MS Mincho" w:hAnsi="Cambria Math"/>
                    </w:rPr>
                    <m:t>t</m:t>
                  </m:r>
                </m:e>
                <m:sub>
                  <m:r>
                    <w:rPr>
                      <w:rFonts w:ascii="Cambria Math" w:eastAsia="MS Mincho" w:hAnsi="Cambria Math"/>
                    </w:rPr>
                    <m:t>d</m:t>
                  </m:r>
                </m:sub>
              </m:sSub>
              <m:r>
                <w:rPr>
                  <w:rFonts w:ascii="Cambria Math" w:eastAsia="MS Mincho" w:hAnsi="Cambria Math"/>
                </w:rPr>
                <m:t>(min)</m:t>
              </m:r>
            </m:den>
          </m:f>
          <m:r>
            <w:rPr>
              <w:rFonts w:ascii="Cambria Math" w:eastAsia="MS Mincho" w:hAnsi="Cambria Math"/>
            </w:rPr>
            <m:t>×</m:t>
          </m:r>
          <m:f>
            <m:fPr>
              <m:ctrlPr>
                <w:rPr>
                  <w:rFonts w:ascii="Cambria Math" w:eastAsia="MS Mincho" w:hAnsi="Cambria Math"/>
                  <w:i/>
                </w:rPr>
              </m:ctrlPr>
            </m:fPr>
            <m:num>
              <m:r>
                <w:rPr>
                  <w:rFonts w:ascii="Cambria Math" w:eastAsia="MS Mincho" w:hAnsi="Cambria Math"/>
                </w:rPr>
                <m:t>22,400 mL</m:t>
              </m:r>
            </m:num>
            <m:den>
              <m:r>
                <w:rPr>
                  <w:rFonts w:ascii="Cambria Math" w:eastAsia="MS Mincho" w:hAnsi="Cambria Math"/>
                </w:rPr>
                <m:t>mol</m:t>
              </m:r>
            </m:den>
          </m:f>
        </m:oMath>
      </m:oMathPara>
    </w:p>
    <w:p w14:paraId="10EBBEB4" w14:textId="77777777" w:rsidR="00611963" w:rsidRDefault="00611963" w:rsidP="00E124F1">
      <w:pPr>
        <w:spacing w:line="480" w:lineRule="auto"/>
      </w:pPr>
    </w:p>
    <w:p w14:paraId="1B7265D9" w14:textId="77777777" w:rsidR="00883773" w:rsidRDefault="00883773" w:rsidP="00883773">
      <w:pPr>
        <w:pStyle w:val="Heading2"/>
      </w:pPr>
      <w:r>
        <w:t>ATP Maintenance</w:t>
      </w:r>
      <w:r w:rsidR="00887D9C">
        <w:t xml:space="preserve"> and Predicted Growth Yields</w:t>
      </w:r>
    </w:p>
    <w:p w14:paraId="0EB9F9F2" w14:textId="2C9C214C" w:rsidR="007A7ECA" w:rsidRDefault="00E124F1" w:rsidP="00E124F1">
      <w:pPr>
        <w:spacing w:line="480" w:lineRule="auto"/>
      </w:pPr>
      <w:r>
        <w:t xml:space="preserve">As described by Thiele and </w:t>
      </w:r>
      <w:proofErr w:type="spellStart"/>
      <w:r>
        <w:t>Palsson</w:t>
      </w:r>
      <w:proofErr w:type="spellEnd"/>
      <w:r>
        <w:t xml:space="preserve">, the optimal way to obtain accurate ATP maintenance values is to plot ATP production versus growth data from chemostat growth experiments </w:t>
      </w:r>
      <w:r>
        <w:fldChar w:fldCharType="begin"/>
      </w:r>
      <w:r w:rsidR="007C0A49">
        <w:instrText xml:space="preserve"> ADDIN ZOTERO_ITEM CSL_CITATION {"citationID":"fk9tj3jkj","properties":{"formattedCitation":"(35)","plainCitation":"(35)"},"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7C0A49" w:rsidRPr="007C0A49">
        <w:t>(35)</w:t>
      </w:r>
      <w:r>
        <w:fldChar w:fldCharType="end"/>
      </w:r>
      <w:r>
        <w:t xml:space="preserve">. </w:t>
      </w:r>
      <w:r w:rsidR="001D1107">
        <w:t xml:space="preserve">In </w:t>
      </w:r>
      <w:r w:rsidR="00D414E0">
        <w:t xml:space="preserve">practice, </w:t>
      </w:r>
      <w:r w:rsidR="007A7ECA">
        <w:t>this requires measuring steady state growth rate in concert with an uptake rate or, in our case, a product secretion rate</w:t>
      </w:r>
      <w:r w:rsidR="00083FBB">
        <w:t>, as described above</w:t>
      </w:r>
      <w:r w:rsidR="007A7ECA">
        <w:t xml:space="preserve">. </w:t>
      </w:r>
    </w:p>
    <w:p w14:paraId="0FB670AA" w14:textId="3383BB13" w:rsidR="001D1107" w:rsidRPr="00FA2B14" w:rsidRDefault="007A7ECA" w:rsidP="00E124F1">
      <w:pPr>
        <w:spacing w:line="480" w:lineRule="auto"/>
        <w:rPr>
          <w:rFonts w:eastAsia="MS Mincho"/>
        </w:rPr>
      </w:pPr>
      <w:r>
        <w:t>To calculate ATP maintenance values in our model, we</w:t>
      </w:r>
      <w:r w:rsidR="00D414E0">
        <w:t xml:space="preserve"> constrained our model to our measured growth rate and </w:t>
      </w:r>
      <w:r w:rsidR="00DE0CDE">
        <w:t xml:space="preserve">methane </w:t>
      </w:r>
      <w:r w:rsidR="00D414E0">
        <w:t xml:space="preserve">secretion rate </w:t>
      </w:r>
      <w:r>
        <w:t xml:space="preserve">at each </w:t>
      </w:r>
      <w:r w:rsidR="00A61B62">
        <w:t xml:space="preserve">sampling </w:t>
      </w:r>
      <w:r>
        <w:t xml:space="preserve">point </w:t>
      </w:r>
      <w:r w:rsidR="00D414E0">
        <w:t xml:space="preserve">and set the model objective to maximize ATP hydrolysis (rxn00062[c0]). We plotted </w:t>
      </w:r>
      <w:r>
        <w:t>each</w:t>
      </w:r>
      <w:r w:rsidR="00D414E0">
        <w:t xml:space="preserve"> resulting value of ATP production </w:t>
      </w:r>
      <w:r w:rsidR="00F55A92">
        <w:t xml:space="preserve">as a function of </w:t>
      </w:r>
      <w:r w:rsidR="00D414E0">
        <w:t xml:space="preserve">growth rate and obtained the growth-associated (slope) and non-growth </w:t>
      </w:r>
      <w:r w:rsidR="00D414E0">
        <w:lastRenderedPageBreak/>
        <w:t xml:space="preserve">associated (y-intercept) ATP maintenance values </w:t>
      </w:r>
      <w:r w:rsidR="00F55A92">
        <w:t>using a linear model</w:t>
      </w:r>
      <w:r>
        <w:t xml:space="preserve">, as described by Thiele and </w:t>
      </w:r>
      <w:proofErr w:type="spellStart"/>
      <w:r>
        <w:t>Palsson</w:t>
      </w:r>
      <w:proofErr w:type="spellEnd"/>
      <w:r>
        <w:t xml:space="preserve"> </w:t>
      </w:r>
      <w:r>
        <w:fldChar w:fldCharType="begin"/>
      </w:r>
      <w:r w:rsidR="007C0A49">
        <w:instrText xml:space="preserve"> ADDIN ZOTERO_ITEM CSL_CITATION {"citationID":"2qram37clk","properties":{"formattedCitation":"(35)","plainCitation":"(35)"},"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7C0A49" w:rsidRPr="007C0A49">
        <w:t>(35)</w:t>
      </w:r>
      <w:r>
        <w:fldChar w:fldCharType="end"/>
      </w:r>
      <w:r w:rsidR="00F55A92">
        <w:t>.</w:t>
      </w:r>
      <w:r w:rsidR="00A24A0D">
        <w:t xml:space="preserve"> </w:t>
      </w:r>
      <w:r w:rsidR="00BC4B5C" w:rsidRPr="00FA2B14">
        <w:rPr>
          <w:rFonts w:eastAsia="MS Mincho"/>
        </w:rPr>
        <w:t xml:space="preserve">The resulting plot can be found in Supplementary Materials. </w:t>
      </w:r>
    </w:p>
    <w:p w14:paraId="6BD5551C" w14:textId="6C45BC2D" w:rsidR="00692E06" w:rsidRPr="00FA2B14" w:rsidRDefault="00C75D13" w:rsidP="00E124F1">
      <w:pPr>
        <w:spacing w:line="480" w:lineRule="auto"/>
        <w:rPr>
          <w:rFonts w:eastAsia="MS Mincho"/>
        </w:rPr>
      </w:pPr>
      <w:r>
        <w:rPr>
          <w:rFonts w:eastAsia="MS Mincho"/>
        </w:rPr>
        <w:t>Our</w:t>
      </w:r>
      <w:r w:rsidRPr="00FA2B14">
        <w:rPr>
          <w:rFonts w:eastAsia="MS Mincho"/>
        </w:rPr>
        <w:t xml:space="preserve"> </w:t>
      </w:r>
      <w:r w:rsidR="00887D9C" w:rsidRPr="00FA2B14">
        <w:rPr>
          <w:rFonts w:eastAsia="MS Mincho"/>
        </w:rPr>
        <w:t xml:space="preserve">growth data points comprised a set of </w:t>
      </w:r>
      <w:r w:rsidR="00A61B62">
        <w:rPr>
          <w:rFonts w:eastAsia="MS Mincho"/>
        </w:rPr>
        <w:t>9</w:t>
      </w:r>
      <w:r w:rsidR="00887D9C" w:rsidRPr="00FA2B14">
        <w:rPr>
          <w:rFonts w:eastAsia="MS Mincho"/>
        </w:rPr>
        <w:t xml:space="preserve"> measurements and we used them as both training and test data by employing leave one out cross validation (LOOCV). In the LOOCV approach, a set of N samples is divided into a training dataset of N-1 points and a test sample of 1 point. The model developed on the training set is then tested on the remaining point that was left out of the training data. In employing this method, we </w:t>
      </w:r>
      <w:commentRangeStart w:id="86"/>
      <w:commentRangeStart w:id="87"/>
      <w:r w:rsidR="00887D9C" w:rsidRPr="00FA2B14">
        <w:rPr>
          <w:rFonts w:eastAsia="MS Mincho"/>
        </w:rPr>
        <w:t xml:space="preserve">iteratively </w:t>
      </w:r>
      <w:commentRangeEnd w:id="86"/>
      <w:r w:rsidR="00144FF8">
        <w:rPr>
          <w:rStyle w:val="CommentReference"/>
          <w:rFonts w:ascii="Calibri" w:hAnsi="Calibri"/>
        </w:rPr>
        <w:commentReference w:id="86"/>
      </w:r>
      <w:commentRangeEnd w:id="87"/>
      <w:r w:rsidR="00560B11">
        <w:rPr>
          <w:rStyle w:val="CommentReference"/>
          <w:rFonts w:ascii="Calibri" w:hAnsi="Calibri"/>
        </w:rPr>
        <w:commentReference w:id="87"/>
      </w:r>
      <w:r w:rsidR="00887D9C" w:rsidRPr="00FA2B14">
        <w:rPr>
          <w:rFonts w:eastAsia="MS Mincho"/>
        </w:rPr>
        <w:t xml:space="preserve">removed one point from our full dataset and determined ATP maintenance values for that N-1 dataset as described above to create a trained model. We then constrained our model’s methane secretion flux to the measured rate in the remaining test point and predicted maximum growth rate within that constraint using our trained model. </w:t>
      </w:r>
      <w:r w:rsidR="00A61B62">
        <w:rPr>
          <w:rFonts w:eastAsia="MS Mincho"/>
        </w:rPr>
        <w:t xml:space="preserve">Using these values, we calculated predicted growth yields for each point using the above formula and compared them to our measured values for each point. </w:t>
      </w:r>
      <w:r w:rsidR="00887D9C" w:rsidRPr="00FA2B14">
        <w:rPr>
          <w:rFonts w:eastAsia="MS Mincho"/>
        </w:rPr>
        <w:t>All simulations were performed using the default H</w:t>
      </w:r>
      <w:r w:rsidR="00887D9C" w:rsidRPr="00FA2B14">
        <w:rPr>
          <w:rFonts w:eastAsia="MS Mincho"/>
          <w:vertAlign w:val="subscript"/>
        </w:rPr>
        <w:t>2</w:t>
      </w:r>
      <w:r w:rsidR="00887D9C" w:rsidRPr="00FA2B14">
        <w:rPr>
          <w:rFonts w:eastAsia="MS Mincho"/>
        </w:rPr>
        <w:t xml:space="preserve"> + CO</w:t>
      </w:r>
      <w:r w:rsidR="00887D9C" w:rsidRPr="00FA2B14">
        <w:rPr>
          <w:rFonts w:eastAsia="MS Mincho"/>
          <w:vertAlign w:val="subscript"/>
        </w:rPr>
        <w:t>2</w:t>
      </w:r>
      <w:r w:rsidR="00887D9C" w:rsidRPr="00FA2B14">
        <w:rPr>
          <w:rFonts w:eastAsia="MS Mincho"/>
        </w:rPr>
        <w:t xml:space="preserve"> media formulation</w:t>
      </w:r>
      <w:r w:rsidR="00F5100D" w:rsidRPr="00FA2B14">
        <w:rPr>
          <w:rFonts w:eastAsia="MS Mincho"/>
        </w:rPr>
        <w:t xml:space="preserve"> supplemented with acetate (</w:t>
      </w:r>
      <w:proofErr w:type="spellStart"/>
      <w:r w:rsidR="00F5100D" w:rsidRPr="00FA2B14">
        <w:rPr>
          <w:rFonts w:eastAsia="MS Mincho"/>
        </w:rPr>
        <w:t>McNA</w:t>
      </w:r>
      <w:proofErr w:type="spellEnd"/>
      <w:r w:rsidR="00F5100D" w:rsidRPr="00FA2B14">
        <w:rPr>
          <w:rFonts w:eastAsia="MS Mincho"/>
        </w:rPr>
        <w:t xml:space="preserve"> medium)</w:t>
      </w:r>
      <w:r w:rsidR="00887D9C" w:rsidRPr="00FA2B14">
        <w:rPr>
          <w:rFonts w:eastAsia="MS Mincho"/>
        </w:rPr>
        <w:t xml:space="preserve">. </w:t>
      </w:r>
    </w:p>
    <w:p w14:paraId="722EFC5E" w14:textId="77777777" w:rsidR="00414739" w:rsidRDefault="00414739" w:rsidP="00414739">
      <w:pPr>
        <w:pStyle w:val="Heading1"/>
      </w:pPr>
      <w:r>
        <w:t>Results</w:t>
      </w:r>
    </w:p>
    <w:p w14:paraId="0F94A341" w14:textId="77777777" w:rsidR="00920B05" w:rsidRPr="00920B05" w:rsidRDefault="009C1D8D" w:rsidP="00920B05">
      <w:pPr>
        <w:pStyle w:val="Heading2"/>
      </w:pPr>
      <w:commentRangeStart w:id="88"/>
      <w:r>
        <w:t xml:space="preserve">Reconstruction </w:t>
      </w:r>
      <w:r w:rsidR="00920B05">
        <w:t>Statistics</w:t>
      </w:r>
      <w:commentRangeEnd w:id="88"/>
      <w:r w:rsidR="008270DA" w:rsidRPr="00FA2B14">
        <w:rPr>
          <w:rStyle w:val="CommentReference"/>
          <w:rFonts w:ascii="Calibri" w:eastAsia="Calibri" w:hAnsi="Calibri"/>
          <w:b w:val="0"/>
          <w:bCs w:val="0"/>
          <w:color w:val="auto"/>
        </w:rPr>
        <w:commentReference w:id="88"/>
      </w:r>
    </w:p>
    <w:p w14:paraId="5447A6E4" w14:textId="25195415" w:rsidR="00650EC2" w:rsidRDefault="00920B05" w:rsidP="004F28CF">
      <w:pPr>
        <w:spacing w:line="480" w:lineRule="auto"/>
      </w:pPr>
      <w:r>
        <w:t xml:space="preserve">The basic statistics for </w:t>
      </w:r>
      <w:r w:rsidR="00B25F12">
        <w:t>iMR540</w:t>
      </w:r>
      <w:r w:rsidR="0026382C">
        <w:t xml:space="preserve"> </w:t>
      </w:r>
      <w:r>
        <w:t>are dis</w:t>
      </w:r>
      <w:r w:rsidR="009D69A7">
        <w:t>played in Table 1</w:t>
      </w:r>
      <w:r w:rsidR="001908F4">
        <w:t>.</w:t>
      </w:r>
      <w:r w:rsidR="009D69A7">
        <w:t xml:space="preserve"> </w:t>
      </w:r>
      <w:r w:rsidR="001908F4">
        <w:t>Notably, reactions are categorized as 1) internal reactions, occurring entirely within the cytoplasm; 2) transport reactions, involving translocation of at least one chemical species across the cell membrane;</w:t>
      </w:r>
      <w:r w:rsidR="004259ED">
        <w:t xml:space="preserve"> and</w:t>
      </w:r>
      <w:r w:rsidR="001908F4">
        <w:t xml:space="preserve"> 3) exchange reactions, which supply metabolites to or remove metabolites from the model. Of the 586 internal reactions in o</w:t>
      </w:r>
      <w:r w:rsidR="00091F35">
        <w:t xml:space="preserve">ur </w:t>
      </w:r>
      <w:r w:rsidR="009C1D8D">
        <w:t>network</w:t>
      </w:r>
      <w:r w:rsidR="00091F35">
        <w:t xml:space="preserve">, over </w:t>
      </w:r>
      <w:r w:rsidR="001908F4">
        <w:t>85</w:t>
      </w:r>
      <w:r w:rsidR="00091F35">
        <w:t xml:space="preserve">% </w:t>
      </w:r>
      <w:r w:rsidR="00522142">
        <w:t>have been</w:t>
      </w:r>
      <w:r w:rsidR="00091F35">
        <w:t xml:space="preserve"> </w:t>
      </w:r>
      <w:r w:rsidR="00522142">
        <w:t>assigned to</w:t>
      </w:r>
      <w:r w:rsidR="00091F35">
        <w:t xml:space="preserve"> at least one </w:t>
      </w:r>
      <w:commentRangeStart w:id="89"/>
      <w:r w:rsidR="00091F35">
        <w:t>gene</w:t>
      </w:r>
      <w:commentRangeEnd w:id="89"/>
      <w:r w:rsidR="00522142">
        <w:rPr>
          <w:rStyle w:val="CommentReference"/>
          <w:rFonts w:ascii="Calibri" w:hAnsi="Calibri"/>
        </w:rPr>
        <w:commentReference w:id="89"/>
      </w:r>
      <w:r w:rsidR="00091F35">
        <w:t xml:space="preserve">. </w:t>
      </w:r>
      <w:ins w:id="90" w:author="Stephen Ragsdale" w:date="2016-03-14T13:30:00Z">
        <w:r w:rsidR="00522142">
          <w:t xml:space="preserve">This is a rather high percentage, with most </w:t>
        </w:r>
        <w:commentRangeStart w:id="91"/>
        <w:r w:rsidR="00522142">
          <w:t>models</w:t>
        </w:r>
      </w:ins>
      <w:commentRangeEnd w:id="91"/>
      <w:ins w:id="92" w:author="Stephen Ragsdale" w:date="2016-03-14T13:31:00Z">
        <w:r w:rsidR="00522142">
          <w:rPr>
            <w:rStyle w:val="CommentReference"/>
            <w:rFonts w:ascii="Calibri" w:hAnsi="Calibri"/>
          </w:rPr>
          <w:commentReference w:id="91"/>
        </w:r>
      </w:ins>
      <w:ins w:id="93" w:author="Stephen Ragsdale" w:date="2016-03-14T13:30:00Z">
        <w:r w:rsidR="00522142">
          <w:t xml:space="preserve"> </w:t>
        </w:r>
      </w:ins>
      <w:ins w:id="94" w:author="Stephen Ragsdale" w:date="2016-03-14T13:31:00Z">
        <w:r w:rsidR="00522142">
          <w:t xml:space="preserve">…? </w:t>
        </w:r>
      </w:ins>
      <w:r w:rsidR="00091F35">
        <w:t>We susp</w:t>
      </w:r>
      <w:r w:rsidR="00B25F12">
        <w:t xml:space="preserve">ect that a major reason for this high percentage of </w:t>
      </w:r>
      <w:r w:rsidR="00091F35">
        <w:t>gene-associated reactions was our use of likelihood based gap</w:t>
      </w:r>
      <w:r w:rsidR="00CD3E73">
        <w:t xml:space="preserve"> </w:t>
      </w:r>
      <w:commentRangeStart w:id="95"/>
      <w:r w:rsidR="00091F35">
        <w:t>filling</w:t>
      </w:r>
      <w:commentRangeEnd w:id="95"/>
      <w:r w:rsidR="009D72B9">
        <w:rPr>
          <w:rStyle w:val="CommentReference"/>
          <w:rFonts w:ascii="Calibri" w:hAnsi="Calibri"/>
        </w:rPr>
        <w:commentReference w:id="95"/>
      </w:r>
      <w:r w:rsidR="00091F35">
        <w:t xml:space="preserve">, which resulted in the automated addition of 66 genes to our reconstruction before </w:t>
      </w:r>
      <w:r w:rsidR="007232F3">
        <w:t>manual curation</w:t>
      </w:r>
      <w:r w:rsidR="00091F35">
        <w:t xml:space="preserve">. Furthermore, we relied </w:t>
      </w:r>
      <w:r w:rsidR="001908F4">
        <w:t xml:space="preserve">heavily </w:t>
      </w:r>
      <w:r w:rsidR="00091F35">
        <w:t xml:space="preserve">on biochemical knowledge from literature sources, particularly regarding recently-elucidated biosynthesis pathways that were not </w:t>
      </w:r>
      <w:commentRangeStart w:id="96"/>
      <w:r w:rsidR="00EC7AC7">
        <w:t>initially</w:t>
      </w:r>
      <w:commentRangeEnd w:id="96"/>
      <w:r w:rsidR="00522142">
        <w:rPr>
          <w:rStyle w:val="CommentReference"/>
          <w:rFonts w:ascii="Calibri" w:hAnsi="Calibri"/>
        </w:rPr>
        <w:commentReference w:id="96"/>
      </w:r>
      <w:r w:rsidR="00EC7AC7">
        <w:t xml:space="preserve"> </w:t>
      </w:r>
      <w:r w:rsidR="00091F35">
        <w:t xml:space="preserve">available in annotation databases. </w:t>
      </w:r>
      <w:r w:rsidR="00EC7AC7">
        <w:t>O</w:t>
      </w:r>
      <w:r w:rsidR="009C1D8D">
        <w:t xml:space="preserve">ur </w:t>
      </w:r>
      <w:r w:rsidR="00EC7AC7">
        <w:t xml:space="preserve">combined </w:t>
      </w:r>
      <w:r w:rsidR="009C1D8D">
        <w:t>use of maximum likelihood gap</w:t>
      </w:r>
      <w:r w:rsidR="00CD3E73">
        <w:t xml:space="preserve"> </w:t>
      </w:r>
      <w:r w:rsidR="009C1D8D">
        <w:t xml:space="preserve">filling and reliance on published literature sources </w:t>
      </w:r>
      <w:r w:rsidR="00F5100D">
        <w:t xml:space="preserve">are the likely </w:t>
      </w:r>
      <w:r w:rsidR="00CE0906">
        <w:t xml:space="preserve">explanations </w:t>
      </w:r>
      <w:r w:rsidR="00F5100D">
        <w:t>for our</w:t>
      </w:r>
      <w:r w:rsidR="00091F35">
        <w:t xml:space="preserve"> </w:t>
      </w:r>
      <w:r w:rsidR="009C1D8D">
        <w:t>consistent ties to gene homology</w:t>
      </w:r>
      <w:r w:rsidR="00B25F12">
        <w:t>.</w:t>
      </w:r>
    </w:p>
    <w:p w14:paraId="5BDA4E18" w14:textId="188DC4EC" w:rsidR="00650EC2" w:rsidRDefault="001908F4" w:rsidP="007A2129">
      <w:pPr>
        <w:spacing w:line="480" w:lineRule="auto"/>
      </w:pPr>
      <w:r>
        <w:t>Another salient detail of our reconstruction is that it includes many “dead-end” metabolites and reactions</w:t>
      </w:r>
      <w:r w:rsidR="009C1D8D">
        <w:t xml:space="preserve"> </w:t>
      </w:r>
      <w:r w:rsidR="00650EC2">
        <w:t xml:space="preserve">that cannot be synthesized or consumed. </w:t>
      </w:r>
      <w:r w:rsidR="002F2425">
        <w:t>Although</w:t>
      </w:r>
      <w:r w:rsidR="00D43FEF">
        <w:t xml:space="preserve"> </w:t>
      </w:r>
      <w:r w:rsidR="002F2425">
        <w:t xml:space="preserve">such </w:t>
      </w:r>
      <w:r w:rsidR="00650EC2">
        <w:t xml:space="preserve">metabolites and reactions </w:t>
      </w:r>
      <w:r w:rsidR="00E213B1">
        <w:t>cannot yet be included</w:t>
      </w:r>
      <w:r w:rsidR="00D43FEF">
        <w:t xml:space="preserve"> </w:t>
      </w:r>
      <w:r w:rsidR="00E213B1">
        <w:t>in</w:t>
      </w:r>
      <w:r w:rsidR="00650EC2">
        <w:t xml:space="preserve"> our </w:t>
      </w:r>
      <w:r w:rsidR="003730CF">
        <w:t>simulatable</w:t>
      </w:r>
      <w:r w:rsidR="00650EC2">
        <w:t xml:space="preserve"> model, </w:t>
      </w:r>
      <w:r w:rsidR="002F2425">
        <w:t>because they are all have at least one gene association</w:t>
      </w:r>
      <w:r w:rsidR="00E213B1" w:rsidRPr="00E213B1">
        <w:t xml:space="preserve"> </w:t>
      </w:r>
      <w:r w:rsidR="00E213B1">
        <w:t>supporting their involvement in metabolism</w:t>
      </w:r>
      <w:r w:rsidR="002F2425">
        <w:t xml:space="preserve">, </w:t>
      </w:r>
      <w:r w:rsidR="00650EC2">
        <w:t xml:space="preserve">we have included them in our </w:t>
      </w:r>
      <w:r w:rsidR="00E213B1">
        <w:t xml:space="preserve">metabolic </w:t>
      </w:r>
      <w:r w:rsidR="00650EC2">
        <w:t xml:space="preserve">reconstruction. They represent excellent candidates for further exploration of </w:t>
      </w:r>
      <w:r w:rsidR="00650EC2" w:rsidRPr="009C1D8D">
        <w:rPr>
          <w:i/>
        </w:rPr>
        <w:t>M</w:t>
      </w:r>
      <w:r w:rsidR="009C1D8D">
        <w:rPr>
          <w:i/>
        </w:rPr>
        <w:t>. maripaludis</w:t>
      </w:r>
      <w:r w:rsidR="00650EC2">
        <w:t xml:space="preserve"> metabolism, particularly as </w:t>
      </w:r>
      <w:r w:rsidR="00CF68A8">
        <w:t xml:space="preserve">full synthesis or consumption pathways are elucidated, allowing </w:t>
      </w:r>
      <w:r w:rsidR="00F5100D">
        <w:t>iMR540</w:t>
      </w:r>
      <w:r w:rsidR="00650EC2">
        <w:t xml:space="preserve"> </w:t>
      </w:r>
      <w:r w:rsidR="00CF68A8">
        <w:t xml:space="preserve">to be </w:t>
      </w:r>
      <w:r w:rsidR="00650EC2">
        <w:t xml:space="preserve">updated and expanded in the future. </w:t>
      </w:r>
    </w:p>
    <w:p w14:paraId="60F2E3AE" w14:textId="6E49699D" w:rsidR="00516D83" w:rsidRDefault="00AD0EFB" w:rsidP="007A2129">
      <w:pPr>
        <w:spacing w:line="480" w:lineRule="auto"/>
      </w:pPr>
      <w:r>
        <w:t>Conversely</w:t>
      </w:r>
      <w:r w:rsidR="00B25F12">
        <w:t>, our reconstruction contains 86</w:t>
      </w:r>
      <w:r>
        <w:t xml:space="preserve"> internal reactions that lack genes, many of which were added during automated gap filling but some of which were added manually. All of our reactions are annotated with subsystems, allowing us</w:t>
      </w:r>
      <w:r w:rsidR="00F52200">
        <w:t xml:space="preserve"> to assess where </w:t>
      </w:r>
      <w:r w:rsidR="00F52200">
        <w:lastRenderedPageBreak/>
        <w:t xml:space="preserve">each reaction </w:t>
      </w:r>
      <w:r w:rsidR="00CF68A8">
        <w:t xml:space="preserve">(including those without genes) </w:t>
      </w:r>
      <w:r>
        <w:t xml:space="preserve">fits into metabolism. Figure 1 shows </w:t>
      </w:r>
      <w:r w:rsidR="00F52200">
        <w:t>the</w:t>
      </w:r>
      <w:r>
        <w:t xml:space="preserve"> breakdown of reactions </w:t>
      </w:r>
      <w:r w:rsidR="00F52200">
        <w:t>without</w:t>
      </w:r>
      <w:r>
        <w:t xml:space="preserve"> genes, where the subsystems have been manually grouped into broader categories (e.g. “Amino Acid Biosynthesis” instead of “Glycine Biosynthesis”). The largest group of these reactions is the “Unique Coenzyme Syntheses”, which includes reactions that synthesize coenzyme M, coenzyme B, </w:t>
      </w:r>
      <w:proofErr w:type="spellStart"/>
      <w:r>
        <w:t>tetrahydromethanopterin</w:t>
      </w:r>
      <w:proofErr w:type="spellEnd"/>
      <w:r>
        <w:t xml:space="preserve"> (H</w:t>
      </w:r>
      <w:r w:rsidRPr="002276C9">
        <w:rPr>
          <w:vertAlign w:val="subscript"/>
        </w:rPr>
        <w:t>4</w:t>
      </w:r>
      <w:r>
        <w:t xml:space="preserve">MPT), </w:t>
      </w:r>
      <w:proofErr w:type="spellStart"/>
      <w:r>
        <w:t>methanofuran</w:t>
      </w:r>
      <w:proofErr w:type="spellEnd"/>
      <w:r>
        <w:t>, coenzyme F</w:t>
      </w:r>
      <w:r w:rsidRPr="00AD0EFB">
        <w:rPr>
          <w:vertAlign w:val="subscript"/>
        </w:rPr>
        <w:t>420</w:t>
      </w:r>
      <w:r>
        <w:t>, and coenzyme F</w:t>
      </w:r>
      <w:r w:rsidRPr="00AD0EFB">
        <w:rPr>
          <w:vertAlign w:val="subscript"/>
        </w:rPr>
        <w:t>430</w:t>
      </w:r>
      <w:r>
        <w:t xml:space="preserve">. Although these 24 reactions lack genes, all of them were added manually as hypothetical steps to complete essential biosynthetic pathways and are based on information from biochemical literature. These are distinct from the 11 reactions </w:t>
      </w:r>
      <w:r w:rsidR="00516D83">
        <w:t>encompassed by “Vitamin and Cofactor Synthesis” that were added to fill biosynthesis gaps but have no supporting literature evidence</w:t>
      </w:r>
      <w:r w:rsidR="004C3845">
        <w:t xml:space="preserve">. </w:t>
      </w:r>
      <w:r w:rsidR="00516D83">
        <w:t xml:space="preserve">We expect that as </w:t>
      </w:r>
      <w:r w:rsidR="003730CF">
        <w:t xml:space="preserve">experimental research groups uncover more </w:t>
      </w:r>
      <w:r w:rsidR="00516D83">
        <w:t>biochemical</w:t>
      </w:r>
      <w:r w:rsidR="003730CF">
        <w:t xml:space="preserve"> phenomena, </w:t>
      </w:r>
      <w:r w:rsidR="00D43FEF">
        <w:t xml:space="preserve">they will determine genes that tie to the </w:t>
      </w:r>
      <w:r w:rsidR="00516D83">
        <w:t xml:space="preserve">reactions in </w:t>
      </w:r>
      <w:r w:rsidR="004C3845">
        <w:t>the</w:t>
      </w:r>
      <w:r w:rsidR="00516D83">
        <w:t xml:space="preserve"> </w:t>
      </w:r>
      <w:r w:rsidR="00CF68A8">
        <w:t xml:space="preserve">“Unique Coenzyme Synthesis” </w:t>
      </w:r>
      <w:r w:rsidR="00516D83">
        <w:t>group</w:t>
      </w:r>
      <w:r w:rsidR="00D43FEF">
        <w:t>. T</w:t>
      </w:r>
      <w:r w:rsidR="00516D83">
        <w:t>he</w:t>
      </w:r>
      <w:r w:rsidR="00CF68A8">
        <w:t>se</w:t>
      </w:r>
      <w:r w:rsidR="00516D83">
        <w:t xml:space="preserve"> gap</w:t>
      </w:r>
      <w:r w:rsidR="00CD3E73">
        <w:t xml:space="preserve"> </w:t>
      </w:r>
      <w:r w:rsidR="00516D83">
        <w:t xml:space="preserve">filling reactions, much like dead end reactions and metabolites, point toward </w:t>
      </w:r>
      <w:r w:rsidR="00D43FEF">
        <w:t xml:space="preserve">poorly-understood </w:t>
      </w:r>
      <w:r w:rsidR="00516D83">
        <w:t xml:space="preserve">areas of metabolism </w:t>
      </w:r>
      <w:r w:rsidR="00CF68A8">
        <w:t>that</w:t>
      </w:r>
      <w:r w:rsidR="00516D83">
        <w:t xml:space="preserve"> require more investigation</w:t>
      </w:r>
      <w:r w:rsidR="00D43FEF">
        <w:t xml:space="preserve"> into both the reaction pathways and their associated genes</w:t>
      </w:r>
      <w:r w:rsidR="00516D83">
        <w:t xml:space="preserve">. </w:t>
      </w:r>
    </w:p>
    <w:p w14:paraId="611578CE" w14:textId="155EAE7B" w:rsidR="004F28CF" w:rsidRDefault="00F52200" w:rsidP="007A2129">
      <w:pPr>
        <w:spacing w:line="480" w:lineRule="auto"/>
      </w:pPr>
      <w:r>
        <w:t>As an additional feature of our reconstruction, o</w:t>
      </w:r>
      <w:r w:rsidR="003730CF">
        <w:t>ur</w:t>
      </w:r>
      <w:r w:rsidR="00516D83">
        <w:t xml:space="preserve"> use of likelihood based gap filling also </w:t>
      </w:r>
      <w:r w:rsidR="009253F0">
        <w:t>assign</w:t>
      </w:r>
      <w:r>
        <w:t>ed</w:t>
      </w:r>
      <w:r w:rsidR="009253F0">
        <w:t xml:space="preserve"> likelihood scores for</w:t>
      </w:r>
      <w:r w:rsidR="009C1D8D">
        <w:t xml:space="preserve"> many of the reactions in</w:t>
      </w:r>
      <w:r w:rsidR="003730CF">
        <w:t xml:space="preserve"> the reconstruction. These confidence scores quantify the probability of a given reaction being part of the metabolic reconstruction on a scale of 0-1 and</w:t>
      </w:r>
      <w:r w:rsidR="004F28CF">
        <w:t xml:space="preserve"> provide a </w:t>
      </w:r>
      <w:r w:rsidR="00BD1F9F">
        <w:t xml:space="preserve">new </w:t>
      </w:r>
      <w:r w:rsidR="004F28CF">
        <w:t xml:space="preserve">metric of evaluating our confidence in the </w:t>
      </w:r>
      <w:r w:rsidR="003730CF">
        <w:t>reconstruction</w:t>
      </w:r>
      <w:r w:rsidR="004F28CF">
        <w:t xml:space="preserve">. </w:t>
      </w:r>
      <w:r w:rsidR="00516D83">
        <w:t>We can then use the</w:t>
      </w:r>
      <w:r w:rsidR="004F28CF">
        <w:t xml:space="preserve"> scores to quickly hone in </w:t>
      </w:r>
      <w:r w:rsidR="00F4030E">
        <w:t xml:space="preserve">both </w:t>
      </w:r>
      <w:r w:rsidR="004F28CF">
        <w:t>on</w:t>
      </w:r>
      <w:r w:rsidR="001F7E98">
        <w:t xml:space="preserve"> reactions that lack genes and gene-associated reactions</w:t>
      </w:r>
      <w:r w:rsidR="004F28CF">
        <w:t xml:space="preserve"> with low gene homology as possible targets for </w:t>
      </w:r>
      <w:r w:rsidR="00F4030E">
        <w:t xml:space="preserve">future </w:t>
      </w:r>
      <w:r w:rsidR="004F28CF">
        <w:t>experimental investigation</w:t>
      </w:r>
      <w:r w:rsidR="00F4030E">
        <w:t xml:space="preserve">s and for </w:t>
      </w:r>
      <w:r w:rsidR="009253F0">
        <w:t>expand</w:t>
      </w:r>
      <w:r w:rsidR="00F4030E">
        <w:t>ing</w:t>
      </w:r>
      <w:r w:rsidR="009253F0">
        <w:t xml:space="preserve"> upon and </w:t>
      </w:r>
      <w:r w:rsidR="00F4030E">
        <w:t xml:space="preserve">improving </w:t>
      </w:r>
      <w:r w:rsidR="009253F0">
        <w:t xml:space="preserve">the existing reconstruction. </w:t>
      </w:r>
    </w:p>
    <w:p w14:paraId="0FC85493" w14:textId="314CC5DA" w:rsidR="00EF5BC0" w:rsidRDefault="00EF5BC0" w:rsidP="00EF5BC0">
      <w:pPr>
        <w:pStyle w:val="Heading2"/>
      </w:pPr>
      <w:r>
        <w:t>Electron Bifurcation</w:t>
      </w:r>
      <w:r w:rsidR="009476C9">
        <w:t xml:space="preserve"> and </w:t>
      </w:r>
      <w:r w:rsidR="00F560A7">
        <w:t>A</w:t>
      </w:r>
      <w:r w:rsidR="00F155A9">
        <w:t xml:space="preserve">cetate </w:t>
      </w:r>
      <w:commentRangeStart w:id="97"/>
      <w:r w:rsidR="00F560A7">
        <w:t>M</w:t>
      </w:r>
      <w:r w:rsidR="00F155A9">
        <w:t>etabolism</w:t>
      </w:r>
      <w:commentRangeEnd w:id="97"/>
      <w:r w:rsidR="00FA661C">
        <w:rPr>
          <w:rStyle w:val="CommentReference"/>
          <w:rFonts w:ascii="Calibri" w:eastAsia="Calibri" w:hAnsi="Calibri"/>
          <w:b w:val="0"/>
          <w:bCs w:val="0"/>
          <w:color w:val="auto"/>
        </w:rPr>
        <w:commentReference w:id="97"/>
      </w:r>
    </w:p>
    <w:p w14:paraId="4BC47F02" w14:textId="77777777" w:rsidR="005113F6" w:rsidRPr="005113F6" w:rsidRDefault="005113F6" w:rsidP="00274688"/>
    <w:p w14:paraId="46E3082A" w14:textId="645155E7" w:rsidR="00F155A9" w:rsidRPr="00F155A9" w:rsidRDefault="00A61B62" w:rsidP="00F560A7">
      <w:pPr>
        <w:spacing w:line="480" w:lineRule="auto"/>
      </w:pPr>
      <w:r>
        <w:t>M</w:t>
      </w:r>
      <w:r w:rsidR="00F155A9">
        <w:t xml:space="preserve">ethanogenesis </w:t>
      </w:r>
      <w:r>
        <w:t>from H</w:t>
      </w:r>
      <w:r w:rsidRPr="00A61B62">
        <w:rPr>
          <w:vertAlign w:val="subscript"/>
        </w:rPr>
        <w:t>2</w:t>
      </w:r>
      <w:r>
        <w:t xml:space="preserve"> and CO</w:t>
      </w:r>
      <w:r w:rsidRPr="00A61B62">
        <w:rPr>
          <w:vertAlign w:val="subscript"/>
        </w:rPr>
        <w:t>2</w:t>
      </w:r>
      <w:r>
        <w:t xml:space="preserve"> </w:t>
      </w:r>
      <w:r w:rsidR="00F155A9">
        <w:t>has often been r</w:t>
      </w:r>
      <w:r w:rsidR="00D61662">
        <w:t>epresented as a linear pathway with heterodisulfide reduction</w:t>
      </w:r>
      <w:r w:rsidR="00F560A7">
        <w:t xml:space="preserve"> as</w:t>
      </w:r>
      <w:r w:rsidR="00D61662">
        <w:t xml:space="preserve"> </w:t>
      </w:r>
      <w:r w:rsidR="00F560A7">
        <w:t>the</w:t>
      </w:r>
      <w:r w:rsidR="00D61662">
        <w:t xml:space="preserve"> final step. </w:t>
      </w:r>
      <w:ins w:id="98" w:author="Stephen Ragsdale" w:date="2016-03-14T14:24:00Z">
        <w:r w:rsidR="003A0B8B">
          <w:t>Our model incorporates the more recent depiction of methanogenesis as a cyclic process</w:t>
        </w:r>
      </w:ins>
      <w:ins w:id="99" w:author="Stephen Ragsdale" w:date="2016-03-14T14:26:00Z">
        <w:r w:rsidR="007644BF">
          <w:t xml:space="preserve"> </w:t>
        </w:r>
        <w:r w:rsidR="007644BF">
          <w:fldChar w:fldCharType="begin"/>
        </w:r>
        <w:r w:rsidR="007644BF">
          <w:instrText xml:space="preserve"> ADDIN ZOTERO_ITEM CSL_CITATION {"citationID":"1pv1urit86","properties":{"formattedCitation":"(59)","plainCitation":"(59)"},"citationItems":[{"id":153,"uris":["http://zotero.org/users/2832130/items/EV8UG5CH"],"uri":["http://zotero.org/users/2832130/items/EV8UG5CH"],"itemData":{"id":153,"type":"article-journal","title":"The Wolfe cycle comes full circle","container-title":"Proceedings of the National Academy of Sciences","page":"15084-15085","volume":"109","issue":"38","source":"www.pnas.org","abstract":"PMID: 22955879","DOI":"10.1073/pnas.1213193109","ISSN":"0027-8424, 1091-6490","journalAbbreviation":"PNAS","language":"en","author":[{"family":"Thauer","given":"Rudolf K."}],"issued":{"date-parts":[["2012",9,18]]}}}],"schema":"https://github.com/citation-style-language/schema/raw/master/csl-citation.json"} </w:instrText>
        </w:r>
        <w:r w:rsidR="007644BF">
          <w:fldChar w:fldCharType="separate"/>
        </w:r>
        <w:r w:rsidR="007644BF" w:rsidRPr="007C0A49">
          <w:t>(59)</w:t>
        </w:r>
        <w:r w:rsidR="007644BF">
          <w:fldChar w:fldCharType="end"/>
        </w:r>
      </w:ins>
      <w:ins w:id="100" w:author="Stephen Ragsdale" w:date="2016-03-14T14:24:00Z">
        <w:r w:rsidR="003A0B8B">
          <w:t xml:space="preserve">. </w:t>
        </w:r>
      </w:ins>
      <w:r w:rsidR="00D61662">
        <w:t>This</w:t>
      </w:r>
      <w:r w:rsidR="001F3FCA">
        <w:t xml:space="preserve"> </w:t>
      </w:r>
      <w:ins w:id="101" w:author="Stephen Ragsdale" w:date="2016-03-14T14:23:00Z">
        <w:r w:rsidR="00FA6B3D">
          <w:t xml:space="preserve">reaction </w:t>
        </w:r>
      </w:ins>
      <w:del w:id="102" w:author="Stephen Ragsdale" w:date="2016-03-14T14:23:00Z">
        <w:r w:rsidR="001F3FCA" w:rsidDel="00FA6B3D">
          <w:delText>wa</w:delText>
        </w:r>
        <w:r w:rsidR="00D61662" w:rsidDel="00FA6B3D">
          <w:delText>s demonstrated to be</w:delText>
        </w:r>
      </w:del>
      <w:ins w:id="103" w:author="Stephen Ragsdale" w:date="2016-03-14T14:23:00Z">
        <w:r w:rsidR="00FA6B3D">
          <w:t>is</w:t>
        </w:r>
      </w:ins>
      <w:r w:rsidR="00D61662">
        <w:t xml:space="preserve"> mediated by </w:t>
      </w:r>
      <w:del w:id="104" w:author="Stephen Ragsdale" w:date="2016-03-14T13:55:00Z">
        <w:r w:rsidR="00D61662" w:rsidDel="00C96BB0">
          <w:delText xml:space="preserve">methanophenazine </w:delText>
        </w:r>
      </w:del>
      <w:ins w:id="105" w:author="Stephen Ragsdale" w:date="2016-03-14T13:55:00Z">
        <w:r w:rsidR="00C96BB0">
          <w:t>methanophenazine-</w:t>
        </w:r>
      </w:ins>
      <w:r w:rsidR="00D61662">
        <w:t xml:space="preserve">dependent </w:t>
      </w:r>
      <w:del w:id="106" w:author="Stephen Ragsdale" w:date="2016-03-14T13:55:00Z">
        <w:r w:rsidR="00D61662" w:rsidDel="00C96BB0">
          <w:delText xml:space="preserve">membrane </w:delText>
        </w:r>
      </w:del>
      <w:ins w:id="107" w:author="Stephen Ragsdale" w:date="2016-03-14T13:55:00Z">
        <w:r w:rsidR="00C96BB0">
          <w:t>membrane-</w:t>
        </w:r>
      </w:ins>
      <w:r w:rsidR="00D61662">
        <w:t xml:space="preserve">bound heterodisulfide </w:t>
      </w:r>
      <w:ins w:id="108" w:author="Stephen Ragsdale" w:date="2016-03-14T13:55:00Z">
        <w:r w:rsidR="00827A2A">
          <w:t>r</w:t>
        </w:r>
        <w:r w:rsidR="00C96BB0">
          <w:t xml:space="preserve">eductase </w:t>
        </w:r>
      </w:ins>
      <w:r w:rsidR="00D61662">
        <w:t>(</w:t>
      </w:r>
      <w:proofErr w:type="spellStart"/>
      <w:r w:rsidR="00D61662">
        <w:t>HdrDE</w:t>
      </w:r>
      <w:proofErr w:type="spellEnd"/>
      <w:r w:rsidR="00D61662">
        <w:t>) (</w:t>
      </w:r>
      <w:r w:rsidR="00270FE5">
        <w:fldChar w:fldCharType="begin"/>
      </w:r>
      <w:r w:rsidR="007C0A49">
        <w:instrText xml:space="preserve"> ADDIN ZOTERO_ITEM CSL_CITATION {"citationID":"171n7c6tt4","properties":{"formattedCitation":"(11)","plainCitation":"(11)"},"citationItems":[{"id":489,"uris":["http://zotero.org/groups/450273/items/GPI82GGR"],"uri":["http://zotero.org/groups/450273/items/GPI82GGR"],"itemData":{"id":489,"type":"article-journal","title":"Purification of a cytochrome b containing H2:heterodisulfide oxidoreductase complex from membranes of &lt;i&gt;Methanosarcina barkeri&lt;/i&gt;","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schema":"https://github.com/citation-style-language/schema/raw/master/csl-citation.json"} </w:instrText>
      </w:r>
      <w:r w:rsidR="00270FE5">
        <w:fldChar w:fldCharType="separate"/>
      </w:r>
      <w:r w:rsidR="007C0A49" w:rsidRPr="007C0A49">
        <w:t>(11)</w:t>
      </w:r>
      <w:r w:rsidR="00270FE5">
        <w:fldChar w:fldCharType="end"/>
      </w:r>
      <w:r w:rsidR="00270FE5">
        <w:t xml:space="preserve">, </w:t>
      </w:r>
      <w:r w:rsidR="00D61662" w:rsidRPr="00274688">
        <w:rPr>
          <w:highlight w:val="yellow"/>
        </w:rPr>
        <w:t xml:space="preserve">Ide and </w:t>
      </w:r>
      <w:proofErr w:type="spellStart"/>
      <w:r w:rsidR="00D61662" w:rsidRPr="00274688">
        <w:rPr>
          <w:highlight w:val="yellow"/>
        </w:rPr>
        <w:t>Deppenmeier</w:t>
      </w:r>
      <w:proofErr w:type="spellEnd"/>
      <w:r w:rsidR="00D61662" w:rsidRPr="00274688">
        <w:rPr>
          <w:highlight w:val="yellow"/>
        </w:rPr>
        <w:t xml:space="preserve"> ref</w:t>
      </w:r>
      <w:r w:rsidR="00D61662">
        <w:t xml:space="preserve">, </w:t>
      </w:r>
      <w:r w:rsidR="00270FE5">
        <w:t xml:space="preserve">and </w:t>
      </w:r>
      <w:r w:rsidR="00D61662">
        <w:fldChar w:fldCharType="begin"/>
      </w:r>
      <w:r w:rsidR="007C0A49">
        <w:instrText xml:space="preserve"> ADDIN ZOTERO_ITEM CSL_CITATION {"citationID":"SiLFzXEA","properties":{"formattedCitation":"(10)","plainCitation":"(10)"},"citationItems":[{"id":523,"uris":["http://zotero.org/groups/450273/items/IAPVUVF5"],"uri":["http://zotero.org/groups/450273/items/IAPVUVF5"],"itemData":{"id":523,"type":"article-journal","title":"Bioenergetics and anaerobic respiratory chains of aceticlastic methanogens","container-title":"Biochimica et Biophysica Acta (BBA) - Bioenergetics","page":"1130-1147","volume":"1837","issue":"7","source":"CrossRef","DOI":"10.1016/j.bbabio.2013.12.002","ISSN":"00052728","language":"en","author":[{"family":"Welte","given":"Cornelia"},{"family":"Deppenmeier","given":"Uwe"}],"issued":{"date-parts":[["2014",7]]}}}],"schema":"https://github.com/citation-style-language/schema/raw/master/csl-citation.json"} </w:instrText>
      </w:r>
      <w:r w:rsidR="00D61662">
        <w:fldChar w:fldCharType="separate"/>
      </w:r>
      <w:r w:rsidR="007C0A49" w:rsidRPr="00A61B62">
        <w:t>(10)</w:t>
      </w:r>
      <w:r w:rsidR="00D61662">
        <w:fldChar w:fldCharType="end"/>
      </w:r>
      <w:r w:rsidR="00D61662">
        <w:t>)</w:t>
      </w:r>
      <w:r w:rsidR="001F3FCA">
        <w:t xml:space="preserve"> for the cytochrome containing methanogens</w:t>
      </w:r>
      <w:ins w:id="109" w:author="Stephen Ragsdale" w:date="2016-03-14T14:50:00Z">
        <w:r w:rsidR="00E75F12">
          <w:t xml:space="preserve"> (</w:t>
        </w:r>
        <w:proofErr w:type="spellStart"/>
        <w:r w:rsidR="00E75F12">
          <w:t>Eq</w:t>
        </w:r>
        <w:proofErr w:type="spellEnd"/>
        <w:r w:rsidR="00E75F12">
          <w:t xml:space="preserve"> 1)</w:t>
        </w:r>
      </w:ins>
      <w:r w:rsidR="00F155A9">
        <w:t>.</w:t>
      </w:r>
      <w:r w:rsidR="007C0A49">
        <w:t xml:space="preserve"> </w:t>
      </w:r>
      <w:r w:rsidR="00F155A9">
        <w:t xml:space="preserve">However, </w:t>
      </w:r>
      <w:r w:rsidR="00D61662">
        <w:t xml:space="preserve">the </w:t>
      </w:r>
      <w:r w:rsidR="001F3FCA">
        <w:t xml:space="preserve">non-cytochrome containing </w:t>
      </w:r>
      <w:r w:rsidR="00D61662">
        <w:t>oblig</w:t>
      </w:r>
      <w:r w:rsidR="001F3FCA">
        <w:t xml:space="preserve">ate </w:t>
      </w:r>
      <w:proofErr w:type="spellStart"/>
      <w:r w:rsidR="001F3FCA">
        <w:t>hydrogenotrophs</w:t>
      </w:r>
      <w:proofErr w:type="spellEnd"/>
      <w:r w:rsidR="00D61662">
        <w:t xml:space="preserve"> </w:t>
      </w:r>
      <w:del w:id="110" w:author="Stephen Ragsdale" w:date="2016-03-14T14:10:00Z">
        <w:r w:rsidR="00407143" w:rsidDel="00827A2A">
          <w:delText xml:space="preserve">do not </w:delText>
        </w:r>
        <w:r w:rsidR="00D61662" w:rsidDel="00827A2A">
          <w:delText>contain</w:delText>
        </w:r>
      </w:del>
      <w:ins w:id="111" w:author="Stephen Ragsdale" w:date="2016-03-14T14:18:00Z">
        <w:r w:rsidR="00FC0F74">
          <w:t>do not contain</w:t>
        </w:r>
      </w:ins>
      <w:r w:rsidR="00D61662">
        <w:t xml:space="preserve"> the</w:t>
      </w:r>
      <w:r w:rsidR="004A29F8">
        <w:t xml:space="preserve"> </w:t>
      </w:r>
      <w:del w:id="112" w:author="Stephen Ragsdale" w:date="2016-03-14T14:10:00Z">
        <w:r w:rsidR="00407143" w:rsidDel="00827A2A">
          <w:delText xml:space="preserve">typical </w:delText>
        </w:r>
      </w:del>
      <w:r w:rsidR="00407143">
        <w:t xml:space="preserve">membrane associated </w:t>
      </w:r>
      <w:ins w:id="113" w:author="Stephen Ragsdale" w:date="2016-03-14T14:11:00Z">
        <w:r w:rsidR="00827A2A">
          <w:t>hemoprotein</w:t>
        </w:r>
      </w:ins>
      <w:ins w:id="114" w:author="Stephen Ragsdale" w:date="2016-03-14T14:10:00Z">
        <w:r w:rsidR="00827A2A">
          <w:t xml:space="preserve"> </w:t>
        </w:r>
      </w:ins>
      <w:del w:id="115" w:author="Stephen Ragsdale" w:date="2016-03-14T13:56:00Z">
        <w:r w:rsidR="004A29F8" w:rsidDel="00C96BB0">
          <w:delText>heterodisulfide reductase</w:delText>
        </w:r>
      </w:del>
      <w:proofErr w:type="spellStart"/>
      <w:ins w:id="116" w:author="Stephen Ragsdale" w:date="2016-03-14T13:56:00Z">
        <w:r w:rsidR="00C96BB0">
          <w:t>Hdr</w:t>
        </w:r>
      </w:ins>
      <w:ins w:id="117" w:author="Stephen Ragsdale" w:date="2016-03-14T14:11:00Z">
        <w:r w:rsidR="00827A2A">
          <w:t>DE</w:t>
        </w:r>
      </w:ins>
      <w:proofErr w:type="spellEnd"/>
      <w:r w:rsidR="001F3FCA">
        <w:t xml:space="preserve"> </w:t>
      </w:r>
      <w:del w:id="118" w:author="Stephen Ragsdale" w:date="2016-03-14T14:11:00Z">
        <w:r w:rsidR="001F3FCA" w:rsidDel="00827A2A">
          <w:delText xml:space="preserve">but </w:delText>
        </w:r>
      </w:del>
      <w:ins w:id="119" w:author="Stephen Ragsdale" w:date="2016-03-14T14:19:00Z">
        <w:r w:rsidR="00FC0F74">
          <w:t>but,</w:t>
        </w:r>
      </w:ins>
      <w:ins w:id="120" w:author="Stephen Ragsdale" w:date="2016-03-14T14:11:00Z">
        <w:r w:rsidR="00827A2A">
          <w:t xml:space="preserve"> </w:t>
        </w:r>
      </w:ins>
      <w:r w:rsidR="001F3FCA">
        <w:t>instead</w:t>
      </w:r>
      <w:ins w:id="121" w:author="Stephen Ragsdale" w:date="2016-03-14T14:19:00Z">
        <w:r w:rsidR="00FC0F74">
          <w:t>,</w:t>
        </w:r>
      </w:ins>
      <w:r w:rsidR="001F3FCA">
        <w:t xml:space="preserve"> </w:t>
      </w:r>
      <w:del w:id="122" w:author="Stephen Ragsdale" w:date="2016-03-14T13:56:00Z">
        <w:r w:rsidR="001F3FCA" w:rsidDel="00A647AF">
          <w:delText xml:space="preserve">one </w:delText>
        </w:r>
      </w:del>
      <w:ins w:id="123" w:author="Stephen Ragsdale" w:date="2016-03-14T14:18:00Z">
        <w:r w:rsidR="00FC0F74">
          <w:t>use</w:t>
        </w:r>
      </w:ins>
      <w:ins w:id="124" w:author="Stephen Ragsdale" w:date="2016-03-14T13:56:00Z">
        <w:r w:rsidR="00827A2A">
          <w:t xml:space="preserve"> a cytoplasmic</w:t>
        </w:r>
      </w:ins>
      <w:del w:id="125" w:author="Stephen Ragsdale" w:date="2016-03-14T13:56:00Z">
        <w:r w:rsidR="001F3FCA" w:rsidDel="00A647AF">
          <w:delText>that is most likely associated with the cytoplasm</w:delText>
        </w:r>
      </w:del>
      <w:r w:rsidR="001F3FCA">
        <w:t xml:space="preserve"> </w:t>
      </w:r>
      <w:del w:id="126" w:author="Stephen Ragsdale" w:date="2016-03-14T14:12:00Z">
        <w:r w:rsidR="001F3FCA" w:rsidDel="00827A2A">
          <w:fldChar w:fldCharType="begin"/>
        </w:r>
        <w:r w:rsidR="007C0A49" w:rsidDel="00827A2A">
          <w:delInstrText xml:space="preserve"> ADDIN ZOTERO_ITEM CSL_CITATION {"citationID":"25954fna4f","properties":{"formattedCitation":"(54, 55)","plainCitation":"(54, 55)"},"citationItems":[{"id":509,"uris":["http://zotero.org/groups/450273/items/AHFUEX3X"],"uri":["http://zotero.org/groups/450273/items/AHFUEX3X"],"itemData":{"id":509,"type":"article-journal","title":"H2: heterodisulfide oxidoreductase complex from &lt;i&gt;Methanobacterium thermoautotrophicum&lt;/i&gt;","container-title":"European Journal of Biochemistry","page":"139-148","volume":"220","issue":"1","source":"Wiley Online Library","abstract":"The reduction of the heterodisulfide (CoM-S-S-HTP) of coenzyme M (H-S-CoM) and N-7-mercaptoheptanoylthreonine phosphate (H-S-HTP) with H2 is an energy-conserving step in most methanogenic Archaea. In this study, we show that in Methanobacterium thermoautotrophicum (strain Marburg) this reaction is catalyzed by a stable H2: heterodisulfide oxidoreductase complex of F420-non-reducing hydrogenase and heterodisulfide reductase. This complex, which was loosely associated with the cytoplasmic membrane, was purified 17-fold with 80% yield to apparent homogeneity. The purified complex was composed of six different subunits of apparent molecular masses 80, 51, 41, 36, 21 and 17 kDa, and 1 mol complex, with apparent molecular mass 250 kDa, contained approximately 0.6 mol nickel, 0.9 mol FAD, 26 mol non-heme iron and 22 mol acid-labile sulfur. In 25 nM Chaps, the complex partially dissociated into two subcomplexes. The first subcomplex was was composed of the 51-, 41- and 17-kDa subunits; 1 mol trimer contained 0.7 mol nickel, 10 mol non-heme iron and 9 mol acid-labile sulfur and exhibited F420-non-reducing hydrogenase activity. The other subcomplex was composed of the 80-, 36- and 21-kDa subunits; 1 mol trimer contained 0.8 mol FAD, 22 mol non-heme iron and 15 mol acid-labile sulfur and exhibited heterodisulfide-reductase activity. The stimulatory effects of potassium phosphate, a membrane component, uracil derivatives and coenzyme F430 on the H2:heterodisulfide-oxidoreductase activity of the purified complex are described.","DOI":"10.1111/j.1432-1033.1994.tb18608.x","ISSN":"1432-1033","shortTitle":"H2","language":"en","author":[{"family":"Setzke","given":"Edgar"},{"family":"Hedderich","given":"Reiner"},{"family":"Heiden","given":"Stefanie"},{"family":"Thauer","given":"Rudolf K."}],"issued":{"date-parts":[["1994",2,1]]}},"label":"page"},{"id":493,"uris":["http://zotero.org/groups/450273/items/2N6KBQIF"],"uri":["http://zotero.org/groups/450273/items/2N6KBQIF"],"itemData":{"id":493,"type":"article-journal","title":"Methanogenic archaea: ecologically relevant differences in energy conservation","container-title":"Nature Reviews Microbiology","page":"579-591","volume":"6","issue":"8","source":"CrossRef","DOI":"10.1038/nrmicro1931","ISSN":"1740-1526, 1740-1534","shortTitle":"Methanogenic archaea","author":[{"family":"Thauer","given":"Rudolf K."},{"family":"Kaster","given":"Anne-Kristin"},{"family":"Seedorf","given":"Henning"},{"family":"Buckel","given":"Wolfgang"},{"family":"Hedderich","given":"Reiner"}],"issued":{"date-parts":[["2008",8]]}},"label":"page"}],"schema":"https://github.com/citation-style-language/schema/raw/master/csl-citation.json"} </w:delInstrText>
        </w:r>
        <w:r w:rsidR="001F3FCA" w:rsidDel="00827A2A">
          <w:fldChar w:fldCharType="separate"/>
        </w:r>
        <w:r w:rsidR="007C0A49" w:rsidRPr="007C0A49" w:rsidDel="00827A2A">
          <w:delText>(54, 55)</w:delText>
        </w:r>
        <w:r w:rsidR="001F3FCA" w:rsidDel="00827A2A">
          <w:fldChar w:fldCharType="end"/>
        </w:r>
      </w:del>
      <w:ins w:id="127" w:author="Stephen Ragsdale" w:date="2016-03-14T13:57:00Z">
        <w:r w:rsidR="00A647AF">
          <w:t xml:space="preserve"> </w:t>
        </w:r>
      </w:ins>
      <w:del w:id="128" w:author="Stephen Ragsdale" w:date="2016-03-14T13:57:00Z">
        <w:r w:rsidR="001F3FCA" w:rsidDel="00A647AF">
          <w:delText>.</w:delText>
        </w:r>
      </w:del>
      <w:del w:id="129" w:author="Stephen Ragsdale" w:date="2016-03-14T14:12:00Z">
        <w:r w:rsidR="007C0A49" w:rsidDel="00827A2A">
          <w:delText xml:space="preserve"> </w:delText>
        </w:r>
      </w:del>
      <w:del w:id="130" w:author="Stephen Ragsdale" w:date="2016-03-14T13:57:00Z">
        <w:r w:rsidR="001F3FCA" w:rsidDel="00A647AF">
          <w:delText xml:space="preserve">Additionally, </w:delText>
        </w:r>
        <w:r w:rsidR="00270FE5" w:rsidDel="00A647AF">
          <w:delText>it is</w:delText>
        </w:r>
      </w:del>
      <w:del w:id="131" w:author="Stephen Ragsdale" w:date="2016-03-14T13:58:00Z">
        <w:r w:rsidR="00270FE5" w:rsidDel="00A647AF">
          <w:delText xml:space="preserve"> </w:delText>
        </w:r>
      </w:del>
      <w:del w:id="132" w:author="Stephen Ragsdale" w:date="2016-03-14T14:12:00Z">
        <w:r w:rsidR="00270FE5" w:rsidDel="00827A2A">
          <w:delText xml:space="preserve">a </w:delText>
        </w:r>
      </w:del>
      <w:r w:rsidR="00270FE5">
        <w:t>three</w:t>
      </w:r>
      <w:ins w:id="133" w:author="Stephen Ragsdale" w:date="2016-03-14T14:16:00Z">
        <w:r w:rsidR="00FC0F74">
          <w:t>-</w:t>
        </w:r>
      </w:ins>
      <w:del w:id="134" w:author="Stephen Ragsdale" w:date="2016-03-14T14:16:00Z">
        <w:r w:rsidR="00270FE5" w:rsidDel="00FC0F74">
          <w:delText xml:space="preserve"> </w:delText>
        </w:r>
      </w:del>
      <w:r w:rsidR="00270FE5">
        <w:t xml:space="preserve">subunit </w:t>
      </w:r>
      <w:proofErr w:type="spellStart"/>
      <w:ins w:id="135" w:author="Stephen Ragsdale" w:date="2016-03-14T14:16:00Z">
        <w:r w:rsidR="00FC0F74">
          <w:t>HdrABC</w:t>
        </w:r>
        <w:proofErr w:type="spellEnd"/>
        <w:r w:rsidR="00FC0F74">
          <w:t xml:space="preserve"> </w:t>
        </w:r>
      </w:ins>
      <w:r w:rsidR="00270FE5">
        <w:t xml:space="preserve">complex </w:t>
      </w:r>
      <w:del w:id="136" w:author="Stephen Ragsdale" w:date="2016-03-14T14:16:00Z">
        <w:r w:rsidR="00270FE5" w:rsidDel="00FC0F74">
          <w:delText>(HdrABC)</w:delText>
        </w:r>
      </w:del>
      <w:ins w:id="137" w:author="Stephen Ragsdale" w:date="2016-03-14T13:59:00Z">
        <w:r w:rsidR="00827A2A">
          <w:t>that</w:t>
        </w:r>
        <w:r w:rsidR="00A647AF">
          <w:t xml:space="preserve"> </w:t>
        </w:r>
      </w:ins>
      <w:ins w:id="138" w:author="Stephen Ragsdale" w:date="2016-03-14T14:17:00Z">
        <w:r w:rsidR="00FC0F74">
          <w:t>lack</w:t>
        </w:r>
      </w:ins>
      <w:ins w:id="139" w:author="Stephen Ragsdale" w:date="2016-03-14T14:16:00Z">
        <w:r w:rsidR="00FC0F74">
          <w:t>s</w:t>
        </w:r>
      </w:ins>
      <w:ins w:id="140" w:author="Stephen Ragsdale" w:date="2016-03-14T14:15:00Z">
        <w:r w:rsidR="00FC0F74">
          <w:t xml:space="preserve"> </w:t>
        </w:r>
        <w:proofErr w:type="spellStart"/>
        <w:r w:rsidR="00FC0F74">
          <w:t>heme</w:t>
        </w:r>
      </w:ins>
      <w:proofErr w:type="spellEnd"/>
      <w:ins w:id="141" w:author="Stephen Ragsdale" w:date="2016-03-14T14:18:00Z">
        <w:r w:rsidR="00FC0F74">
          <w:t>, but contains</w:t>
        </w:r>
      </w:ins>
      <w:del w:id="142" w:author="Stephen Ragsdale" w:date="2016-03-14T13:59:00Z">
        <w:r w:rsidR="00270FE5" w:rsidDel="00A647AF">
          <w:delText xml:space="preserve"> </w:delText>
        </w:r>
      </w:del>
      <w:del w:id="143" w:author="Stephen Ragsdale" w:date="2016-03-14T13:57:00Z">
        <w:r w:rsidR="00270FE5" w:rsidDel="00A647AF">
          <w:delText xml:space="preserve">with </w:delText>
        </w:r>
      </w:del>
      <w:ins w:id="144" w:author="Stephen Ragsdale" w:date="2016-03-14T13:57:00Z">
        <w:r w:rsidR="00A647AF">
          <w:t xml:space="preserve"> </w:t>
        </w:r>
      </w:ins>
      <w:del w:id="145" w:author="Stephen Ragsdale" w:date="2016-03-14T13:57:00Z">
        <w:r w:rsidR="000433A3" w:rsidDel="00A647AF">
          <w:delText xml:space="preserve">a </w:delText>
        </w:r>
      </w:del>
      <w:proofErr w:type="spellStart"/>
      <w:r w:rsidR="000433A3">
        <w:t>flavin</w:t>
      </w:r>
      <w:proofErr w:type="spellEnd"/>
      <w:r w:rsidR="000433A3">
        <w:t xml:space="preserve"> adenine dinucleotide (FAD) </w:t>
      </w:r>
      <w:del w:id="146" w:author="Stephen Ragsdale" w:date="2016-03-14T13:57:00Z">
        <w:r w:rsidR="000433A3" w:rsidDel="00A647AF">
          <w:delText xml:space="preserve">containing co-factor in </w:delText>
        </w:r>
        <w:r w:rsidR="00DB6DBF" w:rsidDel="00A647AF">
          <w:delText xml:space="preserve">the </w:delText>
        </w:r>
        <w:r w:rsidR="000433A3" w:rsidDel="00A647AF">
          <w:delText>HdrA subunit</w:delText>
        </w:r>
      </w:del>
      <w:r w:rsidR="004851F9">
        <w:t xml:space="preserve"> </w:t>
      </w:r>
      <w:ins w:id="147" w:author="Stephen Ragsdale" w:date="2016-03-14T14:12:00Z">
        <w:r w:rsidR="00827A2A">
          <w:fldChar w:fldCharType="begin"/>
        </w:r>
        <w:r w:rsidR="00827A2A">
          <w:instrText xml:space="preserve"> ADDIN ZOTERO_ITEM CSL_CITATION {"citationID":"25954fna4f","properties":{"formattedCitation":"(54, 55)","plainCitation":"(54, 55)"},"citationItems":[{"id":509,"uris":["http://zotero.org/groups/450273/items/AHFUEX3X"],"uri":["http://zotero.org/groups/450273/items/AHFUEX3X"],"itemData":{"id":509,"type":"article-journal","title":"H2: heterodisulfide oxidoreductase complex from &lt;i&gt;Methanobacterium thermoautotrophicum&lt;/i&gt;","container-title":"European Journal of Biochemistry","page":"139-148","volume":"220","issue":"1","source":"Wiley Online Library","abstract":"The reduction of the heterodisulfide (CoM-S-S-HTP) of coenzyme M (H-S-CoM) and N-7-mercaptoheptanoylthreonine phosphate (H-S-HTP) with H2 is an energy-conserving step in most methanogenic Archaea. In this study, we show that in Methanobacterium thermoautotrophicum (strain Marburg) this reaction is catalyzed by a stable H2: heterodisulfide oxidoreductase complex of F420-non-reducing hydrogenase and heterodisulfide reductase. This complex, which was loosely associated with the cytoplasmic membrane, was purified 17-fold with 80% yield to apparent homogeneity. The purified complex was composed of six different subunits of apparent molecular masses 80, 51, 41, 36, 21 and 17 kDa, and 1 mol complex, with apparent molecular mass 250 kDa, contained approximately 0.6 mol nickel, 0.9 mol FAD, 26 mol non-heme iron and 22 mol acid-labile sulfur. In 25 nM Chaps, the complex partially dissociated into two subcomplexes. The first subcomplex was was composed of the 51-, 41- and 17-kDa subunits; 1 mol trimer contained 0.7 mol nickel, 10 mol non-heme iron and 9 mol acid-labile sulfur and exhibited F420-non-reducing hydrogenase activity. The other subcomplex was composed of the 80-, 36- and 21-kDa subunits; 1 mol trimer contained 0.8 mol FAD, 22 mol non-heme iron and 15 mol acid-labile sulfur and exhibited heterodisulfide-reductase activity. The stimulatory effects of potassium phosphate, a membrane component, uracil derivatives and coenzyme F430 on the H2:heterodisulfide-oxidoreductase activity of the purified complex are described.","DOI":"10.1111/j.1432-1033.1994.tb18608.x","ISSN":"1432-1033","shortTitle":"H2","language":"en","author":[{"family":"Setzke","given":"Edgar"},{"family":"Hedderich","given":"Reiner"},{"family":"Heiden","given":"Stefanie"},{"family":"Thauer","given":"Rudolf K."}],"issued":{"date-parts":[["1994",2,1]]}},"label":"page"},{"id":493,"uris":["http://zotero.org/groups/450273/items/2N6KBQIF"],"uri":["http://zotero.org/groups/450273/items/2N6KBQIF"],"itemData":{"id":493,"type":"article-journal","title":"Methanogenic archaea: ecologically relevant differences in energy conservation","container-title":"Nature Reviews Microbiology","page":"579-591","volume":"6","issue":"8","source":"CrossRef","DOI":"10.1038/nrmicro1931","ISSN":"1740-1526, 1740-1534","shortTitle":"Methanogenic archaea","author":[{"family":"Thauer","given":"Rudolf K."},{"family":"Kaster","given":"Anne-Kristin"},{"family":"Seedorf","given":"Henning"},{"family":"Buckel","given":"Wolfgang"},{"family":"Hedderich","given":"Reiner"}],"issued":{"date-parts":[["2008",8]]}},"label":"page"}],"schema":"https://github.com/citation-style-language/schema/raw/master/csl-citation.json"} </w:instrText>
        </w:r>
        <w:r w:rsidR="00827A2A">
          <w:fldChar w:fldCharType="separate"/>
        </w:r>
        <w:r w:rsidR="00827A2A" w:rsidRPr="007C0A49">
          <w:t>(54, 55)</w:t>
        </w:r>
        <w:r w:rsidR="00827A2A">
          <w:fldChar w:fldCharType="end"/>
        </w:r>
        <w:r w:rsidR="00827A2A" w:rsidRPr="00274688">
          <w:rPr>
            <w:highlight w:val="yellow"/>
          </w:rPr>
          <w:t xml:space="preserve"> </w:t>
        </w:r>
      </w:ins>
      <w:r w:rsidR="004851F9" w:rsidRPr="00274688">
        <w:rPr>
          <w:highlight w:val="yellow"/>
        </w:rPr>
        <w:t>(</w:t>
      </w:r>
      <w:proofErr w:type="spellStart"/>
      <w:r w:rsidR="004851F9" w:rsidRPr="00274688">
        <w:rPr>
          <w:highlight w:val="yellow"/>
        </w:rPr>
        <w:t>Heiderrich</w:t>
      </w:r>
      <w:proofErr w:type="spellEnd"/>
      <w:r w:rsidR="004851F9" w:rsidRPr="00274688">
        <w:rPr>
          <w:highlight w:val="yellow"/>
        </w:rPr>
        <w:t xml:space="preserve"> ref)</w:t>
      </w:r>
      <w:ins w:id="148" w:author="Stephen Ragsdale" w:date="2016-03-14T14:50:00Z">
        <w:r w:rsidR="00E75F12">
          <w:t xml:space="preserve"> (</w:t>
        </w:r>
        <w:proofErr w:type="spellStart"/>
        <w:r w:rsidR="00E75F12">
          <w:t>Eq</w:t>
        </w:r>
        <w:proofErr w:type="spellEnd"/>
        <w:r w:rsidR="00E75F12">
          <w:t xml:space="preserve"> 2)</w:t>
        </w:r>
      </w:ins>
      <w:r w:rsidR="00F155A9">
        <w:t xml:space="preserve">. </w:t>
      </w:r>
      <w:del w:id="149" w:author="Stephen Ragsdale" w:date="2016-03-14T14:19:00Z">
        <w:r w:rsidR="000433A3" w:rsidDel="00FC0F74">
          <w:delText xml:space="preserve">HdrA </w:delText>
        </w:r>
        <w:r w:rsidR="00274688" w:rsidDel="00FC0F74">
          <w:delText>and</w:delText>
        </w:r>
        <w:r w:rsidR="000433A3" w:rsidDel="00FC0F74">
          <w:delText xml:space="preserve"> other FAD</w:delText>
        </w:r>
        <w:r w:rsidR="00C35E8D" w:rsidDel="00FC0F74">
          <w:delText>-</w:delText>
        </w:r>
        <w:r w:rsidR="000433A3" w:rsidDel="00FC0F74">
          <w:delText xml:space="preserve">containing enzymes </w:delText>
        </w:r>
        <w:r w:rsidR="00274688" w:rsidDel="00FC0F74">
          <w:delText>have</w:delText>
        </w:r>
      </w:del>
      <w:ins w:id="150" w:author="Stephen Ragsdale" w:date="2016-03-14T14:19:00Z">
        <w:r w:rsidR="00FC0F74">
          <w:t>FAD has</w:t>
        </w:r>
      </w:ins>
      <w:r w:rsidR="000433A3">
        <w:t xml:space="preserve"> been increasingly recognized as </w:t>
      </w:r>
      <w:r w:rsidR="00C35E8D">
        <w:t>sites for</w:t>
      </w:r>
      <w:r w:rsidR="000433A3">
        <w:t xml:space="preserve"> </w:t>
      </w:r>
      <w:r w:rsidR="0095782E">
        <w:t xml:space="preserve">electron bifurcation, </w:t>
      </w:r>
      <w:r w:rsidR="000433A3">
        <w:t xml:space="preserve">coupling an exergonic reaction with an endergonic </w:t>
      </w:r>
      <w:r w:rsidR="00274688">
        <w:t>reaction</w:t>
      </w:r>
      <w:r w:rsidR="000433A3">
        <w:t xml:space="preserve"> in </w:t>
      </w:r>
      <w:commentRangeStart w:id="151"/>
      <w:r w:rsidR="00DB6DBF">
        <w:t xml:space="preserve">a </w:t>
      </w:r>
      <w:r w:rsidR="007A2E27">
        <w:t>two-step</w:t>
      </w:r>
      <w:r w:rsidR="000433A3">
        <w:t xml:space="preserve"> </w:t>
      </w:r>
      <w:r w:rsidR="007A2E27">
        <w:t xml:space="preserve">transfer of </w:t>
      </w:r>
      <w:r w:rsidR="000433A3">
        <w:t>one electron</w:t>
      </w:r>
      <w:commentRangeEnd w:id="151"/>
      <w:r w:rsidR="007A2E27">
        <w:rPr>
          <w:rStyle w:val="CommentReference"/>
          <w:rFonts w:ascii="Calibri" w:hAnsi="Calibri"/>
        </w:rPr>
        <w:commentReference w:id="151"/>
      </w:r>
      <w:r w:rsidR="000433A3">
        <w:t xml:space="preserve"> </w:t>
      </w:r>
      <w:r w:rsidR="000433A3">
        <w:fldChar w:fldCharType="begin"/>
      </w:r>
      <w:r w:rsidR="007C0A49">
        <w:instrText xml:space="preserve"> ADDIN ZOTERO_ITEM CSL_CITATION {"citationID":"22gbus05qu","properties":{"formattedCitation":"(56, 57)","plainCitation":"(56, 57)"},"citationItems":[{"id":828,"uris":["http://zotero.org/groups/450273/items/VPV9M3H3"],"uri":["http://zotero.org/groups/450273/items/VPV9M3H3"],"itemData":{"id":828,"type":"article-journal","title":"Redox bifurcations: Mechanisms and importance to life now, and at its origin: A widespread means of energy conversion in biology unfolds…","container-title":"BioEssays","page":"106-109","volume":"34","issue":"2","source":"CrossRef","DOI":"10.1002/bies.201100134","ISSN":"02659247","shortTitle":"Redox bifurcations","language":"en","author":[{"family":"Nitschke","given":"Wolfgang"},{"family":"Russell","given":"Michael J."}],"issued":{"date-parts":[["2012",2]]}},"label":"page"},{"id":824,"uris":["http://zotero.org/groups/450273/items/DGADW4CN"],"uri":["http://zotero.org/groups/450273/items/DGADW4CN"],"itemData":{"id":824,"type":"article-journal","title":"Energy Conservation via Electron-Transferring Flavoprotein in Anaerobic Bacteria","container-title":"Journal of Bacteriology","page":"784-791","volume":"190","issue":"3","source":"CrossRef","DOI":"10.1128/JB.01422-07","ISSN":"0021-9193","language":"en","author":[{"family":"Herrmann","given":"G."},{"family":"Jayamani","given":"E."},{"family":"Mai","given":"G."},{"family":"Buckel","given":"W."}],"issued":{"date-parts":[["2008",2,1]]}},"label":"page"}],"schema":"https://github.com/citation-style-language/schema/raw/master/csl-citation.json"} </w:instrText>
      </w:r>
      <w:r w:rsidR="000433A3">
        <w:fldChar w:fldCharType="separate"/>
      </w:r>
      <w:r w:rsidR="007C0A49" w:rsidRPr="007C0A49">
        <w:t>(56, 57)</w:t>
      </w:r>
      <w:r w:rsidR="000433A3">
        <w:fldChar w:fldCharType="end"/>
      </w:r>
      <w:r w:rsidR="005E7FDF">
        <w:t>.</w:t>
      </w:r>
      <w:r w:rsidR="007C0A49">
        <w:t xml:space="preserve"> </w:t>
      </w:r>
      <w:r w:rsidR="005E7FDF">
        <w:t xml:space="preserve"> </w:t>
      </w:r>
      <w:ins w:id="152" w:author="Stephen Ragsdale" w:date="2016-03-14T14:21:00Z">
        <w:r w:rsidR="00FA6B3D">
          <w:t xml:space="preserve">As shown in Figure 2, </w:t>
        </w:r>
      </w:ins>
      <w:del w:id="153" w:author="Stephen Ragsdale" w:date="2016-03-14T14:21:00Z">
        <w:r w:rsidR="005E7FDF" w:rsidDel="00FA6B3D">
          <w:delText xml:space="preserve">Recently, </w:delText>
        </w:r>
        <w:r w:rsidR="00126BCF" w:rsidDel="00FA6B3D">
          <w:delText xml:space="preserve">it has been demonstrated </w:delText>
        </w:r>
      </w:del>
      <w:del w:id="154" w:author="Stephen Ragsdale" w:date="2016-03-14T14:20:00Z">
        <w:r w:rsidR="00126BCF" w:rsidDel="00FC0F74">
          <w:fldChar w:fldCharType="begin"/>
        </w:r>
        <w:r w:rsidR="007C0A49" w:rsidDel="00FC0F74">
          <w:delInstrText xml:space="preserve"> ADDIN ZOTERO_ITEM CSL_CITATION {"citationID":"1d59omksa9","properties":{"formattedCitation":"(12, 58)","plainCitation":"(12, 58)"},"citationItems":[{"id":555,"uris":["http://zotero.org/groups/450273/items/XD7MVJX3"],"uri":["http://zotero.org/groups/450273/items/XD7MVJX3"],"itemData":{"id":555,"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journalAbbreviation":"PNAS","language":"en","author":[{"family":"Costa","given":"Kyle C."},{"family":"Wong","given":"Phoebe M."},{"family":"Wang","given":"Tiansong"},{"family":"Lie","given":"Thomas J."},{"family":"Dodsworth","given":"Jeremy A."},{"family":"Swanson","given":"Ingrid"},{"family":"Burn","given":"June A."},{"family":"Hackett","given":"Murray"},{"family":"Leigh","given":"John A."}],"issued":{"date-parts":[["2010",6,15]]}},"label":"page"},{"id":540,"uris":["http://zotero.org/groups/450273/items/TB6URJN6"],"uri":["http://zotero.org/groups/450273/items/TB6URJN6"],"itemData":{"id":540,"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journalAbbreviation":"PNAS","language":"en","author":[{"family":"Kaster","given":"Anne-Kristin"},{"family":"Moll","given":"Johanna"},{"family":"Parey","given":"Kristian"},{"family":"Thauer","given":"Rudolf K."}],"issued":{"date-parts":[["2011",2,15]]}},"label":"page"}],"schema":"https://github.com/citation-style-language/schema/raw/master/csl-citation.json"} </w:delInstrText>
        </w:r>
        <w:r w:rsidR="00126BCF" w:rsidDel="00FC0F74">
          <w:fldChar w:fldCharType="separate"/>
        </w:r>
        <w:r w:rsidR="007C0A49" w:rsidRPr="007C0A49" w:rsidDel="00FC0F74">
          <w:delText>(12, 58)</w:delText>
        </w:r>
        <w:r w:rsidR="00126BCF" w:rsidDel="00FC0F74">
          <w:fldChar w:fldCharType="end"/>
        </w:r>
      </w:del>
      <w:del w:id="155" w:author="Stephen Ragsdale" w:date="2016-03-14T14:21:00Z">
        <w:r w:rsidR="00126BCF" w:rsidDel="00FA6B3D">
          <w:delText xml:space="preserve"> </w:delText>
        </w:r>
        <w:r w:rsidR="005A081E" w:rsidDel="00FA6B3D">
          <w:delText xml:space="preserve">that </w:delText>
        </w:r>
      </w:del>
      <w:del w:id="156" w:author="Stephen Ragsdale" w:date="2016-03-14T14:20:00Z">
        <w:r w:rsidR="005A081E" w:rsidDel="00FC0F74">
          <w:delText>this heterodisulfide reductase</w:delText>
        </w:r>
      </w:del>
      <w:proofErr w:type="spellStart"/>
      <w:ins w:id="157" w:author="Stephen Ragsdale" w:date="2016-03-14T14:20:00Z">
        <w:r w:rsidR="00FC0F74">
          <w:t>HdrABC</w:t>
        </w:r>
      </w:ins>
      <w:proofErr w:type="spellEnd"/>
      <w:r w:rsidR="00126BCF">
        <w:t xml:space="preserve"> mediate</w:t>
      </w:r>
      <w:r w:rsidR="00274688">
        <w:t>s</w:t>
      </w:r>
      <w:r w:rsidR="00126BCF">
        <w:t xml:space="preserve"> the coupling of exergonic </w:t>
      </w:r>
      <w:r w:rsidR="002D7B41">
        <w:t xml:space="preserve">heterodisulfide reduction with </w:t>
      </w:r>
      <w:r w:rsidR="002D7B41">
        <w:lastRenderedPageBreak/>
        <w:t xml:space="preserve">endergonic </w:t>
      </w:r>
      <w:ins w:id="158" w:author="Stephen Ragsdale" w:date="2016-03-14T14:21:00Z">
        <w:r w:rsidR="00FA6B3D">
          <w:t xml:space="preserve">reduction of </w:t>
        </w:r>
      </w:ins>
      <w:r w:rsidR="002D7B41">
        <w:t xml:space="preserve">ferredoxin </w:t>
      </w:r>
      <w:del w:id="159" w:author="Stephen Ragsdale" w:date="2016-03-14T14:22:00Z">
        <w:r w:rsidR="002D7B41" w:rsidDel="00FA6B3D">
          <w:delText>reduction</w:delText>
        </w:r>
      </w:del>
      <w:ins w:id="160" w:author="Stephen Ragsdale" w:date="2016-03-14T14:20:00Z">
        <w:r w:rsidR="00FC0F74">
          <w:fldChar w:fldCharType="begin"/>
        </w:r>
        <w:r w:rsidR="00FC0F74">
          <w:instrText xml:space="preserve"> ADDIN ZOTERO_ITEM CSL_CITATION {"citationID":"1d59omksa9","properties":{"formattedCitation":"(12, 58)","plainCitation":"(12, 58)"},"citationItems":[{"id":555,"uris":["http://zotero.org/groups/450273/items/XD7MVJX3"],"uri":["http://zotero.org/groups/450273/items/XD7MVJX3"],"itemData":{"id":555,"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journalAbbreviation":"PNAS","language":"en","author":[{"family":"Costa","given":"Kyle C."},{"family":"Wong","given":"Phoebe M."},{"family":"Wang","given":"Tiansong"},{"family":"Lie","given":"Thomas J."},{"family":"Dodsworth","given":"Jeremy A."},{"family":"Swanson","given":"Ingrid"},{"family":"Burn","given":"June A."},{"family":"Hackett","given":"Murray"},{"family":"Leigh","given":"John A."}],"issued":{"date-parts":[["2010",6,15]]}},"label":"page"},{"id":540,"uris":["http://zotero.org/groups/450273/items/TB6URJN6"],"uri":["http://zotero.org/groups/450273/items/TB6URJN6"],"itemData":{"id":540,"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journalAbbreviation":"PNAS","language":"en","author":[{"family":"Kaster","given":"Anne-Kristin"},{"family":"Moll","given":"Johanna"},{"family":"Parey","given":"Kristian"},{"family":"Thauer","given":"Rudolf K."}],"issued":{"date-parts":[["2011",2,15]]}},"label":"page"}],"schema":"https://github.com/citation-style-language/schema/raw/master/csl-citation.json"} </w:instrText>
        </w:r>
        <w:r w:rsidR="00FC0F74">
          <w:fldChar w:fldCharType="separate"/>
        </w:r>
        <w:r w:rsidR="00FC0F74" w:rsidRPr="007C0A49">
          <w:t>(12, 58)</w:t>
        </w:r>
        <w:r w:rsidR="00FC0F74">
          <w:fldChar w:fldCharType="end"/>
        </w:r>
      </w:ins>
      <w:ins w:id="161" w:author="Stephen Ragsdale" w:date="2016-03-14T14:22:00Z">
        <w:r w:rsidR="00FA6B3D">
          <w:t>, which</w:t>
        </w:r>
      </w:ins>
      <w:del w:id="162" w:author="Stephen Ragsdale" w:date="2016-03-14T14:22:00Z">
        <w:r w:rsidR="002D7B41" w:rsidDel="00FA6B3D">
          <w:delText>.</w:delText>
        </w:r>
      </w:del>
      <w:r w:rsidR="007C0A49">
        <w:t xml:space="preserve"> </w:t>
      </w:r>
      <w:del w:id="163" w:author="Stephen Ragsdale" w:date="2016-03-14T14:21:00Z">
        <w:r w:rsidR="001426E4" w:rsidDel="00FA6B3D">
          <w:delText xml:space="preserve">As shown in Figure 2, </w:delText>
        </w:r>
      </w:del>
      <w:del w:id="164" w:author="Stephen Ragsdale" w:date="2016-03-14T14:22:00Z">
        <w:r w:rsidR="001426E4" w:rsidDel="00FA6B3D">
          <w:delText>t</w:delText>
        </w:r>
        <w:r w:rsidR="002D7B41" w:rsidDel="00FA6B3D">
          <w:delText xml:space="preserve">his ferredoxin </w:delText>
        </w:r>
      </w:del>
      <w:r w:rsidR="002D7B41">
        <w:t xml:space="preserve">is used for </w:t>
      </w:r>
      <w:ins w:id="165" w:author="Stephen Ragsdale" w:date="2016-03-14T14:22:00Z">
        <w:r w:rsidR="00FA6B3D">
          <w:t>CO</w:t>
        </w:r>
        <w:r w:rsidR="00FA6B3D" w:rsidRPr="006F5195">
          <w:rPr>
            <w:vertAlign w:val="subscript"/>
          </w:rPr>
          <w:t>2</w:t>
        </w:r>
        <w:r w:rsidR="00FA6B3D">
          <w:t xml:space="preserve"> </w:t>
        </w:r>
      </w:ins>
      <w:r w:rsidR="002D7B41">
        <w:t xml:space="preserve">reduction </w:t>
      </w:r>
      <w:del w:id="166" w:author="Stephen Ragsdale" w:date="2016-03-14T14:22:00Z">
        <w:r w:rsidR="002D7B41" w:rsidDel="00FA6B3D">
          <w:delText>of the CO</w:delText>
        </w:r>
        <w:r w:rsidR="002D7B41" w:rsidRPr="006F5195" w:rsidDel="00FA6B3D">
          <w:rPr>
            <w:vertAlign w:val="subscript"/>
          </w:rPr>
          <w:delText>2</w:delText>
        </w:r>
        <w:r w:rsidR="002D7B41" w:rsidDel="00FA6B3D">
          <w:delText xml:space="preserve"> </w:delText>
        </w:r>
      </w:del>
      <w:r w:rsidR="002D7B41">
        <w:t xml:space="preserve">via </w:t>
      </w:r>
      <w:proofErr w:type="spellStart"/>
      <w:r w:rsidR="002D7B41">
        <w:t>Fwd</w:t>
      </w:r>
      <w:proofErr w:type="spellEnd"/>
      <w:ins w:id="167" w:author="Stephen Ragsdale" w:date="2016-03-14T14:22:00Z">
        <w:r w:rsidR="00FA6B3D">
          <w:t>,</w:t>
        </w:r>
      </w:ins>
      <w:r w:rsidR="002D7B41">
        <w:t xml:space="preserve"> thereby linking the last </w:t>
      </w:r>
      <w:ins w:id="168" w:author="Stephen Ragsdale" w:date="2016-03-14T14:26:00Z">
        <w:r w:rsidR="007644BF">
          <w:t xml:space="preserve">to the first </w:t>
        </w:r>
      </w:ins>
      <w:r w:rsidR="002D7B41">
        <w:t>step of methanogen</w:t>
      </w:r>
      <w:r w:rsidR="0095782E">
        <w:t>e</w:t>
      </w:r>
      <w:r w:rsidR="002D7B41">
        <w:t xml:space="preserve">sis </w:t>
      </w:r>
      <w:del w:id="169" w:author="Stephen Ragsdale" w:date="2016-03-14T14:26:00Z">
        <w:r w:rsidR="002D7B41" w:rsidDel="007644BF">
          <w:delText xml:space="preserve">with the first step </w:delText>
        </w:r>
      </w:del>
      <w:r w:rsidR="002D7B41">
        <w:t>in a cyclical fashion</w:t>
      </w:r>
      <w:r w:rsidR="005A081E">
        <w:t xml:space="preserve"> </w:t>
      </w:r>
      <w:r w:rsidR="002D7B41">
        <w:fldChar w:fldCharType="begin"/>
      </w:r>
      <w:r w:rsidR="007C0A49">
        <w:instrText xml:space="preserve"> ADDIN ZOTERO_ITEM CSL_CITATION {"citationID":"1pv1urit86","properties":{"formattedCitation":"(59)","plainCitation":"(59)"},"citationItems":[{"id":153,"uris":["http://zotero.org/users/2832130/items/EV8UG5CH"],"uri":["http://zotero.org/users/2832130/items/EV8UG5CH"],"itemData":{"id":153,"type":"article-journal","title":"The Wolfe cycle comes full circle","container-title":"Proceedings of the National Academy of Sciences","page":"15084-15085","volume":"109","issue":"38","source":"www.pnas.org","abstract":"PMID: 22955879","DOI":"10.1073/pnas.1213193109","ISSN":"0027-8424, 1091-6490","journalAbbreviation":"PNAS","language":"en","author":[{"family":"Thauer","given":"Rudolf K."}],"issued":{"date-parts":[["2012",9,18]]}}}],"schema":"https://github.com/citation-style-language/schema/raw/master/csl-citation.json"} </w:instrText>
      </w:r>
      <w:r w:rsidR="002D7B41">
        <w:fldChar w:fldCharType="separate"/>
      </w:r>
      <w:r w:rsidR="007C0A49" w:rsidRPr="007C0A49">
        <w:t>(59)</w:t>
      </w:r>
      <w:r w:rsidR="002D7B41">
        <w:fldChar w:fldCharType="end"/>
      </w:r>
      <w:ins w:id="170" w:author="Stephen Ragsdale" w:date="2016-03-14T14:25:00Z">
        <w:r w:rsidR="003A0B8B">
          <w:t>.</w:t>
        </w:r>
      </w:ins>
      <w:ins w:id="171" w:author="Stephen Ragsdale" w:date="2016-03-14T14:53:00Z">
        <w:r w:rsidR="00316621">
          <w:rPr>
            <w:rStyle w:val="CommentReference"/>
            <w:rFonts w:ascii="Calibri" w:hAnsi="Calibri"/>
          </w:rPr>
          <w:commentReference w:id="172"/>
        </w:r>
      </w:ins>
      <m:oMath>
        <m:r>
          <w:ins w:id="173" w:author="Stephen Ragsdale" w:date="2016-03-14T14:49:00Z">
            <w:rPr>
              <w:rFonts w:ascii="Cambria Math" w:hAnsi="Cambria Math"/>
            </w:rPr>
            <m:t xml:space="preserve"> </m:t>
          </w:ins>
        </m:r>
      </m:oMath>
    </w:p>
    <w:p w14:paraId="160C2006" w14:textId="05881924" w:rsidR="00EF5BC0" w:rsidDel="00AB74CE" w:rsidRDefault="00184019" w:rsidP="00EF5BC0">
      <w:pPr>
        <w:spacing w:line="480" w:lineRule="auto"/>
        <w:rPr>
          <w:del w:id="174" w:author="Stephen Ragsdale" w:date="2016-03-14T14:43:00Z"/>
        </w:rPr>
      </w:pPr>
      <w:del w:id="175" w:author="Stephen Ragsdale" w:date="2016-03-14T14:33:00Z">
        <w:r w:rsidDel="008D1D61">
          <w:delText>T</w:delText>
        </w:r>
        <w:r w:rsidR="00EF5BC0" w:rsidDel="008D1D61">
          <w:delText xml:space="preserve">he </w:delText>
        </w:r>
      </w:del>
      <w:ins w:id="176" w:author="Stephen Ragsdale" w:date="2016-03-14T14:33:00Z">
        <w:r w:rsidR="008D1D61">
          <w:t xml:space="preserve">Recasting energy metabolism </w:t>
        </w:r>
      </w:ins>
      <w:ins w:id="177" w:author="Stephen Ragsdale" w:date="2016-03-14T14:35:00Z">
        <w:r w:rsidR="008D1D61">
          <w:t xml:space="preserve">in </w:t>
        </w:r>
        <w:r w:rsidR="008D1D61">
          <w:rPr>
            <w:i/>
          </w:rPr>
          <w:t>M. maripaludis</w:t>
        </w:r>
        <w:r w:rsidR="008D1D61">
          <w:t xml:space="preserve"> </w:t>
        </w:r>
      </w:ins>
      <w:ins w:id="178" w:author="Stephen Ragsdale" w:date="2016-03-14T14:34:00Z">
        <w:r w:rsidR="008D1D61">
          <w:t xml:space="preserve">as a cyclic </w:t>
        </w:r>
      </w:ins>
      <w:ins w:id="179" w:author="Stephen Ragsdale" w:date="2016-03-14T14:35:00Z">
        <w:r w:rsidR="008D1D61">
          <w:t xml:space="preserve">electron </w:t>
        </w:r>
      </w:ins>
      <w:ins w:id="180" w:author="Stephen Ragsdale" w:date="2016-03-14T14:34:00Z">
        <w:r w:rsidR="008D1D61">
          <w:t xml:space="preserve">bifurcating pathway </w:t>
        </w:r>
      </w:ins>
      <w:ins w:id="181" w:author="Stephen Ragsdale" w:date="2016-03-14T14:39:00Z">
        <w:r w:rsidR="00AB74CE">
          <w:t xml:space="preserve">that </w:t>
        </w:r>
      </w:ins>
      <w:ins w:id="182" w:author="Stephen Ragsdale" w:date="2016-03-14T14:41:00Z">
        <w:r w:rsidR="00AB74CE">
          <w:t xml:space="preserve">omits methanophenazine, which is lacking in </w:t>
        </w:r>
      </w:ins>
      <w:ins w:id="183" w:author="Stephen Ragsdale" w:date="2016-03-14T14:42:00Z">
        <w:r w:rsidR="00AB74CE">
          <w:t xml:space="preserve">hydrogenotrophic methanogens, </w:t>
        </w:r>
      </w:ins>
      <w:ins w:id="184" w:author="Stephen Ragsdale" w:date="2016-03-14T14:41:00Z">
        <w:r w:rsidR="00AB74CE">
          <w:t xml:space="preserve">and </w:t>
        </w:r>
      </w:ins>
      <w:ins w:id="185" w:author="Stephen Ragsdale" w:date="2016-03-14T14:39:00Z">
        <w:r w:rsidR="00AB74CE">
          <w:t xml:space="preserve">links </w:t>
        </w:r>
      </w:ins>
      <w:ins w:id="186" w:author="Stephen Ragsdale" w:date="2016-03-14T14:40:00Z">
        <w:r w:rsidR="00AB74CE">
          <w:t>H</w:t>
        </w:r>
        <w:r w:rsidR="00AB74CE" w:rsidRPr="000F6195">
          <w:rPr>
            <w:vertAlign w:val="subscript"/>
          </w:rPr>
          <w:t>2</w:t>
        </w:r>
        <w:r w:rsidR="00AB74CE">
          <w:t xml:space="preserve">–dependent </w:t>
        </w:r>
      </w:ins>
      <w:proofErr w:type="spellStart"/>
      <w:ins w:id="187" w:author="Stephen Ragsdale" w:date="2016-03-14T14:39:00Z">
        <w:r w:rsidR="00AB74CE">
          <w:t>Hdr</w:t>
        </w:r>
        <w:proofErr w:type="spellEnd"/>
        <w:r w:rsidR="00AB74CE">
          <w:t xml:space="preserve"> reduction to </w:t>
        </w:r>
      </w:ins>
      <w:ins w:id="188" w:author="Stephen Ragsdale" w:date="2016-03-14T14:40:00Z">
        <w:r w:rsidR="00AB74CE">
          <w:t>CO</w:t>
        </w:r>
        <w:r w:rsidR="00AB74CE" w:rsidRPr="00AB74CE">
          <w:rPr>
            <w:vertAlign w:val="subscript"/>
            <w:rPrChange w:id="189" w:author="Stephen Ragsdale" w:date="2016-03-14T14:40:00Z">
              <w:rPr/>
            </w:rPrChange>
          </w:rPr>
          <w:t>2</w:t>
        </w:r>
      </w:ins>
      <w:ins w:id="190" w:author="Stephen Ragsdale" w:date="2016-03-14T14:39:00Z">
        <w:r w:rsidR="00AB74CE">
          <w:t xml:space="preserve"> reduction via reduced ferredoxin </w:t>
        </w:r>
      </w:ins>
      <w:ins w:id="191" w:author="Stephen Ragsdale" w:date="2016-03-14T14:37:00Z">
        <w:r w:rsidR="008D1D61">
          <w:t xml:space="preserve">is in line with recent studies of hydrogenotrophic methanogenesis and </w:t>
        </w:r>
      </w:ins>
      <w:del w:id="192" w:author="Stephen Ragsdale" w:date="2016-03-14T14:34:00Z">
        <w:r w:rsidR="00EF5BC0" w:rsidDel="008D1D61">
          <w:delText xml:space="preserve">assumption of a </w:delText>
        </w:r>
      </w:del>
      <w:del w:id="193" w:author="Stephen Ragsdale" w:date="2016-03-14T14:37:00Z">
        <w:r w:rsidR="00EF5BC0" w:rsidDel="008D1D61">
          <w:delText xml:space="preserve">linear pathway </w:delText>
        </w:r>
      </w:del>
      <w:del w:id="194" w:author="Stephen Ragsdale" w:date="2016-03-14T14:35:00Z">
        <w:r w:rsidR="00EF5BC0" w:rsidDel="008D1D61">
          <w:delText xml:space="preserve">in </w:delText>
        </w:r>
        <w:r w:rsidR="00EF5BC0" w:rsidDel="008D1D61">
          <w:rPr>
            <w:i/>
          </w:rPr>
          <w:delText>M. maripaludis</w:delText>
        </w:r>
        <w:r w:rsidR="00EF5BC0" w:rsidDel="008D1D61">
          <w:delText xml:space="preserve"> without accounting for electron bifurcation</w:delText>
        </w:r>
      </w:del>
      <w:ins w:id="195" w:author="Stephen Ragsdale" w:date="2016-03-14T14:35:00Z">
        <w:r w:rsidR="008D1D61">
          <w:t>significantly improves</w:t>
        </w:r>
      </w:ins>
      <w:r w:rsidR="00EF5BC0">
        <w:t xml:space="preserve"> </w:t>
      </w:r>
      <w:del w:id="196" w:author="Stephen Ragsdale" w:date="2016-03-14T14:27:00Z">
        <w:r w:rsidR="00EF5BC0" w:rsidDel="008B7D1C">
          <w:delText xml:space="preserve">can </w:delText>
        </w:r>
      </w:del>
      <w:del w:id="197" w:author="Stephen Ragsdale" w:date="2016-03-14T14:28:00Z">
        <w:r w:rsidR="00EF5BC0" w:rsidDel="008B7D1C">
          <w:delText>affect</w:delText>
        </w:r>
      </w:del>
      <w:del w:id="198" w:author="Stephen Ragsdale" w:date="2016-03-14T14:36:00Z">
        <w:r w:rsidR="00EF5BC0" w:rsidDel="008D1D61">
          <w:delText xml:space="preserve"> </w:delText>
        </w:r>
      </w:del>
      <w:del w:id="199" w:author="Stephen Ragsdale" w:date="2016-03-14T14:28:00Z">
        <w:r w:rsidR="00EF5BC0" w:rsidDel="008B7D1C">
          <w:delText xml:space="preserve">the downstream </w:delText>
        </w:r>
      </w:del>
      <w:del w:id="200" w:author="Stephen Ragsdale" w:date="2016-03-14T14:36:00Z">
        <w:r w:rsidR="00EF5BC0" w:rsidDel="008D1D61">
          <w:delText xml:space="preserve">predictions </w:delText>
        </w:r>
      </w:del>
      <w:del w:id="201" w:author="Stephen Ragsdale" w:date="2016-03-14T14:28:00Z">
        <w:r w:rsidR="00EF5BC0" w:rsidDel="008B7D1C">
          <w:delText xml:space="preserve">in </w:delText>
        </w:r>
      </w:del>
      <w:ins w:id="202" w:author="Stephen Ragsdale" w:date="2016-03-14T14:28:00Z">
        <w:r w:rsidR="008B7D1C">
          <w:t xml:space="preserve"> </w:t>
        </w:r>
      </w:ins>
      <w:r w:rsidR="00EF5BC0">
        <w:t xml:space="preserve">the </w:t>
      </w:r>
      <w:ins w:id="203" w:author="Stephen Ragsdale" w:date="2016-03-14T14:36:00Z">
        <w:r w:rsidR="008D1D61">
          <w:t xml:space="preserve">predictions of the </w:t>
        </w:r>
      </w:ins>
      <w:r w:rsidR="00EF5BC0">
        <w:t xml:space="preserve">metabolic </w:t>
      </w:r>
      <w:r w:rsidR="004C3845">
        <w:t>model</w:t>
      </w:r>
      <w:ins w:id="204" w:author="Stephen Ragsdale" w:date="2016-03-14T14:36:00Z">
        <w:r w:rsidR="008D1D61">
          <w:t xml:space="preserve">. </w:t>
        </w:r>
      </w:ins>
      <w:del w:id="205" w:author="Stephen Ragsdale" w:date="2016-03-14T14:36:00Z">
        <w:r w:rsidR="00EF5BC0" w:rsidDel="008D1D61">
          <w:delText>.</w:delText>
        </w:r>
        <w:r w:rsidR="002D7B41" w:rsidDel="008D1D61">
          <w:delText xml:space="preserve"> </w:delText>
        </w:r>
      </w:del>
      <w:del w:id="206" w:author="Stephen Ragsdale" w:date="2016-03-14T14:29:00Z">
        <w:r w:rsidDel="008B7D1C">
          <w:delText>T</w:delText>
        </w:r>
        <w:r w:rsidR="00EF5BC0" w:rsidDel="008B7D1C">
          <w:delText xml:space="preserve">he </w:delText>
        </w:r>
      </w:del>
      <w:del w:id="207" w:author="Stephen Ragsdale" w:date="2016-03-14T14:32:00Z">
        <w:r w:rsidR="00EF5BC0" w:rsidDel="008B7D1C">
          <w:delText xml:space="preserve">default </w:delText>
        </w:r>
      </w:del>
      <w:del w:id="208" w:author="Stephen Ragsdale" w:date="2016-03-14T14:38:00Z">
        <w:r w:rsidR="00EF5BC0" w:rsidDel="008D1D61">
          <w:delText xml:space="preserve">mechanism </w:delText>
        </w:r>
      </w:del>
      <w:del w:id="209" w:author="Stephen Ragsdale" w:date="2016-03-14T14:43:00Z">
        <w:r w:rsidR="00EF5BC0" w:rsidDel="00AB74CE">
          <w:delText>of energy conservation</w:delText>
        </w:r>
      </w:del>
      <w:del w:id="210" w:author="Stephen Ragsdale" w:date="2016-03-14T14:38:00Z">
        <w:r w:rsidR="00EF5BC0" w:rsidDel="008D1D61">
          <w:delText xml:space="preserve"> </w:delText>
        </w:r>
      </w:del>
      <w:del w:id="211" w:author="Stephen Ragsdale" w:date="2016-03-14T14:30:00Z">
        <w:r w:rsidDel="008B7D1C">
          <w:delText>in our initial</w:delText>
        </w:r>
        <w:r w:rsidR="0095782E" w:rsidDel="008B7D1C">
          <w:delText>, uncurated</w:delText>
        </w:r>
        <w:r w:rsidDel="008B7D1C">
          <w:delText xml:space="preserve"> model </w:delText>
        </w:r>
      </w:del>
      <w:del w:id="212" w:author="Stephen Ragsdale" w:date="2016-03-14T14:43:00Z">
        <w:r w:rsidR="00EF5BC0" w:rsidDel="00AB74CE">
          <w:delText>matche</w:delText>
        </w:r>
      </w:del>
      <w:del w:id="213" w:author="Stephen Ragsdale" w:date="2016-03-14T14:31:00Z">
        <w:r w:rsidR="00EF5BC0" w:rsidDel="008B7D1C">
          <w:delText>d</w:delText>
        </w:r>
      </w:del>
      <w:del w:id="214" w:author="Stephen Ragsdale" w:date="2016-03-14T14:43:00Z">
        <w:r w:rsidR="00EF5BC0" w:rsidDel="00AB74CE">
          <w:delText xml:space="preserve"> methylotrophic methanogens and utilized</w:delText>
        </w:r>
      </w:del>
      <w:del w:id="215" w:author="Stephen Ragsdale" w:date="2016-03-14T14:32:00Z">
        <w:r w:rsidR="00EF5BC0" w:rsidDel="008B7D1C">
          <w:delText xml:space="preserve"> methanophenazine</w:delText>
        </w:r>
      </w:del>
      <w:del w:id="216" w:author="Stephen Ragsdale" w:date="2016-03-14T14:43:00Z">
        <w:r w:rsidR="00EF5BC0" w:rsidDel="00AB74CE">
          <w:delText xml:space="preserve">, an electron carrier known to be absent from </w:delText>
        </w:r>
        <w:r w:rsidR="00EF5BC0" w:rsidDel="00AB74CE">
          <w:rPr>
            <w:i/>
          </w:rPr>
          <w:delText>M. maripaludis</w:delText>
        </w:r>
        <w:r w:rsidR="00EF5BC0" w:rsidDel="00AB74CE">
          <w:delText xml:space="preserve"> and other</w:delText>
        </w:r>
      </w:del>
      <w:del w:id="217" w:author="Stephen Ragsdale" w:date="2016-03-14T14:42:00Z">
        <w:r w:rsidR="00EF5BC0" w:rsidDel="00AB74CE">
          <w:delText xml:space="preserve"> hydrogenotrophic methanogens</w:delText>
        </w:r>
      </w:del>
      <w:del w:id="218" w:author="Stephen Ragsdale" w:date="2016-03-14T14:43:00Z">
        <w:r w:rsidR="00EF5BC0" w:rsidDel="00AB74CE">
          <w:delText xml:space="preserve">. We </w:delText>
        </w:r>
        <w:r w:rsidR="00B156F4" w:rsidDel="00AB74CE">
          <w:delText xml:space="preserve">removed methanophenazine-based electron flow and </w:delText>
        </w:r>
        <w:r w:rsidDel="00AB74CE">
          <w:delText>added</w:delText>
        </w:r>
        <w:r w:rsidR="00EF5BC0" w:rsidDel="00AB74CE">
          <w:delText xml:space="preserve"> the correct electron bifurcation pathway, </w:delText>
        </w:r>
      </w:del>
      <w:del w:id="219" w:author="Stephen Ragsdale" w:date="2016-03-14T14:39:00Z">
        <w:r w:rsidR="00EF5BC0" w:rsidDel="00AB74CE">
          <w:delText>linking heterodisulfide reduction with electrons from H</w:delText>
        </w:r>
        <w:r w:rsidR="00EF5BC0" w:rsidRPr="000F6195" w:rsidDel="00AB74CE">
          <w:rPr>
            <w:vertAlign w:val="subscript"/>
          </w:rPr>
          <w:delText>2</w:delText>
        </w:r>
        <w:r w:rsidR="00EF5BC0" w:rsidDel="00AB74CE">
          <w:delText xml:space="preserve"> to carbon dioxide reduction via reduced ferredoxin</w:delText>
        </w:r>
        <w:r w:rsidDel="00AB74CE">
          <w:delText xml:space="preserve"> instead</w:delText>
        </w:r>
        <w:r w:rsidR="00EF5BC0" w:rsidDel="00AB74CE">
          <w:delText xml:space="preserve">. </w:delText>
        </w:r>
      </w:del>
      <w:del w:id="220" w:author="Stephen Ragsdale" w:date="2016-03-14T14:43:00Z">
        <w:r w:rsidR="00EF5BC0" w:rsidDel="00AB74CE">
          <w:delText xml:space="preserve">This commonly-encountered reconstruction pitfall, in which information available in annotation databases does not sufficiently represent </w:delText>
        </w:r>
        <w:r w:rsidDel="00AB74CE">
          <w:delText>recently elucidated metabolic pathways</w:delText>
        </w:r>
        <w:r w:rsidR="00274688" w:rsidDel="00AB74CE">
          <w:delText>,</w:delText>
        </w:r>
        <w:r w:rsidDel="00AB74CE">
          <w:delText xml:space="preserve"> emphasizes the need to </w:delText>
        </w:r>
        <w:r w:rsidR="00274688" w:rsidDel="00AB74CE">
          <w:delText xml:space="preserve">keep </w:delText>
        </w:r>
        <w:r w:rsidDel="00AB74CE">
          <w:delText xml:space="preserve">abreast of updated academic </w:delText>
        </w:r>
        <w:r w:rsidR="00EF5BC0" w:rsidDel="00AB74CE">
          <w:delText xml:space="preserve">literature </w:delText>
        </w:r>
        <w:r w:rsidDel="00AB74CE">
          <w:delText>in spite of the improvement of automatic reconstruction methods.</w:delText>
        </w:r>
        <w:r w:rsidR="00EF5BC0" w:rsidDel="00AB74CE">
          <w:delText xml:space="preserve"> </w:delText>
        </w:r>
      </w:del>
    </w:p>
    <w:p w14:paraId="6A354185" w14:textId="4212E5C1" w:rsidR="00713837" w:rsidDel="00316621" w:rsidRDefault="00EF5BC0" w:rsidP="00EF5BC0">
      <w:pPr>
        <w:spacing w:line="480" w:lineRule="auto"/>
        <w:rPr>
          <w:del w:id="221" w:author="Stephen Ragsdale" w:date="2016-03-14T14:51:00Z"/>
        </w:rPr>
      </w:pPr>
      <w:r>
        <w:t xml:space="preserve">To demonstrate </w:t>
      </w:r>
      <w:r w:rsidR="00184019">
        <w:t xml:space="preserve">that the linear </w:t>
      </w:r>
      <w:ins w:id="222" w:author="Stephen Ragsdale" w:date="2016-03-14T14:47:00Z">
        <w:r w:rsidR="00E75F12">
          <w:t>methanophenazine-dependent</w:t>
        </w:r>
      </w:ins>
      <w:ins w:id="223" w:author="Stephen Ragsdale" w:date="2016-03-14T14:46:00Z">
        <w:r w:rsidR="00E75F12">
          <w:t xml:space="preserve"> </w:t>
        </w:r>
      </w:ins>
      <w:r w:rsidR="00184019">
        <w:t xml:space="preserve">pathway cannot support growth of </w:t>
      </w:r>
      <w:r w:rsidR="00184019" w:rsidRPr="003E19FC">
        <w:rPr>
          <w:i/>
        </w:rPr>
        <w:t>M. maripaludis</w:t>
      </w:r>
      <w:r w:rsidR="00184019">
        <w:t xml:space="preserve">, </w:t>
      </w:r>
      <w:r w:rsidR="007C259C">
        <w:t>we</w:t>
      </w:r>
      <w:r w:rsidR="00713837">
        <w:t xml:space="preserve"> altered the </w:t>
      </w:r>
      <w:r w:rsidR="008C0DD5">
        <w:t>native</w:t>
      </w:r>
      <w:r w:rsidR="00713837">
        <w:t xml:space="preserve"> </w:t>
      </w:r>
      <w:r w:rsidR="00E65B39">
        <w:t xml:space="preserve">electron </w:t>
      </w:r>
      <w:r w:rsidR="00713837">
        <w:t xml:space="preserve">bifurcating </w:t>
      </w:r>
      <w:proofErr w:type="spellStart"/>
      <w:ins w:id="224" w:author="Stephen Ragsdale" w:date="2016-03-14T14:47:00Z">
        <w:r w:rsidR="00E75F12">
          <w:t>HdrABC</w:t>
        </w:r>
        <w:proofErr w:type="spellEnd"/>
        <w:r w:rsidR="00E75F12">
          <w:t xml:space="preserve"> </w:t>
        </w:r>
      </w:ins>
      <w:del w:id="225" w:author="Stephen Ragsdale" w:date="2016-03-14T14:47:00Z">
        <w:r w:rsidR="00713837" w:rsidDel="00E75F12">
          <w:delText>heterodisulfide reductase (Hdr</w:delText>
        </w:r>
        <w:r w:rsidR="004C3845" w:rsidDel="00E75F12">
          <w:delText>ABC</w:delText>
        </w:r>
        <w:r w:rsidR="00713837" w:rsidDel="00E75F12">
          <w:delText xml:space="preserve">) </w:delText>
        </w:r>
      </w:del>
      <w:r w:rsidR="00713837">
        <w:t>reaction</w:t>
      </w:r>
      <w:ins w:id="226" w:author="Stephen Ragsdale" w:date="2016-03-14T14:51:00Z">
        <w:r w:rsidR="00316621">
          <w:t xml:space="preserve"> </w:t>
        </w:r>
      </w:ins>
      <w:ins w:id="227" w:author="Stephen Ragsdale" w:date="2016-03-14T14:52:00Z">
        <w:r w:rsidR="00316621">
          <w:t>1</w:t>
        </w:r>
      </w:ins>
      <w:del w:id="228" w:author="Stephen Ragsdale" w:date="2016-03-14T14:51:00Z">
        <w:r w:rsidR="00713837" w:rsidDel="00316621">
          <w:delText>:</w:delText>
        </w:r>
      </w:del>
      <w:ins w:id="229" w:author="Stephen Ragsdale" w:date="2016-03-14T14:51:00Z">
        <w:r w:rsidR="00316621">
          <w:t xml:space="preserve"> </w:t>
        </w:r>
      </w:ins>
    </w:p>
    <w:p w14:paraId="181F8620" w14:textId="66666A3B" w:rsidR="00713837" w:rsidRPr="00A20F0F" w:rsidDel="00E75F12" w:rsidRDefault="00A20F0F" w:rsidP="00EF5BC0">
      <w:pPr>
        <w:spacing w:line="480" w:lineRule="auto"/>
      </w:pPr>
      <w:moveFromRangeStart w:id="230" w:author="Stephen Ragsdale" w:date="2016-03-14T14:48:00Z" w:name="move319586249"/>
      <m:oMathPara>
        <m:oMath>
          <m:r>
            <w:rPr>
              <w:rFonts w:ascii="Cambria Math" w:hAnsi="Cambria Math"/>
            </w:rPr>
            <m:t>CoB-S-S-CoM+</m:t>
          </m:r>
          <m:sSub>
            <m:sSubPr>
              <m:ctrlPr>
                <w:rPr>
                  <w:rFonts w:ascii="Cambria Math" w:hAnsi="Cambria Math"/>
                  <w:i/>
                </w:rPr>
              </m:ctrlPr>
            </m:sSubPr>
            <m:e>
              <m:r>
                <w:rPr>
                  <w:rFonts w:ascii="Cambria Math" w:hAnsi="Cambria Math"/>
                </w:rPr>
                <m:t>2 H</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d</m:t>
              </m:r>
            </m:e>
            <m:sub>
              <m:r>
                <w:rPr>
                  <w:rFonts w:ascii="Cambria Math" w:hAnsi="Cambria Math"/>
                </w:rPr>
                <m:t>ox</m:t>
              </m:r>
            </m:sub>
          </m:sSub>
          <m:r>
            <w:rPr>
              <w:rFonts w:ascii="Cambria Math" w:hAnsi="Cambria Math"/>
            </w:rPr>
            <m:t>⇌HS-CoB+HS-CoM+</m:t>
          </m:r>
          <m:sSub>
            <m:sSubPr>
              <m:ctrlPr>
                <w:rPr>
                  <w:rFonts w:ascii="Cambria Math" w:hAnsi="Cambria Math"/>
                  <w:i/>
                </w:rPr>
              </m:ctrlPr>
            </m:sSubPr>
            <m:e>
              <m:r>
                <w:rPr>
                  <w:rFonts w:ascii="Cambria Math" w:hAnsi="Cambria Math"/>
                </w:rPr>
                <m:t xml:space="preserve">2 </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Fd</m:t>
              </m:r>
            </m:e>
            <m:sub>
              <m:r>
                <w:rPr>
                  <w:rFonts w:ascii="Cambria Math" w:hAnsi="Cambria Math"/>
                </w:rPr>
                <m:t>rd</m:t>
              </m:r>
            </m:sub>
          </m:sSub>
          <m:r>
            <m:rPr>
              <m:sty m:val="p"/>
            </m:rPr>
            <w:rPr>
              <w:rStyle w:val="CommentReference"/>
              <w:rFonts w:ascii="Calibri" w:hAnsi="Calibri"/>
            </w:rPr>
            <w:commentReference w:id="231"/>
          </m:r>
          <m:r>
            <w:rPr>
              <w:rFonts w:ascii="Cambria Math" w:hAnsi="Cambria Math"/>
            </w:rPr>
            <m:t xml:space="preserve"> </m:t>
          </m:r>
        </m:oMath>
      </m:oMathPara>
    </w:p>
    <w:moveFromRangeEnd w:id="230"/>
    <w:p w14:paraId="020634DA" w14:textId="136BC220" w:rsidR="00E75F12" w:rsidRPr="00A20F0F" w:rsidDel="00E75F12" w:rsidRDefault="008C0DD5">
      <w:pPr>
        <w:spacing w:line="480" w:lineRule="auto"/>
        <w:rPr>
          <w:del w:id="232" w:author="Stephen Ragsdale" w:date="2016-03-14T14:49:00Z"/>
        </w:rPr>
      </w:pPr>
      <w:proofErr w:type="gramStart"/>
      <w:r>
        <w:t>by</w:t>
      </w:r>
      <w:proofErr w:type="gramEnd"/>
      <w:r>
        <w:t xml:space="preserve"> removing ferredoxin, </w:t>
      </w:r>
      <w:r w:rsidR="00713837">
        <w:t>balancing mass and charge to yield</w:t>
      </w:r>
      <w:ins w:id="233" w:author="Stephen Ragsdale" w:date="2016-03-14T14:51:00Z">
        <w:r w:rsidR="00316621">
          <w:t xml:space="preserve">  Equation </w:t>
        </w:r>
      </w:ins>
      <w:ins w:id="234" w:author="Stephen Ragsdale" w:date="2016-03-14T14:52:00Z">
        <w:r w:rsidR="00316621">
          <w:t>2</w:t>
        </w:r>
      </w:ins>
      <w:ins w:id="235" w:author="Stephen Ragsdale" w:date="2016-03-14T14:51:00Z">
        <w:r w:rsidR="00316621">
          <w:t>)</w:t>
        </w:r>
      </w:ins>
      <w:ins w:id="236" w:author="Stephen Ragsdale" w:date="2016-03-14T14:52:00Z">
        <w:r w:rsidR="00316621">
          <w:t>.</w:t>
        </w:r>
      </w:ins>
      <w:del w:id="237" w:author="Stephen Ragsdale" w:date="2016-03-14T14:52:00Z">
        <w:r w:rsidR="00713837" w:rsidDel="00316621">
          <w:delText>:</w:delText>
        </w:r>
      </w:del>
      <w:r w:rsidR="00713837" w:rsidRPr="00FA2B14">
        <w:rPr>
          <w:rFonts w:ascii="Cambria Math" w:hAnsi="Cambria Math"/>
        </w:rPr>
        <w:br/>
      </w:r>
      <w:moveToRangeStart w:id="238" w:author="Stephen Ragsdale" w:date="2016-03-14T14:48:00Z" w:name="move319586249"/>
      <m:oMathPara>
        <m:oMath>
          <m:r>
            <w:del w:id="239" w:author="Stephen Ragsdale" w:date="2016-03-14T14:49:00Z">
              <w:rPr>
                <w:rFonts w:ascii="Cambria Math" w:hAnsi="Cambria Math"/>
              </w:rPr>
              <m:t>CoB-S-S-CoM+</m:t>
            </w:del>
          </m:r>
          <m:sSub>
            <m:sSubPr>
              <m:ctrlPr>
                <w:del w:id="240" w:author="Stephen Ragsdale" w:date="2016-03-14T14:49:00Z">
                  <w:rPr>
                    <w:rFonts w:ascii="Cambria Math" w:hAnsi="Cambria Math"/>
                    <w:i/>
                  </w:rPr>
                </w:del>
              </m:ctrlPr>
            </m:sSubPr>
            <m:e>
              <m:r>
                <w:del w:id="241" w:author="Stephen Ragsdale" w:date="2016-03-14T14:49:00Z">
                  <w:rPr>
                    <w:rFonts w:ascii="Cambria Math" w:hAnsi="Cambria Math"/>
                  </w:rPr>
                  <m:t>2 H</m:t>
                </w:del>
              </m:r>
            </m:e>
            <m:sub>
              <m:r>
                <w:del w:id="242" w:author="Stephen Ragsdale" w:date="2016-03-14T14:49:00Z">
                  <w:rPr>
                    <w:rFonts w:ascii="Cambria Math" w:hAnsi="Cambria Math"/>
                  </w:rPr>
                  <m:t>2</m:t>
                </w:del>
              </m:r>
            </m:sub>
          </m:sSub>
          <m:r>
            <w:del w:id="243" w:author="Stephen Ragsdale" w:date="2016-03-14T14:49:00Z">
              <w:rPr>
                <w:rFonts w:ascii="Cambria Math" w:hAnsi="Cambria Math"/>
              </w:rPr>
              <m:t>+</m:t>
            </w:del>
          </m:r>
          <m:sSub>
            <m:sSubPr>
              <m:ctrlPr>
                <w:del w:id="244" w:author="Stephen Ragsdale" w:date="2016-03-14T14:49:00Z">
                  <w:rPr>
                    <w:rFonts w:ascii="Cambria Math" w:hAnsi="Cambria Math"/>
                    <w:i/>
                  </w:rPr>
                </w:del>
              </m:ctrlPr>
            </m:sSubPr>
            <m:e>
              <m:r>
                <w:del w:id="245" w:author="Stephen Ragsdale" w:date="2016-03-14T14:49:00Z">
                  <w:rPr>
                    <w:rFonts w:ascii="Cambria Math" w:hAnsi="Cambria Math"/>
                  </w:rPr>
                  <m:t>Fd</m:t>
                </w:del>
              </m:r>
            </m:e>
            <m:sub>
              <m:r>
                <w:del w:id="246" w:author="Stephen Ragsdale" w:date="2016-03-14T14:49:00Z">
                  <w:rPr>
                    <w:rFonts w:ascii="Cambria Math" w:hAnsi="Cambria Math"/>
                  </w:rPr>
                  <m:t>ox</m:t>
                </w:del>
              </m:r>
            </m:sub>
          </m:sSub>
          <m:r>
            <w:del w:id="247" w:author="Stephen Ragsdale" w:date="2016-03-14T14:49:00Z">
              <w:rPr>
                <w:rFonts w:ascii="Cambria Math" w:hAnsi="Cambria Math"/>
              </w:rPr>
              <m:t>⇌HS-CoB+HS-CoM+</m:t>
            </w:del>
          </m:r>
          <m:sSub>
            <m:sSubPr>
              <m:ctrlPr>
                <w:del w:id="248" w:author="Stephen Ragsdale" w:date="2016-03-14T14:49:00Z">
                  <w:rPr>
                    <w:rFonts w:ascii="Cambria Math" w:hAnsi="Cambria Math"/>
                    <w:i/>
                  </w:rPr>
                </w:del>
              </m:ctrlPr>
            </m:sSubPr>
            <m:e>
              <m:r>
                <w:del w:id="249" w:author="Stephen Ragsdale" w:date="2016-03-14T14:49:00Z">
                  <w:rPr>
                    <w:rFonts w:ascii="Cambria Math" w:hAnsi="Cambria Math"/>
                  </w:rPr>
                  <m:t xml:space="preserve">2 </m:t>
                </w:del>
              </m:r>
              <m:sSup>
                <m:sSupPr>
                  <m:ctrlPr>
                    <w:del w:id="250" w:author="Stephen Ragsdale" w:date="2016-03-14T14:49:00Z">
                      <w:rPr>
                        <w:rFonts w:ascii="Cambria Math" w:hAnsi="Cambria Math"/>
                        <w:i/>
                      </w:rPr>
                    </w:del>
                  </m:ctrlPr>
                </m:sSupPr>
                <m:e>
                  <m:r>
                    <w:del w:id="251" w:author="Stephen Ragsdale" w:date="2016-03-14T14:49:00Z">
                      <w:rPr>
                        <w:rFonts w:ascii="Cambria Math" w:hAnsi="Cambria Math"/>
                      </w:rPr>
                      <m:t>H</m:t>
                    </w:del>
                  </m:r>
                </m:e>
                <m:sup>
                  <m:r>
                    <w:del w:id="252" w:author="Stephen Ragsdale" w:date="2016-03-14T14:49:00Z">
                      <w:rPr>
                        <w:rFonts w:ascii="Cambria Math" w:hAnsi="Cambria Math"/>
                      </w:rPr>
                      <m:t>+</m:t>
                    </w:del>
                  </m:r>
                </m:sup>
              </m:sSup>
              <m:r>
                <w:del w:id="253" w:author="Stephen Ragsdale" w:date="2016-03-14T14:49:00Z">
                  <w:rPr>
                    <w:rFonts w:ascii="Cambria Math" w:hAnsi="Cambria Math"/>
                  </w:rPr>
                  <m:t>+Fd</m:t>
                </w:del>
              </m:r>
            </m:e>
            <m:sub>
              <m:r>
                <w:del w:id="254" w:author="Stephen Ragsdale" w:date="2016-03-14T14:49:00Z">
                  <w:rPr>
                    <w:rFonts w:ascii="Cambria Math" w:hAnsi="Cambria Math"/>
                  </w:rPr>
                  <m:t>rd</m:t>
                </w:del>
              </m:r>
            </m:sub>
          </m:sSub>
          <m:r>
            <w:del w:id="255" w:author="Stephen Ragsdale" w:date="2016-03-14T14:49:00Z">
              <m:rPr>
                <m:sty m:val="p"/>
              </m:rPr>
              <w:rPr>
                <w:rStyle w:val="CommentReference"/>
                <w:rFonts w:ascii="Cambria Math" w:hAnsi="Cambria Math"/>
              </w:rPr>
              <w:commentReference w:id="256"/>
            </w:del>
          </m:r>
          <m:r>
            <w:del w:id="257" w:author="Stephen Ragsdale" w:date="2016-03-14T14:49:00Z">
              <w:rPr>
                <w:rFonts w:ascii="Cambria Math" w:hAnsi="Cambria Math"/>
              </w:rPr>
              <m:t xml:space="preserve"> </m:t>
            </w:del>
          </m:r>
        </m:oMath>
      </m:oMathPara>
    </w:p>
    <w:moveToRangeEnd w:id="238"/>
    <w:p w14:paraId="0C69484E" w14:textId="6EAA12A9" w:rsidR="00EF5BC0" w:rsidRPr="00A20F0F" w:rsidDel="00316621" w:rsidRDefault="008C0DD5" w:rsidP="00E75F12">
      <w:pPr>
        <w:spacing w:line="480" w:lineRule="auto"/>
        <w:rPr>
          <w:del w:id="258" w:author="Stephen Ragsdale" w:date="2016-03-14T14:52:00Z"/>
          <w:rFonts w:eastAsia="MS Mincho"/>
        </w:rPr>
      </w:pPr>
      <m:oMathPara>
        <m:oMath>
          <m:r>
            <w:del w:id="259" w:author="Stephen Ragsdale" w:date="2016-03-14T14:49:00Z">
              <w:rPr>
                <w:rFonts w:ascii="Cambria Math" w:hAnsi="Cambria Math"/>
              </w:rPr>
              <m:t>CoB-S-S-CoM+</m:t>
            </w:del>
          </m:r>
          <m:sSub>
            <m:sSubPr>
              <m:ctrlPr>
                <w:del w:id="260" w:author="Stephen Ragsdale" w:date="2016-03-14T14:49:00Z">
                  <w:rPr>
                    <w:rFonts w:ascii="Cambria Math" w:hAnsi="Cambria Math"/>
                    <w:i/>
                  </w:rPr>
                </w:del>
              </m:ctrlPr>
            </m:sSubPr>
            <m:e>
              <m:r>
                <w:del w:id="261" w:author="Stephen Ragsdale" w:date="2016-03-14T14:49:00Z">
                  <w:rPr>
                    <w:rFonts w:ascii="Cambria Math" w:hAnsi="Cambria Math"/>
                  </w:rPr>
                  <m:t>H</m:t>
                </w:del>
              </m:r>
            </m:e>
            <m:sub>
              <m:r>
                <w:del w:id="262" w:author="Stephen Ragsdale" w:date="2016-03-14T14:49:00Z">
                  <w:rPr>
                    <w:rFonts w:ascii="Cambria Math" w:hAnsi="Cambria Math"/>
                  </w:rPr>
                  <m:t>2</m:t>
                </w:del>
              </m:r>
            </m:sub>
          </m:sSub>
          <m:r>
            <w:del w:id="263" w:author="Stephen Ragsdale" w:date="2016-03-14T14:49:00Z">
              <w:rPr>
                <w:rFonts w:ascii="Cambria Math" w:hAnsi="Cambria Math"/>
              </w:rPr>
              <m:t xml:space="preserve">⇌HS-CoB+HS-CoM </m:t>
            </w:del>
          </m:r>
        </m:oMath>
      </m:oMathPara>
    </w:p>
    <w:p w14:paraId="3E07812C" w14:textId="7A5D13A2" w:rsidR="00105926" w:rsidRDefault="00713837" w:rsidP="00EF5BC0">
      <w:pPr>
        <w:spacing w:line="480" w:lineRule="auto"/>
      </w:pPr>
      <w:r>
        <w:t xml:space="preserve">This scenario represented </w:t>
      </w:r>
      <w:r w:rsidR="00105926">
        <w:t xml:space="preserve">a </w:t>
      </w:r>
      <w:r w:rsidR="008C0DD5">
        <w:t xml:space="preserve">hypothetical </w:t>
      </w:r>
      <w:r w:rsidR="00105926">
        <w:t xml:space="preserve">case where </w:t>
      </w:r>
      <w:r w:rsidR="00105926">
        <w:rPr>
          <w:i/>
        </w:rPr>
        <w:t xml:space="preserve">M. maripaludis </w:t>
      </w:r>
      <w:r w:rsidR="007232F3">
        <w:t xml:space="preserve">does </w:t>
      </w:r>
      <w:r w:rsidR="00105926">
        <w:t xml:space="preserve">not contain a membrane-bound </w:t>
      </w:r>
      <w:proofErr w:type="spellStart"/>
      <w:r w:rsidR="00105926">
        <w:t>Hdr</w:t>
      </w:r>
      <w:r w:rsidR="00CF5D54">
        <w:t>DE</w:t>
      </w:r>
      <w:proofErr w:type="spellEnd"/>
      <w:r w:rsidR="00105926">
        <w:t xml:space="preserve"> complex but </w:t>
      </w:r>
      <w:r w:rsidR="007232F3">
        <w:t>can</w:t>
      </w:r>
      <w:r w:rsidR="00105926">
        <w:t xml:space="preserve">not perform electron bifurcation. We optimized </w:t>
      </w:r>
      <w:r w:rsidR="007232F3">
        <w:t xml:space="preserve">this altered </w:t>
      </w:r>
      <w:r w:rsidR="00105926">
        <w:t>model for growth on CO</w:t>
      </w:r>
      <w:r w:rsidR="00105926" w:rsidRPr="00105926">
        <w:rPr>
          <w:vertAlign w:val="subscript"/>
        </w:rPr>
        <w:t>2</w:t>
      </w:r>
      <w:r w:rsidR="00105926">
        <w:t xml:space="preserve"> + H</w:t>
      </w:r>
      <w:r w:rsidR="00105926" w:rsidRPr="00105926">
        <w:rPr>
          <w:vertAlign w:val="subscript"/>
        </w:rPr>
        <w:t>2</w:t>
      </w:r>
      <w:r w:rsidR="00105926">
        <w:t xml:space="preserve"> and were unable to predict </w:t>
      </w:r>
      <w:r w:rsidR="00105926">
        <w:rPr>
          <w:i/>
        </w:rPr>
        <w:t xml:space="preserve">in silico </w:t>
      </w:r>
      <w:r w:rsidR="00105926">
        <w:t xml:space="preserve">growth, </w:t>
      </w:r>
      <w:r w:rsidR="00CF5D54">
        <w:t>supporting the observation</w:t>
      </w:r>
      <w:r w:rsidR="00105926">
        <w:t xml:space="preserve"> that the ferredoxin reduction via electron bifurcation is an essential part of our netw</w:t>
      </w:r>
      <w:r w:rsidR="008C0DD5">
        <w:t xml:space="preserve">ork. Lack of </w:t>
      </w:r>
      <w:del w:id="264" w:author="Stephen Ragsdale" w:date="2016-03-14T14:54:00Z">
        <w:r w:rsidR="008C0DD5" w:rsidDel="00416B2F">
          <w:delText xml:space="preserve">model </w:delText>
        </w:r>
      </w:del>
      <w:r w:rsidR="008C0DD5">
        <w:t xml:space="preserve">growth </w:t>
      </w:r>
      <w:ins w:id="265" w:author="Stephen Ragsdale" w:date="2016-03-14T14:54:00Z">
        <w:r w:rsidR="00416B2F">
          <w:t xml:space="preserve">in our model </w:t>
        </w:r>
      </w:ins>
      <w:r w:rsidR="008C0DD5">
        <w:t>can</w:t>
      </w:r>
      <w:r w:rsidR="00105926">
        <w:t xml:space="preserve"> clearly</w:t>
      </w:r>
      <w:r w:rsidR="008C0DD5">
        <w:t xml:space="preserve"> be</w:t>
      </w:r>
      <w:r w:rsidR="00105926">
        <w:t xml:space="preserve"> attributed to disruption of the central energy </w:t>
      </w:r>
      <w:r w:rsidR="0095782E">
        <w:t xml:space="preserve">coupling </w:t>
      </w:r>
      <w:r w:rsidR="00105926">
        <w:t xml:space="preserve">mechanism in </w:t>
      </w:r>
      <w:r w:rsidR="00105926">
        <w:rPr>
          <w:i/>
        </w:rPr>
        <w:t>M. maripaludis</w:t>
      </w:r>
      <w:r w:rsidR="00105926">
        <w:t>, in which electron bifurcation must necessarily reduce ferredoxin for reducing CO</w:t>
      </w:r>
      <w:r w:rsidR="00105926" w:rsidRPr="00105926">
        <w:rPr>
          <w:vertAlign w:val="subscript"/>
        </w:rPr>
        <w:t>2</w:t>
      </w:r>
      <w:r w:rsidR="00105926">
        <w:t xml:space="preserve">. The </w:t>
      </w:r>
      <w:r w:rsidR="007C259C">
        <w:t>alternative source</w:t>
      </w:r>
      <w:r w:rsidR="00105926">
        <w:t xml:space="preserve"> of reduced ferredoxin is the </w:t>
      </w:r>
      <w:r w:rsidR="00773758">
        <w:t xml:space="preserve">energy-converting </w:t>
      </w:r>
      <w:proofErr w:type="spellStart"/>
      <w:r w:rsidR="00105926">
        <w:t>Eha</w:t>
      </w:r>
      <w:proofErr w:type="spellEnd"/>
      <w:r w:rsidR="00105926">
        <w:t xml:space="preserve"> hydrogenase, which utilizes a sodium ion gradient to r</w:t>
      </w:r>
      <w:r w:rsidR="00853534">
        <w:t xml:space="preserve">educe ferredoxin </w:t>
      </w:r>
      <w:r w:rsidR="00E65B39">
        <w:t>with H</w:t>
      </w:r>
      <w:r w:rsidR="00E65B39" w:rsidRPr="00531633">
        <w:rPr>
          <w:vertAlign w:val="subscript"/>
        </w:rPr>
        <w:t>2</w:t>
      </w:r>
      <w:r w:rsidR="00E65B39">
        <w:t xml:space="preserve"> </w:t>
      </w:r>
      <w:r w:rsidR="00853534">
        <w:t xml:space="preserve">on a 1:1 basis. </w:t>
      </w:r>
      <w:r w:rsidR="0080785B">
        <w:t>CO</w:t>
      </w:r>
      <w:r w:rsidR="0080785B" w:rsidRPr="00274688">
        <w:rPr>
          <w:vertAlign w:val="subscript"/>
        </w:rPr>
        <w:t>2</w:t>
      </w:r>
      <w:r w:rsidR="0080785B">
        <w:t xml:space="preserve"> reduction to methane requires reduced ferredoxin and pumps out sodium ions</w:t>
      </w:r>
      <w:r w:rsidR="003E19FC">
        <w:t>, also</w:t>
      </w:r>
      <w:r w:rsidR="0080785B">
        <w:t xml:space="preserve"> on a 1:1 basis. Thus, each cycle of methanogenesis in this scenario effectively produces no sodium ion gradient for synthesizing ATP, the central component necessary for biomass formation. Add</w:t>
      </w:r>
      <w:r w:rsidR="00CF5D54">
        <w:t>itionally, methanogenesis loses</w:t>
      </w:r>
      <w:r w:rsidR="0080785B">
        <w:t xml:space="preserve"> small amounts of carbon for biosynthesis; </w:t>
      </w:r>
      <w:r w:rsidR="0080785B">
        <w:lastRenderedPageBreak/>
        <w:t xml:space="preserve">hence, reducing one ferredoxin effectively pumps less than one sodium ion across the cell membrane and creates an overall energy deficit. </w:t>
      </w:r>
      <w:r w:rsidR="00853534">
        <w:t xml:space="preserve">Overall, this simulation illustrates the essentiality of ferredoxin reduction via electron bifurcation and reinforces the idea that </w:t>
      </w:r>
      <w:proofErr w:type="spellStart"/>
      <w:r w:rsidR="00CF5D54">
        <w:t>Eha</w:t>
      </w:r>
      <w:proofErr w:type="spellEnd"/>
      <w:r w:rsidR="00853534">
        <w:t xml:space="preserve"> hydrogenase can play only an anaplerotic role in methanogenesis </w:t>
      </w:r>
      <w:r w:rsidR="00853534">
        <w:fldChar w:fldCharType="begin"/>
      </w:r>
      <w:r w:rsidR="007C0A49">
        <w:instrText xml:space="preserve"> ADDIN ZOTERO_ITEM CSL_CITATION {"citationID":"2dljuucmmq","properties":{"formattedCitation":"(45)","plainCitation":"(45)"},"citationItems":[{"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schema":"https://github.com/citation-style-language/schema/raw/master/csl-citation.json"} </w:instrText>
      </w:r>
      <w:r w:rsidR="00853534">
        <w:fldChar w:fldCharType="separate"/>
      </w:r>
      <w:r w:rsidR="007C0A49" w:rsidRPr="007C0A49">
        <w:t>(45)</w:t>
      </w:r>
      <w:r w:rsidR="00853534">
        <w:fldChar w:fldCharType="end"/>
      </w:r>
      <w:r w:rsidR="00853534">
        <w:t xml:space="preserve">. </w:t>
      </w:r>
    </w:p>
    <w:p w14:paraId="2835BB77" w14:textId="6406F50D" w:rsidR="00316621" w:rsidRDefault="00316621" w:rsidP="00316621">
      <w:pPr>
        <w:spacing w:line="480" w:lineRule="auto"/>
        <w:jc w:val="center"/>
        <w:rPr>
          <w:ins w:id="266" w:author="Stephen Ragsdale" w:date="2016-03-14T14:53:00Z"/>
        </w:rPr>
      </w:pPr>
      <m:oMath>
        <m:r>
          <w:ins w:id="267" w:author="Stephen Ragsdale" w:date="2016-03-14T14:53:00Z">
            <w:rPr>
              <w:rFonts w:ascii="Cambria Math" w:hAnsi="Cambria Math"/>
            </w:rPr>
            <m:t>CoB-S-S-CoM+</m:t>
          </w:ins>
        </m:r>
        <m:sSub>
          <m:sSubPr>
            <m:ctrlPr>
              <w:ins w:id="268" w:author="Stephen Ragsdale" w:date="2016-03-14T14:53:00Z">
                <w:rPr>
                  <w:rFonts w:ascii="Cambria Math" w:hAnsi="Cambria Math"/>
                  <w:i/>
                </w:rPr>
              </w:ins>
            </m:ctrlPr>
          </m:sSubPr>
          <m:e>
            <m:r>
              <w:ins w:id="269" w:author="Stephen Ragsdale" w:date="2016-03-14T14:53:00Z">
                <w:rPr>
                  <w:rFonts w:ascii="Cambria Math" w:hAnsi="Cambria Math"/>
                </w:rPr>
                <m:t>2 H</m:t>
              </w:ins>
            </m:r>
          </m:e>
          <m:sub>
            <m:r>
              <w:ins w:id="270" w:author="Stephen Ragsdale" w:date="2016-03-14T14:53:00Z">
                <w:rPr>
                  <w:rFonts w:ascii="Cambria Math" w:hAnsi="Cambria Math"/>
                </w:rPr>
                <m:t>2</m:t>
              </w:ins>
            </m:r>
          </m:sub>
        </m:sSub>
        <m:r>
          <w:ins w:id="271" w:author="Stephen Ragsdale" w:date="2016-03-14T14:53:00Z">
            <w:rPr>
              <w:rFonts w:ascii="Cambria Math" w:hAnsi="Cambria Math"/>
            </w:rPr>
            <m:t>+</m:t>
          </w:ins>
        </m:r>
        <m:sSub>
          <m:sSubPr>
            <m:ctrlPr>
              <w:ins w:id="272" w:author="Stephen Ragsdale" w:date="2016-03-14T14:53:00Z">
                <w:rPr>
                  <w:rFonts w:ascii="Cambria Math" w:hAnsi="Cambria Math"/>
                  <w:i/>
                </w:rPr>
              </w:ins>
            </m:ctrlPr>
          </m:sSubPr>
          <m:e>
            <m:r>
              <w:ins w:id="273" w:author="Stephen Ragsdale" w:date="2016-03-14T14:53:00Z">
                <w:rPr>
                  <w:rFonts w:ascii="Cambria Math" w:hAnsi="Cambria Math"/>
                </w:rPr>
                <m:t>Fd</m:t>
              </w:ins>
            </m:r>
          </m:e>
          <m:sub>
            <m:r>
              <w:ins w:id="274" w:author="Stephen Ragsdale" w:date="2016-03-14T14:53:00Z">
                <w:rPr>
                  <w:rFonts w:ascii="Cambria Math" w:hAnsi="Cambria Math"/>
                </w:rPr>
                <m:t>ox</m:t>
              </w:ins>
            </m:r>
          </m:sub>
        </m:sSub>
        <m:r>
          <w:ins w:id="275" w:author="Stephen Ragsdale" w:date="2016-03-14T14:53:00Z">
            <w:rPr>
              <w:rFonts w:ascii="Cambria Math" w:hAnsi="Cambria Math"/>
            </w:rPr>
            <m:t>⇌HS-CoB+HS-CoM+</m:t>
          </w:ins>
        </m:r>
        <m:sSub>
          <m:sSubPr>
            <m:ctrlPr>
              <w:ins w:id="276" w:author="Stephen Ragsdale" w:date="2016-03-14T14:53:00Z">
                <w:rPr>
                  <w:rFonts w:ascii="Cambria Math" w:hAnsi="Cambria Math"/>
                  <w:i/>
                </w:rPr>
              </w:ins>
            </m:ctrlPr>
          </m:sSubPr>
          <m:e>
            <m:r>
              <w:ins w:id="277" w:author="Stephen Ragsdale" w:date="2016-03-14T14:53:00Z">
                <w:rPr>
                  <w:rFonts w:ascii="Cambria Math" w:hAnsi="Cambria Math"/>
                </w:rPr>
                <m:t xml:space="preserve">2 </m:t>
              </w:ins>
            </m:r>
            <m:sSup>
              <m:sSupPr>
                <m:ctrlPr>
                  <w:ins w:id="278" w:author="Stephen Ragsdale" w:date="2016-03-14T14:53:00Z">
                    <w:rPr>
                      <w:rFonts w:ascii="Cambria Math" w:hAnsi="Cambria Math"/>
                      <w:i/>
                    </w:rPr>
                  </w:ins>
                </m:ctrlPr>
              </m:sSupPr>
              <m:e>
                <m:r>
                  <w:ins w:id="279" w:author="Stephen Ragsdale" w:date="2016-03-14T14:53:00Z">
                    <w:rPr>
                      <w:rFonts w:ascii="Cambria Math" w:hAnsi="Cambria Math"/>
                    </w:rPr>
                    <m:t>H</m:t>
                  </w:ins>
                </m:r>
              </m:e>
              <m:sup>
                <m:r>
                  <w:ins w:id="280" w:author="Stephen Ragsdale" w:date="2016-03-14T14:53:00Z">
                    <w:rPr>
                      <w:rFonts w:ascii="Cambria Math" w:hAnsi="Cambria Math"/>
                    </w:rPr>
                    <m:t>+</m:t>
                  </w:ins>
                </m:r>
              </m:sup>
            </m:sSup>
            <m:r>
              <w:ins w:id="281" w:author="Stephen Ragsdale" w:date="2016-03-14T14:53:00Z">
                <w:rPr>
                  <w:rFonts w:ascii="Cambria Math" w:hAnsi="Cambria Math"/>
                </w:rPr>
                <m:t>+Fd</m:t>
              </w:ins>
            </m:r>
          </m:e>
          <m:sub>
            <m:r>
              <w:ins w:id="282" w:author="Stephen Ragsdale" w:date="2016-03-14T14:53:00Z">
                <w:rPr>
                  <w:rFonts w:ascii="Cambria Math" w:hAnsi="Cambria Math"/>
                </w:rPr>
                <m:t>red</m:t>
              </w:ins>
            </m:r>
          </m:sub>
        </m:sSub>
        <m:r>
          <w:ins w:id="283" w:author="Stephen Ragsdale" w:date="2016-03-14T14:53:00Z">
            <m:rPr>
              <m:sty m:val="p"/>
            </m:rPr>
            <w:rPr>
              <w:rStyle w:val="CommentReference"/>
              <w:rFonts w:ascii="Calibri" w:hAnsi="Calibri"/>
            </w:rPr>
            <w:commentReference w:id="284"/>
          </w:ins>
        </m:r>
        <m:r>
          <w:ins w:id="285" w:author="Stephen Ragsdale" w:date="2016-03-14T14:53:00Z">
            <w:rPr>
              <w:rFonts w:ascii="Cambria Math" w:hAnsi="Cambria Math"/>
            </w:rPr>
            <m:t xml:space="preserve"> </m:t>
          </w:ins>
        </m:r>
      </m:oMath>
      <w:ins w:id="286" w:author="Stephen Ragsdale" w:date="2016-03-14T14:53:00Z">
        <w:r>
          <w:t xml:space="preserve"> (1)</w:t>
        </w:r>
      </w:ins>
    </w:p>
    <w:p w14:paraId="088B68CA" w14:textId="4F1FB7B4" w:rsidR="00316621" w:rsidRPr="00A20F0F" w:rsidRDefault="00316621" w:rsidP="00316621">
      <w:pPr>
        <w:spacing w:line="480" w:lineRule="auto"/>
        <w:jc w:val="center"/>
        <w:rPr>
          <w:ins w:id="287" w:author="Stephen Ragsdale" w:date="2016-03-14T14:53:00Z"/>
          <w:rFonts w:eastAsia="MS Mincho"/>
        </w:rPr>
      </w:pPr>
      <m:oMath>
        <m:r>
          <w:ins w:id="288" w:author="Stephen Ragsdale" w:date="2016-03-14T14:53:00Z">
            <w:rPr>
              <w:rFonts w:ascii="Cambria Math" w:hAnsi="Cambria Math"/>
            </w:rPr>
            <m:t xml:space="preserve"> CoB-S-S-CoM+</m:t>
          </w:ins>
        </m:r>
        <m:sSub>
          <m:sSubPr>
            <m:ctrlPr>
              <w:ins w:id="289" w:author="Stephen Ragsdale" w:date="2016-03-14T14:53:00Z">
                <w:rPr>
                  <w:rFonts w:ascii="Cambria Math" w:hAnsi="Cambria Math"/>
                  <w:i/>
                </w:rPr>
              </w:ins>
            </m:ctrlPr>
          </m:sSubPr>
          <m:e>
            <m:r>
              <w:ins w:id="290" w:author="Stephen Ragsdale" w:date="2016-03-14T14:53:00Z">
                <w:rPr>
                  <w:rFonts w:ascii="Cambria Math" w:hAnsi="Cambria Math"/>
                </w:rPr>
                <m:t>H</m:t>
              </w:ins>
            </m:r>
          </m:e>
          <m:sub>
            <m:r>
              <w:ins w:id="291" w:author="Stephen Ragsdale" w:date="2016-03-14T14:53:00Z">
                <w:rPr>
                  <w:rFonts w:ascii="Cambria Math" w:hAnsi="Cambria Math"/>
                </w:rPr>
                <m:t>2</m:t>
              </w:ins>
            </m:r>
          </m:sub>
        </m:sSub>
        <m:r>
          <w:ins w:id="292" w:author="Stephen Ragsdale" w:date="2016-03-14T14:53:00Z">
            <w:rPr>
              <w:rFonts w:ascii="Cambria Math" w:hAnsi="Cambria Math"/>
            </w:rPr>
            <m:t xml:space="preserve">⇌HS-CoB+HS-CoM </m:t>
          </w:ins>
        </m:r>
      </m:oMath>
      <w:ins w:id="293" w:author="Stephen Ragsdale" w:date="2016-03-14T14:53:00Z">
        <w:r>
          <w:rPr>
            <w:rFonts w:eastAsia="MS Mincho"/>
          </w:rPr>
          <w:t>(2)</w:t>
        </w:r>
      </w:ins>
    </w:p>
    <w:p w14:paraId="40F34E99" w14:textId="44178722" w:rsidR="00F877E6" w:rsidRPr="005C4FC4" w:rsidRDefault="00F877E6" w:rsidP="00EF5BC0">
      <w:pPr>
        <w:spacing w:line="480" w:lineRule="auto"/>
      </w:pPr>
      <w:r>
        <w:t xml:space="preserve">Taking this analysis one step further, we used our reconstruction to probe </w:t>
      </w:r>
      <w:del w:id="294" w:author="Stephen Ragsdale" w:date="2016-03-14T15:01:00Z">
        <w:r w:rsidDel="00BC69E7">
          <w:delText xml:space="preserve">into </w:delText>
        </w:r>
      </w:del>
      <w:r>
        <w:t xml:space="preserve">acetate assimilation, </w:t>
      </w:r>
      <w:r w:rsidR="00276128">
        <w:t xml:space="preserve">a </w:t>
      </w:r>
      <w:r>
        <w:t xml:space="preserve">pathway in </w:t>
      </w:r>
      <w:r>
        <w:rPr>
          <w:i/>
        </w:rPr>
        <w:t xml:space="preserve">M. maripaludis </w:t>
      </w:r>
      <w:r>
        <w:t>t</w:t>
      </w:r>
      <w:r w:rsidR="00276128">
        <w:t>hat can enhance growth</w:t>
      </w:r>
      <w:r w:rsidR="002659AE">
        <w:t xml:space="preserve"> but cannot replace H</w:t>
      </w:r>
      <w:r w:rsidR="002659AE" w:rsidRPr="003E19FC">
        <w:rPr>
          <w:vertAlign w:val="subscript"/>
        </w:rPr>
        <w:t>2</w:t>
      </w:r>
      <w:r w:rsidR="002659AE">
        <w:t xml:space="preserve"> and CO</w:t>
      </w:r>
      <w:r w:rsidR="002659AE" w:rsidRPr="003E19FC">
        <w:rPr>
          <w:vertAlign w:val="subscript"/>
        </w:rPr>
        <w:t>2</w:t>
      </w:r>
      <w:r w:rsidR="002659AE">
        <w:t xml:space="preserve"> as an energy source</w:t>
      </w:r>
      <w:r w:rsidR="00276128">
        <w:t xml:space="preserve"> </w:t>
      </w:r>
      <w:r w:rsidR="00276128">
        <w:fldChar w:fldCharType="begin"/>
      </w:r>
      <w:r w:rsidR="007C0A49">
        <w:instrText xml:space="preserve"> ADDIN ZOTERO_ITEM CSL_CITATION {"citationID":"mg5us3ref","properties":{"formattedCitation":"(60)","plainCitation":"(60)"},"citationItems":[{"id":450,"uris":["http://zotero.org/users/2565720/items/MVBZ2QJT"],"uri":["http://zotero.org/users/2565720/items/MVBZ2QJT"],"itemData":{"id":450,"type":"article-journal","title":"Pathway of acetate assimilation in autotrophic and heterotrophic methanococci.","container-title":"Journal of Bacteriology","page":"5327-5329","volume":"169","issue":"11","source":"jb.asm.org","abstract":"The autotroph Methanococcus maripaludis contained high levels of acetate-coenzyme A ligase, pyruvate synthase, pyruvate, water dikinase, pyruvate carboxylase, and the enzymes of the incomplete reductive tricarboxylic acid cycle. Phosphoenolpyruvate carboxykinase, citrate synthase, and isocitrate dehydrogenase were not detected. In contrast, the heterotroph Methanococcus sp. strain A3 contained acetate kinase, and acetate coenzyme A ligase was virtually absent.","ISSN":"0021-9193, 1098-5530","note":"PMID: 3667534","journalAbbreviation":"J. Bacteriol.","language":"en","author":[{"family":"Shieh","given":"J. S."},{"family":"Whitman","given":"W. B."}],"issued":{"date-parts":[["1987",11,1]]},"PMID":"3667534"}}],"schema":"https://github.com/citation-style-language/schema/raw/master/csl-citation.json"} </w:instrText>
      </w:r>
      <w:r w:rsidR="00276128">
        <w:fldChar w:fldCharType="separate"/>
      </w:r>
      <w:r w:rsidR="007C0A49" w:rsidRPr="007C0A49">
        <w:t>(60)</w:t>
      </w:r>
      <w:r w:rsidR="00276128">
        <w:fldChar w:fldCharType="end"/>
      </w:r>
      <w:r w:rsidR="00276128">
        <w:t xml:space="preserve">. This </w:t>
      </w:r>
      <w:del w:id="295" w:author="Stephen Ragsdale" w:date="2016-03-14T15:01:00Z">
        <w:r w:rsidR="00276128" w:rsidDel="00BC69E7">
          <w:delText>is in contrast to</w:delText>
        </w:r>
      </w:del>
      <w:ins w:id="296" w:author="Stephen Ragsdale" w:date="2016-03-14T15:01:00Z">
        <w:r w:rsidR="00BC69E7">
          <w:t>contrasts</w:t>
        </w:r>
      </w:ins>
      <w:r w:rsidR="00276128">
        <w:t xml:space="preserve"> </w:t>
      </w:r>
      <w:ins w:id="297" w:author="Stephen Ragsdale" w:date="2016-03-14T15:02:00Z">
        <w:r w:rsidR="00BC69E7">
          <w:t xml:space="preserve">the situation in </w:t>
        </w:r>
      </w:ins>
      <w:del w:id="298" w:author="Stephen Ragsdale" w:date="2016-03-14T15:01:00Z">
        <w:r w:rsidR="008C0DD5" w:rsidDel="00BC69E7">
          <w:delText xml:space="preserve">multiple </w:delText>
        </w:r>
      </w:del>
      <w:r w:rsidR="008C0DD5">
        <w:t>methylotrophic</w:t>
      </w:r>
      <w:r w:rsidR="00276128">
        <w:t xml:space="preserve"> methanogens such as </w:t>
      </w:r>
      <w:proofErr w:type="spellStart"/>
      <w:r w:rsidR="00276128">
        <w:rPr>
          <w:i/>
        </w:rPr>
        <w:t>Methanosarcina</w:t>
      </w:r>
      <w:proofErr w:type="spellEnd"/>
      <w:r w:rsidR="00276128">
        <w:rPr>
          <w:i/>
        </w:rPr>
        <w:t xml:space="preserve"> </w:t>
      </w:r>
      <w:proofErr w:type="spellStart"/>
      <w:r w:rsidR="00276128">
        <w:rPr>
          <w:i/>
        </w:rPr>
        <w:t>barkeri</w:t>
      </w:r>
      <w:proofErr w:type="spellEnd"/>
      <w:r w:rsidR="008C0DD5">
        <w:t xml:space="preserve"> that</w:t>
      </w:r>
      <w:r w:rsidR="00276128">
        <w:t xml:space="preserve"> can subsist using solely the aceticlastic pathway </w:t>
      </w:r>
      <w:r w:rsidR="00276128">
        <w:fldChar w:fldCharType="begin"/>
      </w:r>
      <w:r w:rsidR="007C0A49">
        <w:instrText xml:space="preserve"> ADDIN ZOTERO_ITEM CSL_CITATION {"citationID":"1bs1pkv7m0","properties":{"formattedCitation":"(61)","plainCitation":"(61)"},"citationItems":[{"id":138,"uris":["http://zotero.org/users/2565720/items/DB3AGUAB"],"uri":["http://zotero.org/users/2565720/items/DB3AGUAB"],"itemData":{"id":138,"type":"article-journal","title":"Loss of the &lt;i&gt;mtr&lt;/i&gt; operon in &lt;i&gt;Methanosarcina&lt;/i&gt; blocks growth on methanol, but not methanogenesis, and reveals an unknown methanogenic pathway","container-title":"Proceedings of the National Academy of Sciences of the United States of America","page":"10664–10669","volume":"102","issue":"30","source":"Google Scholar","author":[{"family":"Welander","given":"Paula V."},{"family":"Metcalf","given":"William W."}],"issued":{"date-parts":[["2005"]]}}}],"schema":"https://github.com/citation-style-language/schema/raw/master/csl-citation.json"} </w:instrText>
      </w:r>
      <w:r w:rsidR="00276128">
        <w:fldChar w:fldCharType="separate"/>
      </w:r>
      <w:r w:rsidR="007C0A49" w:rsidRPr="007C0A49">
        <w:t>(61)</w:t>
      </w:r>
      <w:r w:rsidR="00276128">
        <w:fldChar w:fldCharType="end"/>
      </w:r>
      <w:r w:rsidR="00276128">
        <w:t xml:space="preserve">. </w:t>
      </w:r>
      <w:r w:rsidR="00773758">
        <w:t>I</w:t>
      </w:r>
      <w:r w:rsidR="00276128">
        <w:t xml:space="preserve">t is unknown why </w:t>
      </w:r>
      <w:r w:rsidR="00276128">
        <w:rPr>
          <w:i/>
        </w:rPr>
        <w:t xml:space="preserve">M. maripaludis </w:t>
      </w:r>
      <w:r w:rsidR="00276128">
        <w:t xml:space="preserve">cannot </w:t>
      </w:r>
      <w:del w:id="299" w:author="Stephen Ragsdale" w:date="2016-03-14T15:02:00Z">
        <w:r w:rsidR="00276128" w:rsidDel="00BC69E7">
          <w:delText xml:space="preserve">be </w:delText>
        </w:r>
      </w:del>
      <w:r w:rsidR="00276128">
        <w:t>grow</w:t>
      </w:r>
      <w:del w:id="300" w:author="Stephen Ragsdale" w:date="2016-03-14T15:02:00Z">
        <w:r w:rsidR="00276128" w:rsidDel="00BC69E7">
          <w:delText>n</w:delText>
        </w:r>
      </w:del>
      <w:r w:rsidR="00276128">
        <w:t xml:space="preserve"> on acetate alone, </w:t>
      </w:r>
      <w:r w:rsidR="00773758">
        <w:t xml:space="preserve">and </w:t>
      </w:r>
      <w:r w:rsidR="005C4FC4">
        <w:t xml:space="preserve">our reconstruction did not reveal any strictly stoichiometric obstacle to growth. However, much like the pathway in </w:t>
      </w:r>
      <w:r w:rsidR="005C4FC4">
        <w:rPr>
          <w:i/>
        </w:rPr>
        <w:t xml:space="preserve">M. </w:t>
      </w:r>
      <w:proofErr w:type="spellStart"/>
      <w:r w:rsidR="005C4FC4">
        <w:rPr>
          <w:i/>
        </w:rPr>
        <w:t>barkeri</w:t>
      </w:r>
      <w:proofErr w:type="spellEnd"/>
      <w:r w:rsidR="005C4FC4">
        <w:rPr>
          <w:i/>
        </w:rPr>
        <w:t xml:space="preserve">, </w:t>
      </w:r>
      <w:r w:rsidR="00773758">
        <w:t xml:space="preserve">an </w:t>
      </w:r>
      <w:proofErr w:type="spellStart"/>
      <w:r w:rsidR="00773758">
        <w:t>aceticlastic</w:t>
      </w:r>
      <w:proofErr w:type="spellEnd"/>
      <w:r w:rsidR="00773758">
        <w:t xml:space="preserve"> </w:t>
      </w:r>
      <w:r w:rsidR="005C4FC4">
        <w:t xml:space="preserve">pathway in </w:t>
      </w:r>
      <w:r w:rsidR="005C4FC4">
        <w:rPr>
          <w:i/>
        </w:rPr>
        <w:t xml:space="preserve">M. maripaludis </w:t>
      </w:r>
      <w:r w:rsidR="00773758">
        <w:t xml:space="preserve">would </w:t>
      </w:r>
      <w:r w:rsidR="005C4FC4">
        <w:t>require</w:t>
      </w:r>
      <w:r w:rsidR="00773758">
        <w:t xml:space="preserve"> energy-converting hydrogenases</w:t>
      </w:r>
      <w:r w:rsidR="005C4FC4">
        <w:t xml:space="preserve"> </w:t>
      </w:r>
      <w:r w:rsidR="00773758">
        <w:t>(</w:t>
      </w:r>
      <w:proofErr w:type="spellStart"/>
      <w:r w:rsidR="005C4FC4">
        <w:t>Eha</w:t>
      </w:r>
      <w:proofErr w:type="spellEnd"/>
      <w:r w:rsidR="00773758">
        <w:t xml:space="preserve"> and </w:t>
      </w:r>
      <w:proofErr w:type="spellStart"/>
      <w:r w:rsidR="005C4FC4">
        <w:t>Ehb</w:t>
      </w:r>
      <w:proofErr w:type="spellEnd"/>
      <w:r w:rsidR="00773758">
        <w:t>)</w:t>
      </w:r>
      <w:r w:rsidR="005C4FC4">
        <w:t xml:space="preserve"> </w:t>
      </w:r>
      <w:r w:rsidR="00773758">
        <w:t>to produce H</w:t>
      </w:r>
      <w:r w:rsidR="00773758" w:rsidRPr="003E19FC">
        <w:rPr>
          <w:vertAlign w:val="subscript"/>
        </w:rPr>
        <w:t>2</w:t>
      </w:r>
      <w:r w:rsidR="00773758">
        <w:t xml:space="preserve"> using</w:t>
      </w:r>
      <w:r w:rsidR="005C4FC4">
        <w:t xml:space="preserve"> reduced ferredoxin,</w:t>
      </w:r>
      <w:r w:rsidR="00773758">
        <w:t xml:space="preserve"> pumping out sodium ions, and</w:t>
      </w:r>
      <w:r w:rsidR="005C4FC4">
        <w:t xml:space="preserve"> thrusting this reaction into a central </w:t>
      </w:r>
      <w:r w:rsidR="00773758">
        <w:t xml:space="preserve">stoichiometric </w:t>
      </w:r>
      <w:r w:rsidR="005C4FC4">
        <w:t xml:space="preserve">role rather than an anaplerotic one. </w:t>
      </w:r>
      <w:r w:rsidR="007A2E27">
        <w:t>As shown in Figure 4, w</w:t>
      </w:r>
      <w:r w:rsidR="005C4FC4">
        <w:t>hen we simulated our</w:t>
      </w:r>
      <w:r w:rsidR="00276128">
        <w:t xml:space="preserve"> </w:t>
      </w:r>
      <w:r w:rsidR="005C4FC4">
        <w:t xml:space="preserve">model and allowed </w:t>
      </w:r>
      <w:proofErr w:type="spellStart"/>
      <w:r w:rsidR="005C4FC4">
        <w:t>Eha</w:t>
      </w:r>
      <w:proofErr w:type="spellEnd"/>
      <w:r w:rsidR="005C4FC4">
        <w:t>/</w:t>
      </w:r>
      <w:proofErr w:type="spellStart"/>
      <w:r w:rsidR="005C4FC4">
        <w:t>Ehb</w:t>
      </w:r>
      <w:proofErr w:type="spellEnd"/>
      <w:r w:rsidR="005C4FC4">
        <w:t xml:space="preserve"> unlimited flux, we could predict </w:t>
      </w:r>
      <w:proofErr w:type="spellStart"/>
      <w:r w:rsidR="005C4FC4">
        <w:t>aceticlastic</w:t>
      </w:r>
      <w:proofErr w:type="spellEnd"/>
      <w:r w:rsidR="005C4FC4">
        <w:t xml:space="preserve"> growth with </w:t>
      </w:r>
      <w:proofErr w:type="spellStart"/>
      <w:r w:rsidR="005C4FC4">
        <w:t>Eha</w:t>
      </w:r>
      <w:proofErr w:type="spellEnd"/>
      <w:r w:rsidR="005C4FC4">
        <w:t>/</w:t>
      </w:r>
      <w:proofErr w:type="spellStart"/>
      <w:r w:rsidR="005C4FC4">
        <w:t>Ehb</w:t>
      </w:r>
      <w:proofErr w:type="spellEnd"/>
      <w:r w:rsidR="005C4FC4">
        <w:t xml:space="preserve"> oxidizing approximately two moles of ferredoxin per </w:t>
      </w:r>
      <w:proofErr w:type="spellStart"/>
      <w:ins w:id="301" w:author="Stephen Ragsdale" w:date="2016-03-14T15:03:00Z">
        <w:r w:rsidR="00EA1E5C">
          <w:t>mol</w:t>
        </w:r>
        <w:proofErr w:type="spellEnd"/>
        <w:r w:rsidR="00EA1E5C">
          <w:t xml:space="preserve"> of </w:t>
        </w:r>
      </w:ins>
      <w:r w:rsidR="005C4FC4">
        <w:t xml:space="preserve">methane produced. We then constrained our model to enforce </w:t>
      </w:r>
      <w:r w:rsidR="00B75001">
        <w:t>a solely anaplerotic</w:t>
      </w:r>
      <w:r w:rsidR="005C4FC4">
        <w:t xml:space="preserve"> </w:t>
      </w:r>
      <w:r w:rsidR="00B75001">
        <w:t xml:space="preserve">or biosynthetic </w:t>
      </w:r>
      <w:r w:rsidR="005C4FC4">
        <w:t>role</w:t>
      </w:r>
      <w:r w:rsidR="008C0DD5">
        <w:t xml:space="preserve"> of </w:t>
      </w:r>
      <w:r w:rsidR="00B75001">
        <w:t xml:space="preserve">energy-converting hydrogenase </w:t>
      </w:r>
      <w:r w:rsidR="008C0DD5">
        <w:t xml:space="preserve">by limiting </w:t>
      </w:r>
      <w:r w:rsidR="005C4FC4">
        <w:t xml:space="preserve">flux through the </w:t>
      </w:r>
      <w:proofErr w:type="spellStart"/>
      <w:r w:rsidR="005C4FC4">
        <w:t>Eha</w:t>
      </w:r>
      <w:proofErr w:type="spellEnd"/>
      <w:r w:rsidR="005C4FC4">
        <w:t>/</w:t>
      </w:r>
      <w:proofErr w:type="spellStart"/>
      <w:r w:rsidR="005C4FC4">
        <w:t>Ehb</w:t>
      </w:r>
      <w:proofErr w:type="spellEnd"/>
      <w:r w:rsidR="005C4FC4">
        <w:t xml:space="preserve"> reaction to 10% that of methane secretion rate. Doing so prevented our model from predicting growth from acetate alone, but did not restrict hydrogenotrophic growth or supplementary acetate uptake. This simulation supports the hypothesis that </w:t>
      </w:r>
      <w:r w:rsidR="005C4FC4">
        <w:rPr>
          <w:i/>
        </w:rPr>
        <w:t xml:space="preserve">M. maripaludis </w:t>
      </w:r>
      <w:r w:rsidR="005C4FC4">
        <w:t xml:space="preserve">cannot achieve </w:t>
      </w:r>
      <w:proofErr w:type="spellStart"/>
      <w:r w:rsidR="005C4FC4">
        <w:t>aceticlastic</w:t>
      </w:r>
      <w:proofErr w:type="spellEnd"/>
      <w:r w:rsidR="005C4FC4">
        <w:t xml:space="preserve"> growth </w:t>
      </w:r>
      <w:r w:rsidR="0090081E">
        <w:t xml:space="preserve">because </w:t>
      </w:r>
      <w:proofErr w:type="spellStart"/>
      <w:r w:rsidR="0090081E">
        <w:t>Eha</w:t>
      </w:r>
      <w:proofErr w:type="spellEnd"/>
      <w:r w:rsidR="00B75001">
        <w:t xml:space="preserve"> or </w:t>
      </w:r>
      <w:proofErr w:type="spellStart"/>
      <w:r w:rsidR="0090081E">
        <w:t>Ehb</w:t>
      </w:r>
      <w:proofErr w:type="spellEnd"/>
      <w:r w:rsidR="0090081E">
        <w:t xml:space="preserve"> cannot assume a central role in methanogenesis. </w:t>
      </w:r>
      <w:r w:rsidR="007232F3">
        <w:t xml:space="preserve">In keeping with </w:t>
      </w:r>
      <w:r w:rsidR="00EA1E5C">
        <w:t>these results</w:t>
      </w:r>
      <w:r w:rsidR="007232F3">
        <w:t xml:space="preserve">, we have restricted flux through </w:t>
      </w:r>
      <w:proofErr w:type="spellStart"/>
      <w:r w:rsidR="007232F3">
        <w:t>Eha</w:t>
      </w:r>
      <w:proofErr w:type="spellEnd"/>
      <w:r w:rsidR="007232F3">
        <w:t>/</w:t>
      </w:r>
      <w:proofErr w:type="spellStart"/>
      <w:r w:rsidR="007232F3">
        <w:t>Ehb</w:t>
      </w:r>
      <w:proofErr w:type="spellEnd"/>
      <w:r w:rsidR="007232F3">
        <w:t xml:space="preserve"> in our model to ≤ 10% of methane secretion as a default constraint. </w:t>
      </w:r>
    </w:p>
    <w:p w14:paraId="511B26B6" w14:textId="011EAFC5" w:rsidR="00EF5BC0" w:rsidRPr="00EF5BC0" w:rsidRDefault="00EF5BC0" w:rsidP="00E420E6">
      <w:pPr>
        <w:spacing w:line="480" w:lineRule="auto"/>
      </w:pPr>
      <w:commentRangeStart w:id="302"/>
      <w:r>
        <w:t>Interestingly</w:t>
      </w:r>
      <w:commentRangeEnd w:id="302"/>
      <w:r w:rsidR="00BF2DEF">
        <w:rPr>
          <w:rStyle w:val="CommentReference"/>
          <w:rFonts w:ascii="Calibri" w:hAnsi="Calibri"/>
        </w:rPr>
        <w:commentReference w:id="302"/>
      </w:r>
      <w:r>
        <w:t xml:space="preserve">, there is evidence that </w:t>
      </w:r>
      <w:r>
        <w:rPr>
          <w:i/>
        </w:rPr>
        <w:t xml:space="preserve">M. maripaludis </w:t>
      </w:r>
      <w:r>
        <w:t xml:space="preserve">uses multiple forms of ferredoxin as electron carriers and may </w:t>
      </w:r>
      <w:del w:id="303" w:author="Stephen Ragsdale" w:date="2016-03-14T15:08:00Z">
        <w:r w:rsidDel="00A13870">
          <w:delText xml:space="preserve">link </w:delText>
        </w:r>
      </w:del>
      <w:ins w:id="304" w:author="Stephen Ragsdale" w:date="2016-03-14T15:08:00Z">
        <w:r w:rsidR="00A13870">
          <w:t xml:space="preserve">require </w:t>
        </w:r>
      </w:ins>
      <w:ins w:id="305" w:author="Stephen Ragsdale" w:date="2016-03-14T15:07:00Z">
        <w:r w:rsidR="00A13870">
          <w:t xml:space="preserve">discrete ferredoxins </w:t>
        </w:r>
      </w:ins>
      <w:ins w:id="306" w:author="Stephen Ragsdale" w:date="2016-03-14T15:08:00Z">
        <w:r w:rsidR="00A13870">
          <w:t>for</w:t>
        </w:r>
      </w:ins>
      <w:ins w:id="307" w:author="Stephen Ragsdale" w:date="2016-03-14T15:07:00Z">
        <w:r w:rsidR="00A13870">
          <w:t xml:space="preserve"> </w:t>
        </w:r>
      </w:ins>
      <w:r w:rsidR="005D32BC">
        <w:t xml:space="preserve">certain </w:t>
      </w:r>
      <w:del w:id="308" w:author="Stephen Ragsdale" w:date="2016-03-14T15:07:00Z">
        <w:r w:rsidDel="00A13870">
          <w:delText>steps</w:delText>
        </w:r>
      </w:del>
      <w:ins w:id="309" w:author="Stephen Ragsdale" w:date="2016-03-14T15:07:00Z">
        <w:r w:rsidR="00A13870">
          <w:t>reactions</w:t>
        </w:r>
      </w:ins>
      <w:r>
        <w:t xml:space="preserve">, </w:t>
      </w:r>
      <w:del w:id="310" w:author="Stephen Ragsdale" w:date="2016-03-14T15:07:00Z">
        <w:r w:rsidR="00853534" w:rsidDel="00A13870">
          <w:delText>particularly those involved in</w:delText>
        </w:r>
      </w:del>
      <w:ins w:id="311" w:author="Stephen Ragsdale" w:date="2016-03-14T15:07:00Z">
        <w:r w:rsidR="00A13870">
          <w:t>such as</w:t>
        </w:r>
      </w:ins>
      <w:r>
        <w:t xml:space="preserve"> electron bifurcation</w:t>
      </w:r>
      <w:r w:rsidR="005D32BC">
        <w:t>,</w:t>
      </w:r>
      <w:r w:rsidR="000B7D99">
        <w:t xml:space="preserve"> reduction of CO</w:t>
      </w:r>
      <w:r w:rsidR="000B7D99" w:rsidRPr="00B236BD">
        <w:rPr>
          <w:vertAlign w:val="subscript"/>
        </w:rPr>
        <w:t>2</w:t>
      </w:r>
      <w:r w:rsidR="000B7D99">
        <w:t xml:space="preserve"> to </w:t>
      </w:r>
      <w:proofErr w:type="spellStart"/>
      <w:r w:rsidR="000B7D99">
        <w:t>formylmethanofuran</w:t>
      </w:r>
      <w:proofErr w:type="spellEnd"/>
      <w:r>
        <w:t xml:space="preserve">, </w:t>
      </w:r>
      <w:r w:rsidR="005D32BC">
        <w:t xml:space="preserve">and </w:t>
      </w:r>
      <w:del w:id="312" w:author="Stephen Ragsdale" w:date="2016-03-14T15:08:00Z">
        <w:r w:rsidR="005D32BC" w:rsidDel="00A13870">
          <w:delText xml:space="preserve">certain </w:delText>
        </w:r>
      </w:del>
      <w:ins w:id="313" w:author="Stephen Ragsdale" w:date="2016-03-14T15:08:00Z">
        <w:r w:rsidR="00A13870">
          <w:t xml:space="preserve">some </w:t>
        </w:r>
      </w:ins>
      <w:r w:rsidR="005D32BC">
        <w:t>biosynthetic reactions</w:t>
      </w:r>
      <w:del w:id="314" w:author="Stephen Ragsdale" w:date="2016-03-14T15:08:00Z">
        <w:r w:rsidR="005D32BC" w:rsidDel="00A13870">
          <w:delText xml:space="preserve">, </w:delText>
        </w:r>
        <w:r w:rsidDel="00A13870">
          <w:delText xml:space="preserve">using specific ferredoxins </w:delText>
        </w:r>
      </w:del>
      <w:ins w:id="315" w:author="Stephen Ragsdale" w:date="2016-03-14T15:08:00Z">
        <w:r w:rsidR="00A13870">
          <w:t xml:space="preserve"> </w:t>
        </w:r>
      </w:ins>
      <w:r>
        <w:fldChar w:fldCharType="begin"/>
      </w:r>
      <w:r w:rsidR="007C0A49">
        <w:instrText xml:space="preserve"> ADDIN ZOTERO_ITEM CSL_CITATION {"citationID":"2g2qvo6ckt","properties":{"formattedCitation":"(62)","plainCitation":"(62)"},"citationItems":[{"id":377,"uris":["http://zotero.org/users/2565720/items/V9R7CQTA"],"uri":["http://zotero.org/users/2565720/items/V9R7CQTA"],"itemData":{"id":377,"type":"article-journal","title":"More Than 200 Genes Required for Methane Formation from H2 and CO2 and Energy Conservation Are Present in &lt;i&gt;Methanothermobacter marburgensis&lt;/i&gt; and &lt;i&gt;Methanothermobacter thermautotrophicus&lt;/i&gt;","container-title":"Archaea","page":"1-23","volume":"2011","source":"CrossRef","DOI":"10.1155/2011/973848","ISSN":"1472-3646, 1472-3654","language":"en","author":[{"family":"Kaster","given":"Anne-Kristin"},{"family":"Goenrich","given":"Meike"},{"family":"Seedorf","given":"Henning"},{"family":"Liesegang","given":"Heiko"},{"family":"Wollherr","given":"Antje"},{"family":"Gottschalk","given":"Gerhard"},{"family":"Thauer","given":"Rudolf K."}],"issued":{"date-parts":[["2011"]]}}}],"schema":"https://github.com/citation-style-language/schema/raw/master/csl-citation.json"} </w:instrText>
      </w:r>
      <w:r>
        <w:fldChar w:fldCharType="separate"/>
      </w:r>
      <w:r w:rsidR="007C0A49" w:rsidRPr="007C0A49">
        <w:t>(62)</w:t>
      </w:r>
      <w:r>
        <w:fldChar w:fldCharType="end"/>
      </w:r>
      <w:r>
        <w:t xml:space="preserve">. Presently, the full extent of this phenomenon is not well understood and requires more experimental investigation. However, in an effort to represent ferredoxin specificity in our model, we have included a function (see Supplemental Materials) that </w:t>
      </w:r>
      <w:r w:rsidR="00CF5D54">
        <w:t xml:space="preserve">replaces promiscuous ferredoxins with </w:t>
      </w:r>
      <w:r w:rsidR="007232F3">
        <w:t xml:space="preserve">two </w:t>
      </w:r>
      <w:r w:rsidR="00CF5D54">
        <w:t>type</w:t>
      </w:r>
      <w:r w:rsidR="007232F3">
        <w:t>s</w:t>
      </w:r>
      <w:r w:rsidR="00CF5D54">
        <w:t xml:space="preserve"> of</w:t>
      </w:r>
      <w:r>
        <w:t xml:space="preserve"> </w:t>
      </w:r>
      <w:r w:rsidR="00CF5D54">
        <w:t>specific ferredoxin</w:t>
      </w:r>
      <w:r w:rsidR="007232F3">
        <w:t>s. One type is used</w:t>
      </w:r>
      <w:r w:rsidR="00853534">
        <w:t xml:space="preserve"> for the </w:t>
      </w:r>
      <w:proofErr w:type="spellStart"/>
      <w:r w:rsidR="00CF5D54">
        <w:t>Eha</w:t>
      </w:r>
      <w:proofErr w:type="spellEnd"/>
      <w:r>
        <w:t xml:space="preserve"> hydrogenase, </w:t>
      </w:r>
      <w:proofErr w:type="spellStart"/>
      <w:r w:rsidR="00CF5D54">
        <w:t>Hdr</w:t>
      </w:r>
      <w:proofErr w:type="spellEnd"/>
      <w:r>
        <w:t xml:space="preserve">, and </w:t>
      </w:r>
      <w:proofErr w:type="spellStart"/>
      <w:r>
        <w:t>formylmethanfuran</w:t>
      </w:r>
      <w:proofErr w:type="spellEnd"/>
      <w:r>
        <w:t xml:space="preserve"> dehydrogenase (</w:t>
      </w:r>
      <w:proofErr w:type="spellStart"/>
      <w:r w:rsidR="00CF5D54">
        <w:t>Fwd</w:t>
      </w:r>
      <w:proofErr w:type="spellEnd"/>
      <w:r w:rsidR="00853534">
        <w:t>)</w:t>
      </w:r>
      <w:r w:rsidR="00CF5D54">
        <w:t xml:space="preserve"> and </w:t>
      </w:r>
      <w:r w:rsidR="007232F3">
        <w:t>the</w:t>
      </w:r>
      <w:r w:rsidR="00F960CA">
        <w:t xml:space="preserve"> other</w:t>
      </w:r>
      <w:r w:rsidR="007232F3">
        <w:t xml:space="preserve"> </w:t>
      </w:r>
      <w:r w:rsidR="00CF5D54">
        <w:t xml:space="preserve">type for </w:t>
      </w:r>
      <w:proofErr w:type="spellStart"/>
      <w:r w:rsidR="00CF5D54">
        <w:t>Ehb</w:t>
      </w:r>
      <w:proofErr w:type="spellEnd"/>
      <w:r w:rsidR="00CF5D54">
        <w:t xml:space="preserve"> hydrogenase and biosynthetic </w:t>
      </w:r>
      <w:proofErr w:type="spellStart"/>
      <w:r w:rsidR="00CF5D54">
        <w:t>carboxylating</w:t>
      </w:r>
      <w:proofErr w:type="spellEnd"/>
      <w:r w:rsidR="00CF5D54">
        <w:t xml:space="preserve"> oxidoreductases, as suggested by </w:t>
      </w:r>
      <w:r w:rsidR="00CF5D54" w:rsidRPr="00274688">
        <w:rPr>
          <w:highlight w:val="yellow"/>
        </w:rPr>
        <w:t>{</w:t>
      </w:r>
      <w:r w:rsidR="00DB6DBF">
        <w:rPr>
          <w:highlight w:val="yellow"/>
        </w:rPr>
        <w:t xml:space="preserve">Whitman </w:t>
      </w:r>
      <w:r w:rsidR="00CF5D54" w:rsidRPr="00274688">
        <w:rPr>
          <w:highlight w:val="yellow"/>
        </w:rPr>
        <w:t>ref}</w:t>
      </w:r>
      <w:r w:rsidR="00853534" w:rsidRPr="00274688">
        <w:rPr>
          <w:highlight w:val="yellow"/>
        </w:rPr>
        <w:t>.</w:t>
      </w:r>
      <w:r w:rsidR="00853534">
        <w:t xml:space="preserve"> Using this function</w:t>
      </w:r>
      <w:r>
        <w:t xml:space="preserve"> tightens the coupling between the aforementioned reactions by restricting </w:t>
      </w:r>
      <w:r w:rsidR="008C0DD5">
        <w:t>each set</w:t>
      </w:r>
      <w:r>
        <w:t xml:space="preserve"> to one pool of electron carriers and allows us to predict how ferredoxin specificity could change possible model flux distributions.</w:t>
      </w:r>
      <w:r w:rsidR="00692E06">
        <w:t xml:space="preserve"> In </w:t>
      </w:r>
      <w:del w:id="316" w:author="Stephen Ragsdale" w:date="2016-03-14T15:09:00Z">
        <w:r w:rsidR="00692E06" w:rsidDel="00BF2DEF">
          <w:delText xml:space="preserve">wild type </w:delText>
        </w:r>
      </w:del>
      <w:r w:rsidR="00692E06">
        <w:t>simulations</w:t>
      </w:r>
      <w:ins w:id="317" w:author="Stephen Ragsdale" w:date="2016-03-14T15:09:00Z">
        <w:r w:rsidR="00BF2DEF" w:rsidRPr="00BF2DEF">
          <w:t xml:space="preserve"> </w:t>
        </w:r>
        <w:r w:rsidR="00BF2DEF">
          <w:t>of wild type cells</w:t>
        </w:r>
      </w:ins>
      <w:r w:rsidR="00692E06">
        <w:t xml:space="preserve">, this change has </w:t>
      </w:r>
      <w:r w:rsidR="008C0DD5">
        <w:t>minimal</w:t>
      </w:r>
      <w:r w:rsidR="00692E06">
        <w:t xml:space="preserve"> effect</w:t>
      </w:r>
      <w:r w:rsidR="008C0DD5">
        <w:t>s</w:t>
      </w:r>
      <w:r w:rsidR="00692E06">
        <w:t xml:space="preserve"> on predicted </w:t>
      </w:r>
      <w:r w:rsidR="008C0DD5">
        <w:t>growth yields and fluxes</w:t>
      </w:r>
      <w:ins w:id="318" w:author="Stephen Ragsdale" w:date="2016-03-14T15:10:00Z">
        <w:r w:rsidR="00BF2DEF">
          <w:t>; however, it</w:t>
        </w:r>
      </w:ins>
      <w:r w:rsidR="00692E06">
        <w:t xml:space="preserve"> </w:t>
      </w:r>
      <w:del w:id="319" w:author="Stephen Ragsdale" w:date="2016-03-14T15:10:00Z">
        <w:r w:rsidR="00692E06" w:rsidDel="00BF2DEF">
          <w:delText xml:space="preserve">but </w:delText>
        </w:r>
      </w:del>
      <w:r w:rsidR="00692E06">
        <w:t xml:space="preserve">could have notable impact </w:t>
      </w:r>
      <w:r w:rsidR="00692E06">
        <w:lastRenderedPageBreak/>
        <w:t xml:space="preserve">on </w:t>
      </w:r>
      <w:commentRangeStart w:id="320"/>
      <w:r w:rsidR="00692E06">
        <w:t>gene knockout predictions</w:t>
      </w:r>
      <w:commentRangeEnd w:id="320"/>
      <w:r w:rsidR="000C3C19">
        <w:rPr>
          <w:rStyle w:val="CommentReference"/>
          <w:rFonts w:ascii="Calibri" w:hAnsi="Calibri"/>
        </w:rPr>
        <w:commentReference w:id="320"/>
      </w:r>
      <w:r w:rsidR="00692E06">
        <w:t xml:space="preserve">, particularly those involving reactions that utilize ferredoxin. </w:t>
      </w:r>
      <w:r w:rsidR="00F960CA">
        <w:t xml:space="preserve">Moreover, electron movement through different ferredoxin species could have important implications for hypothesizing strain designs, thus including multiple ferredoxins could be vital for effective metabolic engineering. </w:t>
      </w:r>
    </w:p>
    <w:p w14:paraId="19A8F9DF" w14:textId="77777777" w:rsidR="001F7E98" w:rsidRDefault="00EF5BC0" w:rsidP="001F7E98">
      <w:pPr>
        <w:pStyle w:val="Heading2"/>
      </w:pPr>
      <w:r>
        <w:t xml:space="preserve">Other </w:t>
      </w:r>
      <w:r w:rsidR="000F6195">
        <w:t>Biochemistry</w:t>
      </w:r>
      <w:r w:rsidR="001F7E98">
        <w:t xml:space="preserve"> Improvements</w:t>
      </w:r>
    </w:p>
    <w:p w14:paraId="0286AD1E" w14:textId="50A240AC" w:rsidR="00230593" w:rsidRDefault="00AF3DA5" w:rsidP="007A2129">
      <w:pPr>
        <w:spacing w:line="480" w:lineRule="auto"/>
      </w:pPr>
      <w:r>
        <w:t xml:space="preserve">A major part of our manual curation was adding </w:t>
      </w:r>
      <w:r w:rsidR="00485C00">
        <w:t xml:space="preserve">biosynthetic </w:t>
      </w:r>
      <w:r>
        <w:t>pathways for the methanogenic coenzymes</w:t>
      </w:r>
      <w:r w:rsidR="00943D68">
        <w:t>, sugars, and lipids</w:t>
      </w:r>
      <w:r>
        <w:t xml:space="preserve">. </w:t>
      </w:r>
      <w:r>
        <w:rPr>
          <w:i/>
        </w:rPr>
        <w:t xml:space="preserve">M. maripaludis </w:t>
      </w:r>
      <w:r>
        <w:t xml:space="preserve">utilizes </w:t>
      </w:r>
      <w:r w:rsidR="008C0DD5">
        <w:t>a number of</w:t>
      </w:r>
      <w:r w:rsidR="00943D68">
        <w:t xml:space="preserve"> unusual</w:t>
      </w:r>
      <w:r>
        <w:t xml:space="preserve"> coenzymes</w:t>
      </w:r>
      <w:r w:rsidR="003D5830">
        <w:t xml:space="preserve"> (methanofuran, H</w:t>
      </w:r>
      <w:r w:rsidR="003D5830" w:rsidRPr="00B543C6">
        <w:rPr>
          <w:vertAlign w:val="subscript"/>
        </w:rPr>
        <w:t>4</w:t>
      </w:r>
      <w:r w:rsidR="003D5830">
        <w:t>MPT, coenzyme F</w:t>
      </w:r>
      <w:r w:rsidR="003D5830" w:rsidRPr="00B543C6">
        <w:rPr>
          <w:vertAlign w:val="subscript"/>
        </w:rPr>
        <w:t>420</w:t>
      </w:r>
      <w:r w:rsidR="003D5830">
        <w:t>, coenzyme B, coenzyme M, coenzyme F</w:t>
      </w:r>
      <w:r w:rsidR="003D5830" w:rsidRPr="00B543C6">
        <w:rPr>
          <w:vertAlign w:val="subscript"/>
        </w:rPr>
        <w:t>430</w:t>
      </w:r>
      <w:r w:rsidR="003D5830">
        <w:t xml:space="preserve">) </w:t>
      </w:r>
      <w:r>
        <w:t xml:space="preserve"> </w:t>
      </w:r>
      <w:r w:rsidR="00C73E42">
        <w:t>as carbon and electron carriers</w:t>
      </w:r>
      <w:r w:rsidR="003D5830">
        <w:t xml:space="preserve"> </w:t>
      </w:r>
      <w:r>
        <w:t xml:space="preserve">during methanogenesis </w:t>
      </w:r>
      <w:r w:rsidR="00943D68">
        <w:fldChar w:fldCharType="begin"/>
      </w:r>
      <w:r w:rsidR="007C0A49">
        <w:instrText xml:space="preserve"> ADDIN ZOTERO_ITEM CSL_CITATION {"citationID":"kesh5maA","properties":{"formattedCitation":"(63)","plainCitation":"(63)"},"citationItems":[{"id":166,"uris":["http://zotero.org/users/2565720/items/UJKJVT7G"],"uri":["http://zotero.org/users/2565720/items/UJKJVT7G"],"itemData":{"id":166,"type":"article-journal","title":"Unusual coenzymes of methanogenesis","container-title":"Annual review of biochemistry","page":"355–394","volume":"59","issue":"1","source":"Google Scholar","author":[{"family":"DiMarco","given":"Anthony A."},{"family":"Bobik","given":"Thomas A."},{"family":"Wolfe","given":"Ralph S."}],"issued":{"date-parts":[["1990"]]}}}],"schema":"https://github.com/citation-style-language/schema/raw/master/csl-citation.json"} </w:instrText>
      </w:r>
      <w:r w:rsidR="00943D68">
        <w:fldChar w:fldCharType="separate"/>
      </w:r>
      <w:r w:rsidR="007C0A49" w:rsidRPr="007C0A49">
        <w:t>(63)</w:t>
      </w:r>
      <w:r w:rsidR="00943D68">
        <w:fldChar w:fldCharType="end"/>
      </w:r>
      <w:r>
        <w:t xml:space="preserve">. </w:t>
      </w:r>
      <w:r w:rsidR="00F45312">
        <w:t xml:space="preserve">It also </w:t>
      </w:r>
      <w:r w:rsidR="00BF0803">
        <w:t>contains recently characterized pathways for synthesizing</w:t>
      </w:r>
      <w:r w:rsidR="00F45312">
        <w:t xml:space="preserve"> a </w:t>
      </w:r>
      <w:proofErr w:type="spellStart"/>
      <w:r w:rsidR="00F45312">
        <w:t>tetrasaccharide</w:t>
      </w:r>
      <w:proofErr w:type="spellEnd"/>
      <w:r w:rsidR="00F45312">
        <w:t xml:space="preserve"> </w:t>
      </w:r>
      <w:r w:rsidR="003D5830">
        <w:t>for</w:t>
      </w:r>
      <w:r w:rsidR="00F45312">
        <w:t xml:space="preserve"> N-linked glycosylation</w:t>
      </w:r>
      <w:r w:rsidR="003D5830">
        <w:t xml:space="preserve"> of </w:t>
      </w:r>
      <w:proofErr w:type="spellStart"/>
      <w:r w:rsidR="003D5830">
        <w:t>archaellin</w:t>
      </w:r>
      <w:proofErr w:type="spellEnd"/>
      <w:r w:rsidR="003D5830">
        <w:t xml:space="preserve"> (</w:t>
      </w:r>
      <w:proofErr w:type="spellStart"/>
      <w:r w:rsidR="003D5830">
        <w:t>archeal</w:t>
      </w:r>
      <w:proofErr w:type="spellEnd"/>
      <w:r w:rsidR="003D5830">
        <w:t xml:space="preserve"> </w:t>
      </w:r>
      <w:proofErr w:type="spellStart"/>
      <w:r w:rsidR="003D5830">
        <w:t>flagellin</w:t>
      </w:r>
      <w:proofErr w:type="spellEnd"/>
      <w:r w:rsidR="003D5830">
        <w:t>)</w:t>
      </w:r>
      <w:r w:rsidR="00F45312">
        <w:t xml:space="preserve"> </w:t>
      </w:r>
      <w:r w:rsidR="00F45312">
        <w:fldChar w:fldCharType="begin"/>
      </w:r>
      <w:r w:rsidR="007C0A49">
        <w:instrText xml:space="preserve"> ADDIN ZOTERO_ITEM CSL_CITATION {"citationID":"2i84i863d3","properties":{"formattedCitation":"(64)","plainCitation":"(64)"},"citationItems":[{"id":385,"uris":["http://zotero.org/users/2565720/items/E6HZ3AAE"],"uri":["http://zotero.org/users/2565720/items/E6HZ3AAE"],"itemData":{"id":385,"type":"article-journal","title":"Evidence that Biosynthesis of the Second and Third Sugars of the Archaellin Tetrasaccharide in the Archaeon &lt;i&gt;Methanococcus maripaludis&lt;/i&gt; Occurs by the Same Pathway Used by &lt;i&gt;Pseudomonas aeruginosa&lt;/i&gt; To Make a Di-N-Acetylated Sugar","container-title":"Journal of Bacteriology","page":"1668-1680","volume":"197","issue":"9","source":"CrossRef","DOI":"10.1128/JB.00040-15","ISSN":"0021-9193, 1098-5530","language":"en","author":[{"family":"Siu","given":"Sarah"},{"family":"Robotham","given":"Anna"},{"family":"Logan","given":"Susan M."},{"family":"Kelly","given":"John F."},{"family":"Uchida","given":"Kaoru"},{"family":"Aizawa","given":"Shin-Ichi"},{"family":"Jarrell","given":"Ken F."}],"editor":[{"family":"Metcalf","given":"W. W."}],"issued":{"date-parts":[["2015",5,1]]}}}],"schema":"https://github.com/citation-style-language/schema/raw/master/csl-citation.json"} </w:instrText>
      </w:r>
      <w:r w:rsidR="00F45312">
        <w:fldChar w:fldCharType="separate"/>
      </w:r>
      <w:r w:rsidR="007C0A49" w:rsidRPr="007C0A49">
        <w:t>(64)</w:t>
      </w:r>
      <w:r w:rsidR="00F45312">
        <w:fldChar w:fldCharType="end"/>
      </w:r>
      <w:r w:rsidR="00F45312">
        <w:t xml:space="preserve"> and multiple forms of </w:t>
      </w:r>
      <w:proofErr w:type="spellStart"/>
      <w:r w:rsidR="00F45312">
        <w:t>archaeol</w:t>
      </w:r>
      <w:proofErr w:type="spellEnd"/>
      <w:r w:rsidR="00F45312">
        <w:t xml:space="preserve">, an archaeal membrane ether lipid </w:t>
      </w:r>
      <w:r w:rsidR="00F45312">
        <w:fldChar w:fldCharType="begin"/>
      </w:r>
      <w:r w:rsidR="007C0A49">
        <w:instrText xml:space="preserve"> ADDIN ZOTERO_ITEM CSL_CITATION {"citationID":"1v1bfrvejb","properties":{"formattedCitation":"(65)","plainCitation":"(65)"},"citationItems":[{"id":389,"uris":["http://zotero.org/users/2565720/items/4VZ7MNXM"],"uri":["http://zotero.org/users/2565720/items/4VZ7MNXM"],"itemData":{"id":389,"type":"article-journal","title":"Biosynthesis of archaeal membrane ether lipids","container-title":"Frontiers in Microbiology","volume":"5","source":"PubMed Central","abstract":"A vital function of the cell membrane in all living organism is to maintain the membrane permeability barrier and fluidity. The composition of the phospholipid bilayer is distinct in archaea when compared to bacteria and eukarya. In archaea, isoprenoid hydrocarbon side chains are linked via an ether bond to the sn-glycerol-1-phosphate backbone. In bacteria and eukarya on the other hand, fatty acid side chains are linked via an ester bond to the sn-glycerol-3-phosphate backbone. The polar head groups are globally shared in the three domains of life. The unique membrane lipids of archaea have been implicated not only in the survival and adaptation of the organisms to extreme environments but also to form the basis of the membrane composition of the last universal common ancestor (LUCA). In nature, a diverse range of archaeal lipids is found, the most common are the diether (or archaeol) and the tetraether (or caldarchaeol) lipids that form a monolayer. Variations in chain length, cyclization and other modifications lead to diversification of these lipids. The biosynthesis of these lipids is not yet well understood however progress in the last decade has led to a comprehensive understanding of the biosynthesis of archaeol. This review describes the current knowledge of the biosynthetic pathway of archaeal ether lipids; insights on the stability and robustness of archaeal lipid membranes; and evolutionary aspects of the lipid divide and the LUCA. It examines recent advances made in the field of pathway reconstruction in bacteria.","URL":"http://www.ncbi.nlm.nih.gov/pmc/articles/PMC4244643/","DOI":"10.3389/fmicb.2014.00641","ISSN":"1664-302X","note":"PMID: 25505460\nPMCID: PMC4244643","journalAbbreviation":"Front Microbiol","author":[{"family":"Jain","given":"Samta"},{"family":"Caforio","given":"Antonella"},{"family":"Driessen","given":"Arnold J. M."}],"issued":{"date-parts":[["2014",11,26]]},"accessed":{"date-parts":[["2015",9,9]]},"PMID":"25505460","PMCID":"PMC4244643"}}],"schema":"https://github.com/citation-style-language/schema/raw/master/csl-citation.json"} </w:instrText>
      </w:r>
      <w:r w:rsidR="00F45312">
        <w:fldChar w:fldCharType="separate"/>
      </w:r>
      <w:r w:rsidR="007C0A49" w:rsidRPr="007C0A49">
        <w:t>(65)</w:t>
      </w:r>
      <w:r w:rsidR="00F45312">
        <w:fldChar w:fldCharType="end"/>
      </w:r>
      <w:r w:rsidR="00F45312">
        <w:t xml:space="preserve">. </w:t>
      </w:r>
      <w:r w:rsidR="00BF0803">
        <w:t>None of these pathways were included in our</w:t>
      </w:r>
      <w:commentRangeStart w:id="321"/>
      <w:r w:rsidR="00BF0803">
        <w:t xml:space="preserve"> draft reconstruction and few were completely present in the Model SEED database</w:t>
      </w:r>
      <w:commentRangeEnd w:id="321"/>
      <w:r w:rsidR="00A923BB">
        <w:rPr>
          <w:rStyle w:val="CommentReference"/>
          <w:rFonts w:ascii="Calibri" w:hAnsi="Calibri"/>
        </w:rPr>
        <w:commentReference w:id="321"/>
      </w:r>
      <w:r w:rsidR="00BF0803">
        <w:t xml:space="preserve">, thus the bulk of these reactions were added manually. </w:t>
      </w:r>
      <w:r w:rsidR="00F45312">
        <w:t xml:space="preserve">These </w:t>
      </w:r>
      <w:r w:rsidR="00A923BB">
        <w:t xml:space="preserve">biosynthetic </w:t>
      </w:r>
      <w:r w:rsidR="00F45312">
        <w:t xml:space="preserve">pathways, particularly for coenzymes, are </w:t>
      </w:r>
      <w:r w:rsidR="00A923BB">
        <w:t xml:space="preserve">required biomass components </w:t>
      </w:r>
      <w:r w:rsidR="00F45312">
        <w:t xml:space="preserve">of </w:t>
      </w:r>
      <w:r w:rsidR="00F45312">
        <w:rPr>
          <w:i/>
        </w:rPr>
        <w:t xml:space="preserve">M. maripaludis </w:t>
      </w:r>
      <w:r w:rsidR="00F45312">
        <w:t>metabolism</w:t>
      </w:r>
      <w:r w:rsidR="00BF0803">
        <w:t xml:space="preserve"> that set it apart from the vast majority of known biochemistry</w:t>
      </w:r>
      <w:r w:rsidR="00A923BB">
        <w:t xml:space="preserve"> and are</w:t>
      </w:r>
      <w:r w:rsidR="00BF0803">
        <w:t xml:space="preserve"> crucial for distinguishing our reconstruction from existing networks. </w:t>
      </w:r>
    </w:p>
    <w:p w14:paraId="03AC07DB" w14:textId="69535724" w:rsidR="00650EC2" w:rsidRDefault="00230593" w:rsidP="007A2129">
      <w:pPr>
        <w:spacing w:line="480" w:lineRule="auto"/>
      </w:pPr>
      <w:r>
        <w:t>In a similar vein, we sought to accurately represent sulfur assimilation, a pathway</w:t>
      </w:r>
      <w:r w:rsidR="000B4992">
        <w:t xml:space="preserve"> not </w:t>
      </w:r>
      <w:r w:rsidR="00EC4669">
        <w:t xml:space="preserve">yet </w:t>
      </w:r>
      <w:r w:rsidR="000B4992">
        <w:t xml:space="preserve">fully understood </w:t>
      </w:r>
      <w:r>
        <w:t xml:space="preserve">in </w:t>
      </w:r>
      <w:r w:rsidR="000B4992">
        <w:rPr>
          <w:i/>
        </w:rPr>
        <w:t>M. maripaludis</w:t>
      </w:r>
      <w:r w:rsidR="000B4992">
        <w:t xml:space="preserve">. </w:t>
      </w:r>
      <w:r w:rsidR="006B0C00">
        <w:t xml:space="preserve">Sulfate is known not to be the sulfur source for </w:t>
      </w:r>
      <w:r w:rsidR="006B0C00">
        <w:rPr>
          <w:i/>
        </w:rPr>
        <w:t>M. maripaludis</w:t>
      </w:r>
      <w:r w:rsidR="000C3C19">
        <w:t>; moreover,</w:t>
      </w:r>
      <w:r w:rsidR="006B0C00">
        <w:rPr>
          <w:i/>
        </w:rPr>
        <w:t xml:space="preserve"> </w:t>
      </w:r>
      <w:r w:rsidR="000B4992">
        <w:t>sulfate reduction</w:t>
      </w:r>
      <w:r w:rsidR="00BF0803">
        <w:t xml:space="preserve"> </w:t>
      </w:r>
      <w:r w:rsidR="000C3C19">
        <w:t xml:space="preserve">would </w:t>
      </w:r>
      <w:r w:rsidR="00BF0803">
        <w:t xml:space="preserve">produce sulfite, a </w:t>
      </w:r>
      <w:r w:rsidR="006B0C00">
        <w:t>methanogenesis</w:t>
      </w:r>
      <w:r w:rsidR="00BF0803">
        <w:t xml:space="preserve"> inhibitor</w:t>
      </w:r>
      <w:r w:rsidR="006B0C00">
        <w:t xml:space="preserve"> </w:t>
      </w:r>
      <w:r w:rsidR="000B4992">
        <w:fldChar w:fldCharType="begin"/>
      </w:r>
      <w:r w:rsidR="007C0A49">
        <w:instrText xml:space="preserve"> ADDIN ZOTERO_ITEM CSL_CITATION {"citationID":"1pmtfiqdui","properties":{"formattedCitation":"(66)","plainCitation":"(66)"},"citationItems":[{"id":233,"uris":["http://zotero.org/users/2565720/items/X25BNH5A"],"uri":["http://zotero.org/users/2565720/items/X25BNH5A"],"itemData":{"id":233,"type":"article-journal","title":"Inhibition of methanogenesis in salt marsh sediments and whole-cell suspensions of methanogenic bacteria by nitrogen oxides.","container-title":"Applied and Environmental Microbiology","page":"264-269","volume":"32","issue":"2","source":"PubMed Central","abstract":"Hydrogen-dependent evolution of methane from salt marsh sediments and whole-cell suspensions of Methanobacterium thermoautotrophicum and Methanobacterium fornicicum ceased or decreased after the introduction of nitrate, nitrite, nitric oxide, or nitrous oxide. Sulfite had a similar effect on methanogenesis in the whole-cell suspensions. In salt marsh sediments, nitrous oxide was the strongest inhibitor, followed by nitric oxide, nitrite, and nitrate in decreasing order of inhibition. In whole-cell suspensions, nitric oxide was the strongest inhibitor, followed by nitrous oxide, nitrite, and nitrate. Consideration of the results from experiments using an indicator of oxidation potential, along with the reversed order of effectiveness of the nitrogen oxides in relation to their degree of reduction ,suggests that the inhibitory effect observed was not due to a redox change. Evidence is also presented that suggests that the decrease in the rate of methane production in the presence of oxides of nitrogen was not attributable to competition for methane-producing substrates.","ISSN":"0099-2240","note":"PMID: 970945\nPMCID: PMC170046","journalAbbreviation":"Appl Environ Microbiol","author":[{"family":"Balderston","given":"W L"},{"family":"Payne","given":"W J"}],"issued":{"date-parts":[["1976",8]]},"PMID":"970945","PMCID":"PMC170046"}}],"schema":"https://github.com/citation-style-language/schema/raw/master/csl-citation.json"} </w:instrText>
      </w:r>
      <w:r w:rsidR="000B4992">
        <w:fldChar w:fldCharType="separate"/>
      </w:r>
      <w:r w:rsidR="007C0A49" w:rsidRPr="007C0A49">
        <w:t>(66)</w:t>
      </w:r>
      <w:r w:rsidR="000B4992">
        <w:fldChar w:fldCharType="end"/>
      </w:r>
      <w:r w:rsidR="006B0C00">
        <w:t xml:space="preserve">. </w:t>
      </w:r>
      <w:r w:rsidR="000B4992">
        <w:t>However, b</w:t>
      </w:r>
      <w:r>
        <w:t xml:space="preserve">ecause sulfate is the default sulfur source for </w:t>
      </w:r>
      <w:r w:rsidR="008E0E07">
        <w:t xml:space="preserve">most microorganisms, our </w:t>
      </w:r>
      <w:r w:rsidR="00692E06">
        <w:t>first draft</w:t>
      </w:r>
      <w:r w:rsidR="008E0E07">
        <w:t xml:space="preserve"> reconstruction included a sulfate transporter and sulfate r</w:t>
      </w:r>
      <w:r w:rsidR="00BF0803">
        <w:t>eduction pathway. We removed this</w:t>
      </w:r>
      <w:r w:rsidR="008E0E07">
        <w:t xml:space="preserve"> </w:t>
      </w:r>
      <w:r w:rsidR="00BF0803">
        <w:t>default pathway</w:t>
      </w:r>
      <w:r w:rsidR="008E0E07">
        <w:t xml:space="preserve"> and instead added a </w:t>
      </w:r>
      <w:r w:rsidR="00BF0803">
        <w:t xml:space="preserve">pathway to utilize </w:t>
      </w:r>
      <w:r w:rsidR="00F960CA">
        <w:t xml:space="preserve">hydrogen </w:t>
      </w:r>
      <w:r w:rsidR="008E0E07">
        <w:t>sulfide</w:t>
      </w:r>
      <w:r w:rsidR="00F960CA">
        <w:t xml:space="preserve"> gas</w:t>
      </w:r>
      <w:r w:rsidR="008E0E07">
        <w:t xml:space="preserve">, the primary sulfur source for </w:t>
      </w:r>
      <w:r w:rsidR="008E0E07">
        <w:rPr>
          <w:i/>
        </w:rPr>
        <w:t xml:space="preserve">M. </w:t>
      </w:r>
      <w:commentRangeStart w:id="322"/>
      <w:r w:rsidR="008E0E07">
        <w:rPr>
          <w:i/>
        </w:rPr>
        <w:t>maripaludis</w:t>
      </w:r>
      <w:commentRangeEnd w:id="322"/>
      <w:r w:rsidR="00A923BB">
        <w:rPr>
          <w:rStyle w:val="CommentReference"/>
          <w:rFonts w:ascii="Calibri" w:hAnsi="Calibri"/>
        </w:rPr>
        <w:commentReference w:id="322"/>
      </w:r>
      <w:r w:rsidR="008E0E07">
        <w:rPr>
          <w:i/>
        </w:rPr>
        <w:t xml:space="preserve">. </w:t>
      </w:r>
      <w:r w:rsidR="008E0E07">
        <w:t xml:space="preserve">Our updated sulfur </w:t>
      </w:r>
      <w:r w:rsidR="00492B43">
        <w:t xml:space="preserve">assimilation pathway includes </w:t>
      </w:r>
      <w:r w:rsidR="008E0E07">
        <w:t>sulf</w:t>
      </w:r>
      <w:r w:rsidR="00492B43">
        <w:t>ide oxidation to sulfite—an essential metabolite for</w:t>
      </w:r>
      <w:r w:rsidR="008E0E07">
        <w:t xml:space="preserve"> </w:t>
      </w:r>
      <w:r w:rsidR="00492B43">
        <w:t xml:space="preserve">multiple biosynthetic pathways—via </w:t>
      </w:r>
      <w:r w:rsidR="008E0E07">
        <w:t xml:space="preserve">a hypothesized </w:t>
      </w:r>
      <w:r w:rsidR="00EC4669">
        <w:t>diss</w:t>
      </w:r>
      <w:r w:rsidR="006B0C00" w:rsidRPr="00BB4897">
        <w:t>imilatory sulfite reductase</w:t>
      </w:r>
      <w:del w:id="323" w:author="Stephen Ragsdale" w:date="2016-03-14T15:37:00Z">
        <w:r w:rsidR="006B0C00" w:rsidRPr="00BB4897" w:rsidDel="00743C7D">
          <w:delText>-like protein</w:delText>
        </w:r>
      </w:del>
      <w:r w:rsidR="006B0C00">
        <w:t xml:space="preserve"> </w:t>
      </w:r>
      <w:r w:rsidR="006B0C00">
        <w:fldChar w:fldCharType="begin"/>
      </w:r>
      <w:r w:rsidR="007C0A49">
        <w:instrText xml:space="preserve"> ADDIN ZOTERO_ITEM CSL_CITATION {"citationID":"b0qbtb0ku","properties":{"formattedCitation":"(29)","plainCitation":"(29)"},"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6B0C00">
        <w:fldChar w:fldCharType="separate"/>
      </w:r>
      <w:r w:rsidR="007C0A49" w:rsidRPr="007C0A49">
        <w:t>(29)</w:t>
      </w:r>
      <w:r w:rsidR="006B0C00">
        <w:fldChar w:fldCharType="end"/>
      </w:r>
      <w:r w:rsidR="008E0E07">
        <w:t xml:space="preserve">. </w:t>
      </w:r>
      <w:commentRangeStart w:id="324"/>
      <w:del w:id="325" w:author="Stephen Ragsdale" w:date="2016-03-14T15:33:00Z">
        <w:r w:rsidR="008E0E07" w:rsidDel="00A923BB">
          <w:delText xml:space="preserve">Taken together with </w:delText>
        </w:r>
        <w:r w:rsidR="00692E06" w:rsidDel="00A923BB">
          <w:delText>aforementioned</w:delText>
        </w:r>
        <w:r w:rsidR="008E0E07" w:rsidDel="00A923BB">
          <w:delText xml:space="preserve"> syntheses, t</w:delText>
        </w:r>
      </w:del>
      <w:ins w:id="326" w:author="Stephen Ragsdale" w:date="2016-03-14T15:33:00Z">
        <w:r w:rsidR="00A923BB">
          <w:t>T</w:t>
        </w:r>
      </w:ins>
      <w:r w:rsidR="008E0E07">
        <w:t>hese</w:t>
      </w:r>
      <w:commentRangeEnd w:id="324"/>
      <w:r w:rsidR="00A923BB">
        <w:rPr>
          <w:rStyle w:val="CommentReference"/>
          <w:rFonts w:ascii="Calibri" w:hAnsi="Calibri"/>
        </w:rPr>
        <w:commentReference w:id="324"/>
      </w:r>
      <w:r w:rsidR="008E0E07">
        <w:t xml:space="preserve"> modifications </w:t>
      </w:r>
      <w:commentRangeStart w:id="327"/>
      <w:r w:rsidR="008E0E07">
        <w:t>demonstrated t</w:t>
      </w:r>
      <w:commentRangeEnd w:id="327"/>
      <w:r w:rsidR="00743C7D">
        <w:rPr>
          <w:rStyle w:val="CommentReference"/>
          <w:rFonts w:ascii="Calibri" w:hAnsi="Calibri"/>
        </w:rPr>
        <w:commentReference w:id="327"/>
      </w:r>
      <w:r w:rsidR="008E0E07">
        <w:t xml:space="preserve">he need for rigorous manual curation to add known biochemical pathways that were not part of the automated reconstruction and remove pathways that are known not to function in the organism. </w:t>
      </w:r>
      <w:r w:rsidR="00650EC2">
        <w:t>By employing these methods</w:t>
      </w:r>
      <w:r w:rsidR="008E0E07">
        <w:t xml:space="preserve"> and by working </w:t>
      </w:r>
      <w:r w:rsidR="00692E06">
        <w:t>collaboratively with</w:t>
      </w:r>
      <w:r w:rsidR="008E0E07">
        <w:t xml:space="preserve"> </w:t>
      </w:r>
      <w:r w:rsidR="00492B43">
        <w:rPr>
          <w:i/>
        </w:rPr>
        <w:t>M. maripaludis</w:t>
      </w:r>
      <w:r w:rsidR="008E0E07">
        <w:t xml:space="preserve"> experts</w:t>
      </w:r>
      <w:r w:rsidR="00650EC2">
        <w:t xml:space="preserve">, we have </w:t>
      </w:r>
      <w:r w:rsidR="008E0E07">
        <w:t>created a reconstruction</w:t>
      </w:r>
      <w:r w:rsidR="00492B43">
        <w:t xml:space="preserve"> that maximizes consistency with b</w:t>
      </w:r>
      <w:r w:rsidR="00650EC2">
        <w:t xml:space="preserve">iochemical </w:t>
      </w:r>
      <w:r w:rsidR="00492B43">
        <w:t>literature</w:t>
      </w:r>
      <w:r w:rsidR="00650EC2">
        <w:t xml:space="preserve"> of our organism. </w:t>
      </w:r>
    </w:p>
    <w:p w14:paraId="79B619A0" w14:textId="478D7628" w:rsidR="00B36C33" w:rsidRDefault="00F960CA" w:rsidP="00B36C33">
      <w:pPr>
        <w:pStyle w:val="Heading2"/>
      </w:pPr>
      <w:r>
        <w:t xml:space="preserve">Growth Yield </w:t>
      </w:r>
      <w:r w:rsidR="00B36C33">
        <w:t>Validation</w:t>
      </w:r>
      <w:r>
        <w:t xml:space="preserve"> and ATP </w:t>
      </w:r>
      <w:commentRangeStart w:id="328"/>
      <w:r>
        <w:t>Maintenance</w:t>
      </w:r>
      <w:commentRangeEnd w:id="328"/>
      <w:r w:rsidR="0097575B">
        <w:rPr>
          <w:rStyle w:val="CommentReference"/>
          <w:rFonts w:ascii="Calibri" w:eastAsia="Calibri" w:hAnsi="Calibri"/>
          <w:b w:val="0"/>
          <w:bCs w:val="0"/>
          <w:color w:val="auto"/>
        </w:rPr>
        <w:commentReference w:id="328"/>
      </w:r>
    </w:p>
    <w:p w14:paraId="5A020161" w14:textId="7EDA037C" w:rsidR="00966C6C" w:rsidRDefault="001F417F" w:rsidP="007A2129">
      <w:pPr>
        <w:spacing w:line="480" w:lineRule="auto"/>
      </w:pPr>
      <w:r>
        <w:t xml:space="preserve">Evaluating </w:t>
      </w:r>
      <w:r w:rsidR="00F960CA">
        <w:t xml:space="preserve">a </w:t>
      </w:r>
      <w:r>
        <w:t xml:space="preserve">metabolic network reconstruction by qualitatively comparing it to known biochemical phenomena is a </w:t>
      </w:r>
      <w:r w:rsidR="00692E06">
        <w:t>valuable</w:t>
      </w:r>
      <w:r>
        <w:t xml:space="preserve"> way to gauge how close the network can represent actual biochemistry. To make more quantitative comparisons, we must convert the reconstruction to a metabolic model by imposing flux constraints on the network, enforcing mass balance on all metabolites, and optimizing to an objective function</w:t>
      </w:r>
      <w:r w:rsidR="00EC4669">
        <w:t xml:space="preserve"> (</w:t>
      </w:r>
      <w:r w:rsidR="00D52762">
        <w:t>Methods</w:t>
      </w:r>
      <w:r w:rsidR="00EC4669">
        <w:t>)</w:t>
      </w:r>
      <w:r>
        <w:t xml:space="preserve">. </w:t>
      </w:r>
      <w:commentRangeStart w:id="329"/>
      <w:r>
        <w:t>A</w:t>
      </w:r>
      <w:r w:rsidR="00650EC2">
        <w:t xml:space="preserve"> common </w:t>
      </w:r>
      <w:commentRangeEnd w:id="329"/>
      <w:r w:rsidR="00743C7D">
        <w:rPr>
          <w:rStyle w:val="CommentReference"/>
          <w:rFonts w:ascii="Calibri" w:hAnsi="Calibri"/>
        </w:rPr>
        <w:commentReference w:id="329"/>
      </w:r>
      <w:r w:rsidR="00650EC2">
        <w:t xml:space="preserve">way of </w:t>
      </w:r>
      <w:r>
        <w:t xml:space="preserve">quantitatively </w:t>
      </w:r>
      <w:r w:rsidR="00650EC2">
        <w:t>e</w:t>
      </w:r>
      <w:r>
        <w:t>valuating the resulting model is to simulate maximum cell growth under steady-</w:t>
      </w:r>
      <w:r w:rsidR="00EC4669">
        <w:t>state conditions and compare</w:t>
      </w:r>
      <w:r w:rsidR="00650EC2">
        <w:t xml:space="preserve"> growth yield predictions to experimentally-determined values. </w:t>
      </w:r>
      <w:ins w:id="330" w:author="Stephen Ragsdale" w:date="2016-03-14T15:41:00Z">
        <w:r w:rsidR="007544AE">
          <w:t>T</w:t>
        </w:r>
      </w:ins>
      <w:del w:id="331" w:author="Stephen Ragsdale" w:date="2016-03-14T15:40:00Z">
        <w:r w:rsidR="00650EC2" w:rsidDel="007544AE">
          <w:delText>Due to the narrow</w:delText>
        </w:r>
      </w:del>
      <w:ins w:id="332" w:author="Stephen Ragsdale" w:date="2016-03-14T15:40:00Z">
        <w:r w:rsidR="007544AE">
          <w:t>here is scarce</w:t>
        </w:r>
      </w:ins>
      <w:r w:rsidR="00650EC2">
        <w:t xml:space="preserve"> </w:t>
      </w:r>
      <w:ins w:id="333" w:author="Stephen Ragsdale" w:date="2016-03-14T15:40:00Z">
        <w:r w:rsidR="007544AE">
          <w:t xml:space="preserve">published </w:t>
        </w:r>
      </w:ins>
      <w:del w:id="334" w:author="Stephen Ragsdale" w:date="2016-03-14T15:40:00Z">
        <w:r w:rsidR="00650EC2" w:rsidDel="007544AE">
          <w:delText xml:space="preserve">range of possible substrates for our </w:delText>
        </w:r>
        <w:r w:rsidDel="007544AE">
          <w:delText xml:space="preserve">hydrogenotrophic </w:delText>
        </w:r>
        <w:r w:rsidR="00650EC2" w:rsidDel="007544AE">
          <w:delText>system</w:delText>
        </w:r>
        <w:r w:rsidR="00D56916" w:rsidDel="007544AE">
          <w:delText xml:space="preserve"> and scarcity of </w:delText>
        </w:r>
      </w:del>
      <w:r w:rsidR="00D56916">
        <w:t xml:space="preserve">growth </w:t>
      </w:r>
      <w:r w:rsidR="00D56916">
        <w:lastRenderedPageBreak/>
        <w:t xml:space="preserve">yield data for </w:t>
      </w:r>
      <w:del w:id="335" w:author="Stephen Ragsdale" w:date="2016-03-14T15:40:00Z">
        <w:r w:rsidR="00D56916" w:rsidRPr="007544AE" w:rsidDel="007544AE">
          <w:rPr>
            <w:i/>
            <w:rPrChange w:id="336" w:author="Stephen Ragsdale" w:date="2016-03-14T15:40:00Z">
              <w:rPr/>
            </w:rPrChange>
          </w:rPr>
          <w:delText>our organism</w:delText>
        </w:r>
      </w:del>
      <w:ins w:id="337" w:author="Stephen Ragsdale" w:date="2016-03-14T15:40:00Z">
        <w:r w:rsidR="007544AE" w:rsidRPr="007544AE">
          <w:rPr>
            <w:i/>
            <w:rPrChange w:id="338" w:author="Stephen Ragsdale" w:date="2016-03-14T15:40:00Z">
              <w:rPr/>
            </w:rPrChange>
          </w:rPr>
          <w:t>M. maripaludis</w:t>
        </w:r>
      </w:ins>
      <w:ins w:id="339" w:author="Stephen Ragsdale" w:date="2016-03-14T15:41:00Z">
        <w:r w:rsidR="007544AE">
          <w:t>.</w:t>
        </w:r>
      </w:ins>
      <w:del w:id="340" w:author="Stephen Ragsdale" w:date="2016-03-14T15:41:00Z">
        <w:r w:rsidR="00D56916" w:rsidDel="007544AE">
          <w:delText>,</w:delText>
        </w:r>
      </w:del>
      <w:r w:rsidR="00D56916">
        <w:t xml:space="preserve"> </w:t>
      </w:r>
      <w:del w:id="341" w:author="Stephen Ragsdale" w:date="2016-03-14T15:41:00Z">
        <w:r w:rsidR="00D56916" w:rsidDel="007544AE">
          <w:delText>we generated our own experimental measurements of growth yield. W</w:delText>
        </w:r>
      </w:del>
      <w:ins w:id="342" w:author="Stephen Ragsdale" w:date="2016-03-14T15:41:00Z">
        <w:r w:rsidR="007544AE">
          <w:t>W</w:t>
        </w:r>
      </w:ins>
      <w:r w:rsidR="00D56916">
        <w:t>e conducted chemostat growth experiments under H</w:t>
      </w:r>
      <w:r w:rsidR="00D56916" w:rsidRPr="00492B43">
        <w:rPr>
          <w:vertAlign w:val="subscript"/>
        </w:rPr>
        <w:t>2</w:t>
      </w:r>
      <w:r w:rsidR="00D56916">
        <w:t xml:space="preserve">-limiting conditions and measured growth yields as described previously </w:t>
      </w:r>
      <w:r w:rsidR="00D56916">
        <w:fldChar w:fldCharType="begin"/>
      </w:r>
      <w:r w:rsidR="007C0A49">
        <w:instrText xml:space="preserve"> ADDIN ZOTERO_ITEM CSL_CITATION {"citationID":"vqfbkr6og","properties":{"formattedCitation":"(53)","plainCitation":"(53)"},"citationItems":[{"id":73,"uris":["http://zotero.org/users/2565720/items/T5C439F9"],"uri":["http://zotero.org/users/2565720/items/T5C439F9"],"itemData":{"id":73,"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00D56916">
        <w:fldChar w:fldCharType="separate"/>
      </w:r>
      <w:r w:rsidR="007C0A49" w:rsidRPr="007C0A49">
        <w:t>(53)</w:t>
      </w:r>
      <w:r w:rsidR="00D56916">
        <w:fldChar w:fldCharType="end"/>
      </w:r>
      <w:r w:rsidR="00D56916">
        <w:t xml:space="preserve">, but varied our dilution rate to gather a range of different yield measurements. Cell density was assessed </w:t>
      </w:r>
      <w:del w:id="343" w:author="Stephen Ragsdale" w:date="2016-03-14T15:42:00Z">
        <w:r w:rsidR="00D56916" w:rsidDel="007544AE">
          <w:delText xml:space="preserve">using </w:delText>
        </w:r>
      </w:del>
      <w:ins w:id="344" w:author="Stephen Ragsdale" w:date="2016-03-14T15:42:00Z">
        <w:r w:rsidR="007544AE">
          <w:t xml:space="preserve">as </w:t>
        </w:r>
      </w:ins>
      <w:r w:rsidR="00D56916">
        <w:t xml:space="preserve">optical density (OD) </w:t>
      </w:r>
      <w:ins w:id="345" w:author="Stephen Ragsdale" w:date="2016-03-14T15:42:00Z">
        <w:r w:rsidR="007544AE">
          <w:t>at 660 nm. Previous measurement</w:t>
        </w:r>
      </w:ins>
      <w:ins w:id="346" w:author="Stephen Ragsdale" w:date="2016-03-14T15:43:00Z">
        <w:r w:rsidR="007544AE">
          <w:t>s at 600 nm</w:t>
        </w:r>
      </w:ins>
      <w:ins w:id="347" w:author="Stephen Ragsdale" w:date="2016-03-14T15:42:00Z">
        <w:r w:rsidR="007544AE">
          <w:t xml:space="preserve"> </w:t>
        </w:r>
      </w:ins>
      <w:del w:id="348" w:author="Stephen Ragsdale" w:date="2016-03-14T15:43:00Z">
        <w:r w:rsidR="00966C6C" w:rsidDel="007544AE">
          <w:delText>and was</w:delText>
        </w:r>
      </w:del>
      <w:ins w:id="349" w:author="Stephen Ragsdale" w:date="2016-03-14T15:43:00Z">
        <w:r w:rsidR="007544AE">
          <w:t>determined a conversion factor of</w:t>
        </w:r>
      </w:ins>
      <w:r w:rsidR="00966C6C">
        <w:t xml:space="preserve"> </w:t>
      </w:r>
      <w:del w:id="350" w:author="Stephen Ragsdale" w:date="2016-03-14T15:43:00Z">
        <w:r w:rsidR="00966C6C" w:rsidDel="007544AE">
          <w:delText xml:space="preserve">previously reported as </w:delText>
        </w:r>
      </w:del>
      <w:r w:rsidR="00966C6C">
        <w:t>OD</w:t>
      </w:r>
      <w:r w:rsidR="00966C6C" w:rsidRPr="00966C6C">
        <w:rPr>
          <w:vertAlign w:val="subscript"/>
        </w:rPr>
        <w:t>6</w:t>
      </w:r>
      <w:r w:rsidR="00492B43">
        <w:rPr>
          <w:vertAlign w:val="subscript"/>
        </w:rPr>
        <w:t>0</w:t>
      </w:r>
      <w:r w:rsidR="00966C6C" w:rsidRPr="00966C6C">
        <w:rPr>
          <w:vertAlign w:val="subscript"/>
        </w:rPr>
        <w:t>0</w:t>
      </w:r>
      <w:r w:rsidR="00966C6C">
        <w:t>=1 corresponding to 0.34 mg(dry weight)∙ml</w:t>
      </w:r>
      <w:r w:rsidR="00966C6C" w:rsidRPr="006A723F">
        <w:rPr>
          <w:vertAlign w:val="superscript"/>
        </w:rPr>
        <w:t>-1</w:t>
      </w:r>
      <w:r w:rsidR="00966C6C">
        <w:t xml:space="preserve"> </w:t>
      </w:r>
      <w:r w:rsidR="00966C6C">
        <w:fldChar w:fldCharType="begin"/>
      </w:r>
      <w:r w:rsidR="007C0A49">
        <w:instrText xml:space="preserve"> ADDIN ZOTERO_ITEM CSL_CITATION {"citationID":"asci2795q","properties":{"formattedCitation":"(46)","plainCitation":"(46)"},"citationItems":[{"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schema":"https://github.com/citation-style-language/schema/raw/master/csl-citation.json"} </w:instrText>
      </w:r>
      <w:r w:rsidR="00966C6C">
        <w:fldChar w:fldCharType="separate"/>
      </w:r>
      <w:r w:rsidR="007C0A49" w:rsidRPr="007C0A49">
        <w:t>(46)</w:t>
      </w:r>
      <w:r w:rsidR="00966C6C">
        <w:fldChar w:fldCharType="end"/>
      </w:r>
      <w:r w:rsidR="00966C6C">
        <w:t xml:space="preserve">. </w:t>
      </w:r>
      <w:del w:id="351" w:author="Stephen Ragsdale" w:date="2016-03-14T15:44:00Z">
        <w:r w:rsidR="00966C6C" w:rsidDel="007544AE">
          <w:delText>W</w:delText>
        </w:r>
        <w:r w:rsidR="00D56916" w:rsidDel="007544AE">
          <w:delText>e</w:delText>
        </w:r>
        <w:r w:rsidR="00966C6C" w:rsidDel="007544AE">
          <w:delText xml:space="preserve"> were unsure of the efficacy of this value, </w:delText>
        </w:r>
        <w:r w:rsidR="00F960CA" w:rsidDel="007544AE">
          <w:delText xml:space="preserve">in part </w:delText>
        </w:r>
        <w:r w:rsidR="00492B43" w:rsidDel="007544AE">
          <w:delText xml:space="preserve">because we measured at 660 nm rather than 600 nm. </w:delText>
        </w:r>
        <w:r w:rsidR="00FF158A" w:rsidDel="007544AE">
          <w:delText>W</w:delText>
        </w:r>
        <w:r w:rsidR="00966C6C" w:rsidDel="007544AE">
          <w:delText xml:space="preserve">e re-measured </w:delText>
        </w:r>
        <w:r w:rsidR="00F960CA" w:rsidDel="007544AE">
          <w:delText xml:space="preserve">this conversion factor </w:delText>
        </w:r>
        <w:r w:rsidR="00D56916" w:rsidDel="007544AE">
          <w:delText>u</w:delText>
        </w:r>
      </w:del>
      <w:ins w:id="352" w:author="Stephen Ragsdale" w:date="2016-03-14T15:44:00Z">
        <w:r w:rsidR="007544AE">
          <w:t>U</w:t>
        </w:r>
      </w:ins>
      <w:r w:rsidR="00D56916">
        <w:t>sing a combination of centrifugation and</w:t>
      </w:r>
      <w:r w:rsidR="00FF158A">
        <w:t xml:space="preserve"> vacuum filtering (</w:t>
      </w:r>
      <w:r w:rsidR="00D52762">
        <w:t>Methods</w:t>
      </w:r>
      <w:r w:rsidR="00FF158A">
        <w:t>)</w:t>
      </w:r>
      <w:ins w:id="353" w:author="Stephen Ragsdale" w:date="2016-03-14T15:44:00Z">
        <w:r w:rsidR="007544AE">
          <w:t>,</w:t>
        </w:r>
      </w:ins>
      <w:r w:rsidR="00FF158A">
        <w:t xml:space="preserve"> </w:t>
      </w:r>
      <w:del w:id="354" w:author="Stephen Ragsdale" w:date="2016-03-14T15:44:00Z">
        <w:r w:rsidR="00FF158A" w:rsidDel="007544AE">
          <w:delText xml:space="preserve">and </w:delText>
        </w:r>
      </w:del>
      <w:ins w:id="355" w:author="Stephen Ragsdale" w:date="2016-03-14T15:44:00Z">
        <w:r w:rsidR="007544AE">
          <w:t xml:space="preserve">we </w:t>
        </w:r>
      </w:ins>
      <w:r w:rsidR="00FF158A">
        <w:t xml:space="preserve">plotted a new </w:t>
      </w:r>
      <w:r w:rsidR="00D52762">
        <w:t>calibration curve (</w:t>
      </w:r>
      <w:r w:rsidR="00966C6C">
        <w:t>Supplementary</w:t>
      </w:r>
      <w:r w:rsidR="00A24A0D">
        <w:t xml:space="preserve"> </w:t>
      </w:r>
      <w:r w:rsidR="00D52762">
        <w:t>Materials</w:t>
      </w:r>
      <w:r w:rsidR="00966C6C">
        <w:t>)</w:t>
      </w:r>
      <w:ins w:id="356" w:author="Stephen Ragsdale" w:date="2016-03-14T15:44:00Z">
        <w:r w:rsidR="007544AE">
          <w:t xml:space="preserve"> and</w:t>
        </w:r>
      </w:ins>
      <w:del w:id="357" w:author="Stephen Ragsdale" w:date="2016-03-14T15:44:00Z">
        <w:r w:rsidR="00FF158A" w:rsidDel="007544AE">
          <w:delText>,</w:delText>
        </w:r>
      </w:del>
      <w:r w:rsidR="00FF158A">
        <w:t xml:space="preserve"> </w:t>
      </w:r>
      <w:del w:id="358" w:author="Stephen Ragsdale" w:date="2016-03-14T15:44:00Z">
        <w:r w:rsidR="00FF158A" w:rsidDel="007544AE">
          <w:delText>determining</w:delText>
        </w:r>
        <w:r w:rsidR="00966C6C" w:rsidDel="007544AE">
          <w:delText xml:space="preserve"> </w:delText>
        </w:r>
      </w:del>
      <w:ins w:id="359" w:author="Stephen Ragsdale" w:date="2016-03-14T15:44:00Z">
        <w:r w:rsidR="007544AE">
          <w:t xml:space="preserve">determined </w:t>
        </w:r>
      </w:ins>
      <w:r w:rsidR="00966C6C">
        <w:t>that OD</w:t>
      </w:r>
      <w:r w:rsidR="00966C6C" w:rsidRPr="00966C6C">
        <w:rPr>
          <w:vertAlign w:val="subscript"/>
        </w:rPr>
        <w:t>660</w:t>
      </w:r>
      <w:r w:rsidR="00966C6C">
        <w:t>=1 correspond</w:t>
      </w:r>
      <w:ins w:id="360" w:author="Stephen Ragsdale" w:date="2016-03-14T15:44:00Z">
        <w:r w:rsidR="007544AE">
          <w:t>s</w:t>
        </w:r>
      </w:ins>
      <w:del w:id="361" w:author="Stephen Ragsdale" w:date="2016-03-14T15:44:00Z">
        <w:r w:rsidR="00966C6C" w:rsidDel="007544AE">
          <w:delText>ed</w:delText>
        </w:r>
      </w:del>
      <w:r w:rsidR="00966C6C">
        <w:t xml:space="preserve"> to 0.4</w:t>
      </w:r>
      <w:r w:rsidR="00F960CA">
        <w:t>62 ± 0.015</w:t>
      </w:r>
      <w:r w:rsidR="00966C6C">
        <w:t xml:space="preserve"> </w:t>
      </w:r>
      <w:proofErr w:type="gramStart"/>
      <w:r w:rsidR="00966C6C">
        <w:t>mg(</w:t>
      </w:r>
      <w:proofErr w:type="gramEnd"/>
      <w:r w:rsidR="00966C6C">
        <w:t>dry weight)∙ml</w:t>
      </w:r>
      <w:r w:rsidR="00966C6C" w:rsidRPr="006A723F">
        <w:rPr>
          <w:vertAlign w:val="superscript"/>
        </w:rPr>
        <w:t>-1</w:t>
      </w:r>
      <w:r w:rsidR="00966C6C">
        <w:t xml:space="preserve">. </w:t>
      </w:r>
      <w:r w:rsidR="00D52089">
        <w:t xml:space="preserve"> Using this value, we </w:t>
      </w:r>
      <w:del w:id="362" w:author="Stephen Ragsdale" w:date="2016-03-14T15:45:00Z">
        <w:r w:rsidR="00D52089" w:rsidDel="007544AE">
          <w:delText>calculated measured</w:delText>
        </w:r>
      </w:del>
      <w:ins w:id="363" w:author="Stephen Ragsdale" w:date="2016-03-14T15:45:00Z">
        <w:r w:rsidR="007544AE">
          <w:t>determined</w:t>
        </w:r>
      </w:ins>
      <w:r w:rsidR="00D52089">
        <w:t xml:space="preserve"> growth yields </w:t>
      </w:r>
      <w:del w:id="364" w:author="Stephen Ragsdale" w:date="2016-03-14T15:45:00Z">
        <w:r w:rsidR="00D52089" w:rsidDel="007544AE">
          <w:delText xml:space="preserve">based </w:delText>
        </w:r>
        <w:r w:rsidR="006B7DE9" w:rsidDel="007544AE">
          <w:delText>on</w:delText>
        </w:r>
      </w:del>
      <w:ins w:id="365" w:author="Stephen Ragsdale" w:date="2016-03-14T15:45:00Z">
        <w:r w:rsidR="007544AE">
          <w:t>and</w:t>
        </w:r>
      </w:ins>
      <w:r w:rsidR="006B7DE9">
        <w:t xml:space="preserve"> </w:t>
      </w:r>
      <w:r w:rsidR="00D52089">
        <w:t xml:space="preserve">growth rates (equal to dilution rates) and </w:t>
      </w:r>
      <w:ins w:id="366" w:author="Stephen Ragsdale" w:date="2016-03-14T15:45:00Z">
        <w:r w:rsidR="007544AE">
          <w:t xml:space="preserve">compared them to </w:t>
        </w:r>
      </w:ins>
      <w:r w:rsidR="00D52089">
        <w:t>measured methane evolution rates</w:t>
      </w:r>
      <w:r w:rsidR="00B156F4">
        <w:t xml:space="preserve"> (Methods)</w:t>
      </w:r>
      <w:r w:rsidR="00D52089">
        <w:t xml:space="preserve">.  Measured growth yields </w:t>
      </w:r>
      <w:ins w:id="367" w:author="Stephen Ragsdale" w:date="2016-03-14T15:46:00Z">
        <w:r w:rsidR="00B66D3A">
          <w:t xml:space="preserve">for nine independent steady state time points </w:t>
        </w:r>
      </w:ins>
      <w:r w:rsidR="00D52089">
        <w:t xml:space="preserve">are plotted in Figure </w:t>
      </w:r>
      <w:r w:rsidR="009C00DF">
        <w:t>4</w:t>
      </w:r>
      <w:del w:id="368" w:author="Stephen Ragsdale" w:date="2016-03-14T15:46:00Z">
        <w:r w:rsidR="007E3BB7" w:rsidDel="00B66D3A">
          <w:delText xml:space="preserve"> for 9 independent steady state time points</w:delText>
        </w:r>
      </w:del>
      <w:r w:rsidR="00D52089">
        <w:t>.</w:t>
      </w:r>
    </w:p>
    <w:p w14:paraId="19FBD74F" w14:textId="7AB67C53" w:rsidR="00C82E52" w:rsidRDefault="00083FBB" w:rsidP="007A2129">
      <w:pPr>
        <w:spacing w:line="480" w:lineRule="auto"/>
      </w:pPr>
      <w:r>
        <w:t>We then tested our model by generating growth yield predictions and comparing them to measured growth yields.</w:t>
      </w:r>
      <w:r w:rsidR="00966C6C">
        <w:t xml:space="preserve"> </w:t>
      </w:r>
      <w:r w:rsidR="004A4F97">
        <w:t xml:space="preserve">Growth yield predictions depend </w:t>
      </w:r>
      <w:del w:id="369" w:author="Stephen Ragsdale" w:date="2016-03-14T15:47:00Z">
        <w:r w:rsidR="004A4F97" w:rsidDel="009C21F5">
          <w:delText>not only</w:delText>
        </w:r>
      </w:del>
      <w:ins w:id="370" w:author="Stephen Ragsdale" w:date="2016-03-14T15:47:00Z">
        <w:r w:rsidR="009C21F5">
          <w:t>both</w:t>
        </w:r>
      </w:ins>
      <w:r w:rsidR="004A4F97">
        <w:t xml:space="preserve"> on metabolic steps wh</w:t>
      </w:r>
      <w:r w:rsidR="00144FF8">
        <w:t>ere ATP is generated or hydrolyz</w:t>
      </w:r>
      <w:r w:rsidR="004A4F97">
        <w:t>ed</w:t>
      </w:r>
      <w:del w:id="371" w:author="Stephen Ragsdale" w:date="2016-03-14T15:47:00Z">
        <w:r w:rsidR="004A4F97" w:rsidDel="009C21F5">
          <w:delText>, but more heavily</w:delText>
        </w:r>
      </w:del>
      <w:ins w:id="372" w:author="Stephen Ragsdale" w:date="2016-03-14T15:47:00Z">
        <w:r w:rsidR="009C21F5">
          <w:t xml:space="preserve"> and</w:t>
        </w:r>
      </w:ins>
      <w:r w:rsidR="004A4F97">
        <w:t xml:space="preserve"> on ATP maintenance energies </w:t>
      </w:r>
      <w:r w:rsidR="004A4F97">
        <w:fldChar w:fldCharType="begin"/>
      </w:r>
      <w:r w:rsidR="004A4F97">
        <w:instrText xml:space="preserve"> ADDIN ZOTERO_ITEM CSL_CITATION {"citationID":"uin4blve5","properties":{"formattedCitation":"(67)","plainCitation":"(67)"},"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4A4F97">
        <w:fldChar w:fldCharType="separate"/>
      </w:r>
      <w:r w:rsidR="004A4F97" w:rsidRPr="007C0A49">
        <w:t>(67)</w:t>
      </w:r>
      <w:r w:rsidR="004A4F97">
        <w:fldChar w:fldCharType="end"/>
      </w:r>
      <w:r w:rsidR="004A4F97">
        <w:t>.  From a modeling perspective, maintenance energies are regarded as the moles of ATP needed to support cellular processes not otherwise depicted in metabolism, including DNA replication, RNA transcription, protein synthesis</w:t>
      </w:r>
      <w:r w:rsidR="00144FF8">
        <w:t>, and other requirements</w:t>
      </w:r>
      <w:r w:rsidR="004A4F97">
        <w:t xml:space="preserve">. </w:t>
      </w:r>
      <w:r>
        <w:t>We</w:t>
      </w:r>
      <w:r w:rsidR="00966C6C">
        <w:t xml:space="preserve"> recognized that our model was essentially untrained in terms of ATP maintenance</w:t>
      </w:r>
      <w:r w:rsidR="00B65741">
        <w:t xml:space="preserve"> and contained automated values from our first draft reconstruction</w:t>
      </w:r>
      <w:r w:rsidR="00966C6C">
        <w:t xml:space="preserve">. </w:t>
      </w:r>
      <w:r w:rsidR="004A4F97">
        <w:t>Thus</w:t>
      </w:r>
      <w:ins w:id="373" w:author="Stephen Ragsdale" w:date="2016-03-14T15:47:00Z">
        <w:r w:rsidR="009C21F5">
          <w:t>,</w:t>
        </w:r>
      </w:ins>
      <w:r w:rsidR="00B65741">
        <w:t xml:space="preserve"> </w:t>
      </w:r>
      <w:r w:rsidR="00966C6C" w:rsidRPr="00B65741">
        <w:rPr>
          <w:szCs w:val="24"/>
        </w:rPr>
        <w:t>it was</w:t>
      </w:r>
      <w:r w:rsidR="00966C6C">
        <w:t xml:space="preserve"> crucial to train our</w:t>
      </w:r>
      <w:r w:rsidR="00B65741">
        <w:t xml:space="preserve"> model by fitting to our experimental dataset. However, we were also wary of overfitting our model by training and testing on the same set of samples. We addressed both concerns by performing </w:t>
      </w:r>
      <w:ins w:id="374" w:author="Stephen Ragsdale" w:date="2016-03-14T15:48:00Z">
        <w:r w:rsidR="009C21F5">
          <w:t>“</w:t>
        </w:r>
      </w:ins>
      <w:r w:rsidR="00B65741">
        <w:t>leave one out</w:t>
      </w:r>
      <w:ins w:id="375" w:author="Stephen Ragsdale" w:date="2016-03-14T15:48:00Z">
        <w:r w:rsidR="009C21F5">
          <w:t>”</w:t>
        </w:r>
      </w:ins>
      <w:r w:rsidR="00B65741">
        <w:t xml:space="preserve"> cross validation (LOOCV) on our full dataset</w:t>
      </w:r>
      <w:r w:rsidR="00317530">
        <w:t>.</w:t>
      </w:r>
      <w:r w:rsidR="00EB1420">
        <w:t xml:space="preserve"> </w:t>
      </w:r>
      <w:r w:rsidR="00E616B7">
        <w:t>Thus</w:t>
      </w:r>
      <w:r w:rsidR="00EB1420">
        <w:t xml:space="preserve">, </w:t>
      </w:r>
      <w:r w:rsidR="00D12795">
        <w:t xml:space="preserve">for each of our nine growth rate values, we used the remaining eight growth rates and their associated measured methane evolution rates to derive ATP maintenance values. </w:t>
      </w:r>
      <w:r w:rsidR="005936E7">
        <w:t xml:space="preserve">We then used that ATP maintenance value in our calculation of predicted growth </w:t>
      </w:r>
      <w:r w:rsidR="007179CE">
        <w:t>yield</w:t>
      </w:r>
      <w:r w:rsidR="005936E7">
        <w:t xml:space="preserve"> for the </w:t>
      </w:r>
      <w:r w:rsidR="007179CE">
        <w:t xml:space="preserve">given growth rate. </w:t>
      </w:r>
      <w:del w:id="376" w:author="Stephen Ragsdale" w:date="2016-03-14T15:48:00Z">
        <w:r w:rsidR="00EB1420" w:rsidDel="009C21F5">
          <w:delText>Using</w:delText>
        </w:r>
        <w:r w:rsidR="00B65741" w:rsidDel="009C21F5">
          <w:delText xml:space="preserve"> t</w:delText>
        </w:r>
      </w:del>
      <w:ins w:id="377" w:author="Stephen Ragsdale" w:date="2016-03-14T15:48:00Z">
        <w:r w:rsidR="009C21F5">
          <w:t>T</w:t>
        </w:r>
      </w:ins>
      <w:r w:rsidR="00B65741">
        <w:t>his method allowed us to essentially test our model’s growth yield predictions on</w:t>
      </w:r>
      <w:r w:rsidR="00F960CA">
        <w:t xml:space="preserve"> each</w:t>
      </w:r>
      <w:r w:rsidR="00B65741">
        <w:t xml:space="preserve"> separate test point</w:t>
      </w:r>
      <w:r w:rsidR="00F960CA">
        <w:t xml:space="preserve"> while training on the remaining 8 measurements</w:t>
      </w:r>
      <w:r w:rsidR="00B65741">
        <w:t xml:space="preserve">. </w:t>
      </w:r>
      <w:r w:rsidR="00EB1420">
        <w:t xml:space="preserve">The </w:t>
      </w:r>
      <w:r w:rsidR="00E616B7">
        <w:t xml:space="preserve">resulting predicted growth yields are plotted in Figure 4 along with our measured growth yields. </w:t>
      </w:r>
      <w:r w:rsidR="00EB1420">
        <w:t xml:space="preserve"> </w:t>
      </w:r>
      <w:r w:rsidR="00FF158A">
        <w:t xml:space="preserve">As illustrated by this plot, our model was able to consistently predict growth yield within the 95% confidence interval of a measured test sample after being trained on a separate dataset. </w:t>
      </w:r>
      <w:commentRangeStart w:id="378"/>
      <w:r w:rsidR="00676337">
        <w:t>Though growth yield validation is not an absolute measure of model performance, our model’s ability to closely reproduce experimental results in a LOOCV setting that mitigated overfitting suggested a high propensity for generating viable growth predictions.</w:t>
      </w:r>
      <w:r w:rsidR="00F960CA">
        <w:t xml:space="preserve"> Moreover, the relative consistency between measured and predicted values indicated our model’s robustness for predicting growth yields across a range of different dilution and methane secretion rates. </w:t>
      </w:r>
      <w:commentRangeEnd w:id="378"/>
      <w:r w:rsidR="009C21F5">
        <w:rPr>
          <w:rStyle w:val="CommentReference"/>
          <w:rFonts w:ascii="Calibri" w:hAnsi="Calibri"/>
        </w:rPr>
        <w:commentReference w:id="378"/>
      </w:r>
    </w:p>
    <w:p w14:paraId="6D7FA8D8" w14:textId="4777C6F3" w:rsidR="00650EC2" w:rsidRDefault="00E11896" w:rsidP="007A2129">
      <w:pPr>
        <w:spacing w:line="480" w:lineRule="auto"/>
      </w:pPr>
      <w:r>
        <w:t xml:space="preserve">We also </w:t>
      </w:r>
      <w:r w:rsidR="00B65741">
        <w:t xml:space="preserve">used </w:t>
      </w:r>
      <w:r w:rsidR="00552A03">
        <w:t>the</w:t>
      </w:r>
      <w:r w:rsidR="00B65741">
        <w:t xml:space="preserve"> full dataset </w:t>
      </w:r>
      <w:r>
        <w:t xml:space="preserve">of growth rates and methane evolution rates </w:t>
      </w:r>
      <w:r w:rsidR="00B65741">
        <w:t>to set</w:t>
      </w:r>
      <w:r w:rsidR="00CE717D">
        <w:t xml:space="preserve"> </w:t>
      </w:r>
      <w:r>
        <w:t xml:space="preserve">final values for </w:t>
      </w:r>
      <w:r w:rsidR="008D38C6">
        <w:t>growth associated maintenance (GAM)</w:t>
      </w:r>
      <w:r w:rsidR="00B65741">
        <w:t xml:space="preserve"> and non-growth associated maintenance (NGAM). </w:t>
      </w:r>
      <w:r w:rsidR="00AE2151">
        <w:t xml:space="preserve">The GAM represents </w:t>
      </w:r>
      <w:ins w:id="379" w:author="Stephen Ragsdale" w:date="2016-03-14T15:50:00Z">
        <w:r w:rsidR="009C21F5">
          <w:t xml:space="preserve">how much </w:t>
        </w:r>
      </w:ins>
      <w:r w:rsidR="00AE2151">
        <w:t xml:space="preserve">ATP hydrolysis </w:t>
      </w:r>
      <w:ins w:id="380" w:author="Stephen Ragsdale" w:date="2016-03-14T15:50:00Z">
        <w:r w:rsidR="009C21F5">
          <w:t xml:space="preserve">is </w:t>
        </w:r>
      </w:ins>
      <w:r w:rsidR="00AE2151">
        <w:t xml:space="preserve">required to </w:t>
      </w:r>
      <w:r w:rsidR="00AE2151">
        <w:lastRenderedPageBreak/>
        <w:t xml:space="preserve">support growth-related processes and NGAM represents </w:t>
      </w:r>
      <w:ins w:id="381" w:author="Stephen Ragsdale" w:date="2016-03-14T15:50:00Z">
        <w:r w:rsidR="009C21F5">
          <w:t xml:space="preserve">how much </w:t>
        </w:r>
      </w:ins>
      <w:r w:rsidR="00AE2151">
        <w:t xml:space="preserve">ATP hydrolysis </w:t>
      </w:r>
      <w:ins w:id="382" w:author="Stephen Ragsdale" w:date="2016-03-14T15:50:00Z">
        <w:r w:rsidR="009C21F5">
          <w:t xml:space="preserve">is </w:t>
        </w:r>
      </w:ins>
      <w:r w:rsidR="00AE2151">
        <w:t xml:space="preserve">required for non-growth associated cellular upkeep. </w:t>
      </w:r>
      <w:r w:rsidR="005B4979">
        <w:t xml:space="preserve">GAM was originally set </w:t>
      </w:r>
      <w:r w:rsidR="008D38C6">
        <w:t>as 40.11 (</w:t>
      </w:r>
      <w:proofErr w:type="spellStart"/>
      <w:r w:rsidR="008D38C6">
        <w:t>mmol</w:t>
      </w:r>
      <w:proofErr w:type="spellEnd"/>
      <w:r w:rsidR="008D38C6">
        <w:t xml:space="preserve"> per grams [cell mass])</w:t>
      </w:r>
      <w:r w:rsidR="005B4979">
        <w:t>, a relatively low value when compared with that of a fast-growing bacterial species</w:t>
      </w:r>
      <w:ins w:id="383" w:author="Stephen Ragsdale" w:date="2016-03-14T15:50:00Z">
        <w:r w:rsidR="009C21F5">
          <w:t>; for example,</w:t>
        </w:r>
      </w:ins>
      <w:del w:id="384" w:author="Stephen Ragsdale" w:date="2016-03-14T15:50:00Z">
        <w:r w:rsidR="005B4979" w:rsidDel="009C21F5">
          <w:delText>,</w:delText>
        </w:r>
      </w:del>
      <w:r w:rsidR="005B4979">
        <w:t xml:space="preserve"> </w:t>
      </w:r>
      <w:del w:id="385" w:author="Stephen Ragsdale" w:date="2016-03-14T15:51:00Z">
        <w:r w:rsidR="005B4979" w:rsidDel="009C21F5">
          <w:delText xml:space="preserve">such as </w:delText>
        </w:r>
      </w:del>
      <w:r w:rsidR="005B4979">
        <w:t>the GAM</w:t>
      </w:r>
      <w:ins w:id="386" w:author="Stephen Ragsdale" w:date="2016-03-14T15:51:00Z">
        <w:r w:rsidR="009C21F5">
          <w:t xml:space="preserve"> for</w:t>
        </w:r>
      </w:ins>
      <w:r w:rsidR="005B4979">
        <w:t xml:space="preserve"> </w:t>
      </w:r>
      <w:ins w:id="387" w:author="Stephen Ragsdale" w:date="2016-03-14T15:51:00Z">
        <w:r w:rsidR="009C21F5">
          <w:rPr>
            <w:i/>
          </w:rPr>
          <w:t xml:space="preserve">E. coli </w:t>
        </w:r>
        <w:r w:rsidR="009C21F5">
          <w:t xml:space="preserve">is </w:t>
        </w:r>
      </w:ins>
      <w:del w:id="388" w:author="Stephen Ragsdale" w:date="2016-03-14T15:51:00Z">
        <w:r w:rsidR="005B4979" w:rsidDel="009C21F5">
          <w:delText xml:space="preserve">of </w:delText>
        </w:r>
      </w:del>
      <w:r w:rsidR="005B4979">
        <w:t>59.81</w:t>
      </w:r>
      <w:del w:id="389" w:author="Stephen Ragsdale" w:date="2016-03-14T15:51:00Z">
        <w:r w:rsidR="005B4979" w:rsidDel="009C21F5">
          <w:delText xml:space="preserve"> in</w:delText>
        </w:r>
      </w:del>
      <w:r w:rsidR="005B4979">
        <w:t xml:space="preserve"> </w:t>
      </w:r>
      <w:del w:id="390" w:author="Stephen Ragsdale" w:date="2016-03-14T15:51:00Z">
        <w:r w:rsidR="005B4979" w:rsidDel="009C21F5">
          <w:rPr>
            <w:i/>
          </w:rPr>
          <w:delText xml:space="preserve">E. coli </w:delText>
        </w:r>
      </w:del>
      <w:r w:rsidR="005B4979">
        <w:rPr>
          <w:i/>
        </w:rPr>
        <w:fldChar w:fldCharType="begin"/>
      </w:r>
      <w:r w:rsidR="007C0A49">
        <w:rPr>
          <w:i/>
        </w:rPr>
        <w:instrText xml:space="preserve"> ADDIN ZOTERO_ITEM CSL_CITATION {"citationID":"Bcn0Pkvz","properties":{"formattedCitation":"(68)","plainCitation":"(68)"},"citationItems":[{"id":449,"uris":["http://zotero.org/users/2565720/items/MPABTFNK"],"uri":["http://zotero.org/users/2565720/items/MPABTFNK"],"itemData":{"id":449,"type":"article-journal","title":"A genome-scale metabolic reconstruction for Escherichia coli K-12 MG1655 that accounts for 1260 ORFs and thermodynamic information","container-title":"Molecular Systems Biology","volume":"3","source":"CrossRef","URL":"http://msb.embopress.org/cgi/doi/10.1038/msb4100155","DOI":"10.1038/msb4100155","ISSN":"1744-4292","author":[{"family":"Feist","given":"Adam M"},{"family":"Henry","given":"Christopher S"},{"family":"Reed","given":"Jennifer L"},{"family":"Krummenacker","given":"Markus"},{"family":"Joyce","given":"Andrew R"},{"family":"Karp","given":"Peter D"},{"family":"Broadbelt","given":"Linda J"},{"family":"Hatzimanikatis","given":"Vassily"},{"family":"Palsson","given":"Bernhard Ø"}],"issued":{"date-parts":[["2007",6,26]]},"accessed":{"date-parts":[["2015",12,10]]}}}],"schema":"https://github.com/citation-style-language/schema/raw/master/csl-citation.json"} </w:instrText>
      </w:r>
      <w:r w:rsidR="005B4979">
        <w:rPr>
          <w:i/>
        </w:rPr>
        <w:fldChar w:fldCharType="separate"/>
      </w:r>
      <w:r w:rsidR="007C0A49" w:rsidRPr="007C0A49">
        <w:t>(68)</w:t>
      </w:r>
      <w:r w:rsidR="005B4979">
        <w:rPr>
          <w:i/>
        </w:rPr>
        <w:fldChar w:fldCharType="end"/>
      </w:r>
      <w:r w:rsidR="005B4979">
        <w:t>. NGAM, represented by simple ATP hydrolysis, was unbounded in our first draft reconstr</w:t>
      </w:r>
      <w:r w:rsidR="00066B7A">
        <w:t xml:space="preserve">uction and took on a value of 0 </w:t>
      </w:r>
      <w:r w:rsidR="005B4979">
        <w:t>during all model simulations. After training on our full dataset, we</w:t>
      </w:r>
      <w:r w:rsidR="00552A03">
        <w:t xml:space="preserve"> set our </w:t>
      </w:r>
      <w:commentRangeStart w:id="391"/>
      <w:r w:rsidR="00552A03">
        <w:t>GAM and NGAM values to</w:t>
      </w:r>
      <w:r w:rsidR="008D38C6">
        <w:t xml:space="preserve"> </w:t>
      </w:r>
      <w:commentRangeStart w:id="392"/>
      <w:commentRangeStart w:id="393"/>
      <w:r w:rsidR="006B3255">
        <w:t xml:space="preserve">169.9 </w:t>
      </w:r>
      <w:commentRangeEnd w:id="391"/>
      <w:r w:rsidR="00AE2151">
        <w:rPr>
          <w:rStyle w:val="CommentReference"/>
          <w:rFonts w:ascii="Calibri" w:hAnsi="Calibri"/>
        </w:rPr>
        <w:commentReference w:id="391"/>
      </w:r>
      <w:r w:rsidRPr="00E11896">
        <w:t xml:space="preserve"> </w:t>
      </w:r>
      <w:proofErr w:type="spellStart"/>
      <w:r>
        <w:t>mmol</w:t>
      </w:r>
      <w:proofErr w:type="spellEnd"/>
      <w:r>
        <w:t xml:space="preserve"> ATP per gram [cell mass] </w:t>
      </w:r>
      <w:r w:rsidR="006B3255">
        <w:t>and 5.0</w:t>
      </w:r>
      <w:r w:rsidR="005B4979">
        <w:t xml:space="preserve"> </w:t>
      </w:r>
      <w:proofErr w:type="spellStart"/>
      <w:r w:rsidR="00C75D13">
        <w:t>mmol</w:t>
      </w:r>
      <w:proofErr w:type="spellEnd"/>
      <w:r w:rsidR="00C75D13">
        <w:t xml:space="preserve"> ATP per gram [cell mass] h</w:t>
      </w:r>
      <w:r w:rsidR="00C75D13" w:rsidRPr="00B236BD">
        <w:rPr>
          <w:vertAlign w:val="superscript"/>
        </w:rPr>
        <w:t>-1</w:t>
      </w:r>
      <w:commentRangeEnd w:id="392"/>
      <w:r>
        <w:rPr>
          <w:rStyle w:val="CommentReference"/>
          <w:rFonts w:ascii="Calibri" w:hAnsi="Calibri"/>
        </w:rPr>
        <w:commentReference w:id="392"/>
      </w:r>
      <w:commentRangeEnd w:id="393"/>
      <w:r w:rsidR="00785465">
        <w:rPr>
          <w:rStyle w:val="CommentReference"/>
          <w:rFonts w:ascii="Calibri" w:hAnsi="Calibri"/>
        </w:rPr>
        <w:commentReference w:id="393"/>
      </w:r>
      <w:r w:rsidR="005B4979">
        <w:t>, respectively</w:t>
      </w:r>
      <w:r w:rsidR="00463DCB">
        <w:t xml:space="preserve"> (</w:t>
      </w:r>
      <w:r w:rsidR="00B236BD">
        <w:t>see S</w:t>
      </w:r>
      <w:r w:rsidR="00463DCB">
        <w:t xml:space="preserve">upplemental </w:t>
      </w:r>
      <w:r w:rsidR="00B236BD">
        <w:t>M</w:t>
      </w:r>
      <w:r w:rsidR="00463DCB">
        <w:t>aterial)</w:t>
      </w:r>
      <w:r w:rsidR="005B4979">
        <w:t xml:space="preserve">. </w:t>
      </w:r>
      <w:r w:rsidR="00066B7A">
        <w:t xml:space="preserve">Notably, these maintenance values are much higher than those in other methanogen models; for example, </w:t>
      </w:r>
      <w:r w:rsidR="00552A03">
        <w:t xml:space="preserve">fellow methanogen </w:t>
      </w:r>
      <w:proofErr w:type="spellStart"/>
      <w:r w:rsidR="00066B7A">
        <w:rPr>
          <w:i/>
        </w:rPr>
        <w:t>Methanosarcina</w:t>
      </w:r>
      <w:proofErr w:type="spellEnd"/>
      <w:r w:rsidR="00066B7A">
        <w:rPr>
          <w:i/>
        </w:rPr>
        <w:t xml:space="preserve"> </w:t>
      </w:r>
      <w:proofErr w:type="spellStart"/>
      <w:r w:rsidR="00066B7A">
        <w:rPr>
          <w:i/>
        </w:rPr>
        <w:t>barkeri</w:t>
      </w:r>
      <w:proofErr w:type="spellEnd"/>
      <w:r w:rsidR="00066B7A">
        <w:rPr>
          <w:i/>
        </w:rPr>
        <w:t xml:space="preserve"> </w:t>
      </w:r>
      <w:r w:rsidR="00552A03">
        <w:t>was</w:t>
      </w:r>
      <w:r w:rsidR="00066B7A">
        <w:t xml:space="preserve"> reported to have a GAM of</w:t>
      </w:r>
      <w:r w:rsidR="00552A03">
        <w:t xml:space="preserve"> </w:t>
      </w:r>
      <w:r w:rsidR="00066B7A">
        <w:t>65.00 (</w:t>
      </w:r>
      <w:proofErr w:type="spellStart"/>
      <w:r w:rsidR="00066B7A">
        <w:t>mmol</w:t>
      </w:r>
      <w:proofErr w:type="spellEnd"/>
      <w:r w:rsidR="00066B7A">
        <w:t xml:space="preserve"> per grams [cell mass])</w:t>
      </w:r>
      <w:r w:rsidR="00676337">
        <w:t xml:space="preserve"> </w:t>
      </w:r>
      <w:r w:rsidR="00676337">
        <w:fldChar w:fldCharType="begin"/>
      </w:r>
      <w:r w:rsidR="007C0A49">
        <w:instrText xml:space="preserve"> ADDIN ZOTERO_ITEM CSL_CITATION {"citationID":"e6tuams2n","properties":{"formattedCitation":"(67)","plainCitation":"(67)"},"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676337">
        <w:fldChar w:fldCharType="separate"/>
      </w:r>
      <w:r w:rsidR="007C0A49" w:rsidRPr="007C0A49">
        <w:t>(67)</w:t>
      </w:r>
      <w:r w:rsidR="00676337">
        <w:fldChar w:fldCharType="end"/>
      </w:r>
      <w:r w:rsidR="00066B7A">
        <w:t>,</w:t>
      </w:r>
      <w:r w:rsidR="00D3056C">
        <w:t xml:space="preserve"> about</w:t>
      </w:r>
      <w:r w:rsidR="006B3255">
        <w:t xml:space="preserve"> </w:t>
      </w:r>
      <w:r w:rsidR="00D3056C">
        <w:t>38%</w:t>
      </w:r>
      <w:r w:rsidR="006B3255">
        <w:t xml:space="preserve"> of our calculated value</w:t>
      </w:r>
      <w:r w:rsidR="00066B7A">
        <w:t xml:space="preserve">. This difference is reflective of the </w:t>
      </w:r>
      <w:r w:rsidR="006B3255">
        <w:t>observed differences in growth yield for these organisms during growth</w:t>
      </w:r>
      <w:r w:rsidR="00773DC9">
        <w:t xml:space="preserve"> on H</w:t>
      </w:r>
      <w:r w:rsidR="00773DC9" w:rsidRPr="00773DC9">
        <w:rPr>
          <w:vertAlign w:val="subscript"/>
        </w:rPr>
        <w:t>2</w:t>
      </w:r>
      <w:r w:rsidR="00773DC9">
        <w:t xml:space="preserve"> and CO</w:t>
      </w:r>
      <w:r w:rsidR="00773DC9" w:rsidRPr="00773DC9">
        <w:rPr>
          <w:vertAlign w:val="subscript"/>
        </w:rPr>
        <w:t>2</w:t>
      </w:r>
      <w:r w:rsidR="006B3255">
        <w:t xml:space="preserve">. Using the same formula for growth yield </w:t>
      </w:r>
      <w:r w:rsidR="00D3056C">
        <w:t xml:space="preserve">in each case </w:t>
      </w:r>
      <w:r w:rsidR="006B3255">
        <w:t xml:space="preserve">at nearly identical doubling times of 12 h, </w:t>
      </w:r>
      <w:r w:rsidR="006B3255">
        <w:rPr>
          <w:i/>
        </w:rPr>
        <w:t xml:space="preserve">M. </w:t>
      </w:r>
      <w:r w:rsidR="00676337">
        <w:rPr>
          <w:i/>
        </w:rPr>
        <w:t xml:space="preserve">maripaludis </w:t>
      </w:r>
      <w:r w:rsidR="00676337">
        <w:t xml:space="preserve">grew at a yield of about 33% of that reported for </w:t>
      </w:r>
      <w:r w:rsidR="00676337">
        <w:rPr>
          <w:i/>
        </w:rPr>
        <w:t xml:space="preserve">M. </w:t>
      </w:r>
      <w:proofErr w:type="spellStart"/>
      <w:r w:rsidR="00676337">
        <w:rPr>
          <w:i/>
        </w:rPr>
        <w:t>barkeri</w:t>
      </w:r>
      <w:proofErr w:type="spellEnd"/>
      <w:r w:rsidR="00676337">
        <w:rPr>
          <w:i/>
        </w:rPr>
        <w:t xml:space="preserve"> </w:t>
      </w:r>
      <w:r w:rsidR="00676337">
        <w:rPr>
          <w:i/>
        </w:rPr>
        <w:fldChar w:fldCharType="begin"/>
      </w:r>
      <w:r w:rsidR="007C0A49">
        <w:rPr>
          <w:i/>
        </w:rPr>
        <w:instrText xml:space="preserve"> ADDIN ZOTERO_ITEM CSL_CITATION {"citationID":"2n2e4ku1kr","properties":{"formattedCitation":"(67)","plainCitation":"(67)"},"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676337">
        <w:rPr>
          <w:i/>
        </w:rPr>
        <w:fldChar w:fldCharType="separate"/>
      </w:r>
      <w:r w:rsidR="007C0A49" w:rsidRPr="007C0A49">
        <w:t>(67)</w:t>
      </w:r>
      <w:r w:rsidR="00676337">
        <w:rPr>
          <w:i/>
        </w:rPr>
        <w:fldChar w:fldCharType="end"/>
      </w:r>
      <w:r w:rsidR="00676337">
        <w:rPr>
          <w:i/>
        </w:rPr>
        <w:t xml:space="preserve">. </w:t>
      </w:r>
      <w:r w:rsidR="00676337">
        <w:t xml:space="preserve">Thus, though we calculated unusually </w:t>
      </w:r>
      <w:r w:rsidR="00D3056C">
        <w:t xml:space="preserve">high </w:t>
      </w:r>
      <w:r w:rsidR="00676337">
        <w:t>ATP maintenance requirements for growth, these high values reflect</w:t>
      </w:r>
      <w:r w:rsidR="00D3056C">
        <w:t xml:space="preserve"> observed differences in growth data when comparing to a methylotrophic methanogen</w:t>
      </w:r>
      <w:r w:rsidR="00676337">
        <w:t xml:space="preserve"> growing on the same substrates</w:t>
      </w:r>
      <w:r w:rsidR="00D3056C">
        <w:t xml:space="preserve">. </w:t>
      </w:r>
    </w:p>
    <w:p w14:paraId="5E8B3E4B" w14:textId="06576CB6" w:rsidR="00F960CA" w:rsidRDefault="00F960CA" w:rsidP="004D255E">
      <w:pPr>
        <w:pStyle w:val="Heading2"/>
      </w:pPr>
      <w:r>
        <w:t>Gene Knockout Validation</w:t>
      </w:r>
    </w:p>
    <w:p w14:paraId="557D5AAE" w14:textId="0CFC69E8" w:rsidR="00270704" w:rsidRDefault="00AD6208" w:rsidP="007A2129">
      <w:pPr>
        <w:spacing w:line="480" w:lineRule="auto"/>
      </w:pPr>
      <w:r>
        <w:t xml:space="preserve">Gene knockout experiments present a </w:t>
      </w:r>
      <w:r w:rsidR="00584373">
        <w:t>different method</w:t>
      </w:r>
      <w:r>
        <w:t xml:space="preserve"> for validating a metabolic reconstruction. </w:t>
      </w:r>
      <w:r w:rsidR="001E6ABD">
        <w:t>At its</w:t>
      </w:r>
      <w:r>
        <w:t xml:space="preserve"> core, a constraint-based model</w:t>
      </w:r>
      <w:r w:rsidR="001E6ABD">
        <w:t xml:space="preserve"> is </w:t>
      </w:r>
      <w:r>
        <w:t>built around gene-protein-reaction relationships that connect genotype to growth phenotype. Thus, comparing model predictions of gene knockout lethality provide</w:t>
      </w:r>
      <w:r w:rsidR="00243CF0">
        <w:t>s</w:t>
      </w:r>
      <w:r>
        <w:t xml:space="preserve"> an excellent way to quantitatively measure the qualitative content of the model. This process hinges on the availability of gene knockout data for the organism being modeled</w:t>
      </w:r>
      <w:r w:rsidR="00D60118">
        <w:t>. Unlike a</w:t>
      </w:r>
      <w:r w:rsidR="00584373">
        <w:t xml:space="preserve"> traditional model organism </w:t>
      </w:r>
      <w:r>
        <w:t xml:space="preserve">such as </w:t>
      </w:r>
      <w:r w:rsidR="00D60118">
        <w:rPr>
          <w:i/>
        </w:rPr>
        <w:t xml:space="preserve">E. </w:t>
      </w:r>
      <w:r>
        <w:rPr>
          <w:i/>
        </w:rPr>
        <w:t xml:space="preserve">coli </w:t>
      </w:r>
      <w:r w:rsidR="00584373">
        <w:rPr>
          <w:i/>
        </w:rPr>
        <w:fldChar w:fldCharType="begin"/>
      </w:r>
      <w:r w:rsidR="007C0A49">
        <w:rPr>
          <w:i/>
        </w:rPr>
        <w:instrText xml:space="preserve"> ADDIN ZOTERO_ITEM CSL_CITATION {"citationID":"26th8g5t52","properties":{"formattedCitation":"(69)","plainCitation":"(69)"},"citationItems":[{"id":392,"uris":["http://zotero.org/users/2565720/items/23MX95KI"],"uri":["http://zotero.org/users/2565720/items/23MX95KI"],"itemData":{"id":392,"type":"article-journal","title":"A comprehensive genome-scale reconstruction of &lt;i&gt;Escherichia coli&lt;/i&gt; metabolism--2011","container-title":"Molecular Systems Biology","page":"535-535","volume":"7","issue":"1","source":"CrossRef","DOI":"10.1038/msb.2011.65","ISSN":"1744-4292","language":"en","author":[{"family":"Orth","given":"J. D."},{"family":"Conrad","given":"T. M."},{"family":"Na","given":"J."},{"family":"Lerman","given":"J. A."},{"family":"Nam","given":"H."},{"family":"Feist","given":"A. M."},{"family":"Palsson","given":"B. O."}],"issued":{"date-parts":[["2014",4,16]]}}}],"schema":"https://github.com/citation-style-language/schema/raw/master/csl-citation.json"} </w:instrText>
      </w:r>
      <w:r w:rsidR="00584373">
        <w:rPr>
          <w:i/>
        </w:rPr>
        <w:fldChar w:fldCharType="separate"/>
      </w:r>
      <w:r w:rsidR="007C0A49" w:rsidRPr="007C0A49">
        <w:t>(69)</w:t>
      </w:r>
      <w:r w:rsidR="00584373">
        <w:rPr>
          <w:i/>
        </w:rPr>
        <w:fldChar w:fldCharType="end"/>
      </w:r>
      <w:r w:rsidR="00D60118">
        <w:t>,</w:t>
      </w:r>
      <w:r w:rsidR="00967F47">
        <w:t xml:space="preserve"> </w:t>
      </w:r>
      <w:r>
        <w:rPr>
          <w:i/>
        </w:rPr>
        <w:t>M. maripaludis</w:t>
      </w:r>
      <w:r w:rsidR="001E6ABD">
        <w:t xml:space="preserve"> </w:t>
      </w:r>
      <w:r w:rsidR="00676337">
        <w:t xml:space="preserve">lacks this abundance of </w:t>
      </w:r>
      <w:r w:rsidR="00676337">
        <w:rPr>
          <w:i/>
        </w:rPr>
        <w:t xml:space="preserve">in vivo </w:t>
      </w:r>
      <w:r w:rsidR="00676337">
        <w:t>gene knockout data</w:t>
      </w:r>
      <w:r w:rsidR="00D60118">
        <w:t>; however,</w:t>
      </w:r>
      <w:r w:rsidR="00676337">
        <w:t xml:space="preserve"> </w:t>
      </w:r>
      <w:r w:rsidR="00D60118">
        <w:t>it has been</w:t>
      </w:r>
      <w:r w:rsidR="00676337">
        <w:t xml:space="preserve"> used for </w:t>
      </w:r>
      <w:r w:rsidR="001E6ABD">
        <w:t xml:space="preserve">transposon mutagenesis </w:t>
      </w:r>
      <w:r w:rsidR="00F42364">
        <w:t>to calculate an essentiality index</w:t>
      </w:r>
      <w:r w:rsidR="001E6ABD">
        <w:t xml:space="preserve"> of all </w:t>
      </w:r>
      <w:r w:rsidR="00676337">
        <w:t xml:space="preserve">of its </w:t>
      </w:r>
      <w:r w:rsidR="001E6ABD">
        <w:t xml:space="preserve">genes </w:t>
      </w:r>
      <w:r w:rsidR="001E6ABD">
        <w:rPr>
          <w:i/>
        </w:rPr>
        <w:fldChar w:fldCharType="begin"/>
      </w:r>
      <w:r w:rsidR="007C0A49">
        <w:rPr>
          <w:i/>
        </w:rPr>
        <w:instrText xml:space="preserve"> ADDIN ZOTERO_ITEM CSL_CITATION {"citationID":"289b8k3usl","properties":{"formattedCitation":"(70)","plainCitation":"(70)"},"citationItems":[{"id":56,"uris":["http://zotero.org/users/2565720/items/ARVWTIRD"],"uri":["http://zotero.org/users/2565720/items/ARVWTIRD"],"itemData":{"id":56,"type":"article-journal","title":"Genome-scale analysis of gene function in the hydrogenotrophic methanogenic archaeon &lt;i&gt;Methanococcus maripaludis&lt;/i&gt;","container-title":"Proceedings of the National Academy of Sciences","page":"4726-4731","volume":"110","issue":"12","source":"www.pnas.org","abstract":"A comprehensive whole-genome analysis of gene function by transposon mutagenesis and deep sequencing methodology has been implemented successfully in a representative of the Archaea domain. Libraries of transposon mutants were generated for the hydrogenotrophic, methanogenic archaeon Methanococcus maripaludis S2 using a derivative of the Tn5 transposon. About 89,000 unique insertions were mapped to the genome, which allowed for the classification of 526 genes or about 30% of the genome as possibly essential or strongly advantageous for growth in rich medium. Many of these genes were homologous to eukaryotic genes that encode fundamental processes in replication, transcription, and translation, providing direct evidence for their importance in Archaea. Some genes classified as possibly essential were unique to the archaeal or methanococcal lineages, such as that encoding DNA polymerase PolD. In contrast, the archaeal homolog to the gene encoding DNA polymerase B was not essential for growth, a conclusion confirmed by construction of an independent deletion mutation. Thus PolD, and not PolB, likely plays a fundamental role in DNA replication in methanococci. Similarly, 121 hypothetical ORFs were classified as possibly essential and likely play fundamental roles in methanococcal information processing or metabolism that are not established outside this group of prokaryotes.","DOI":"10.1073/pnas.1220225110","ISSN":"0027-8424, 1091-6490","note":"PMID: 23487778","journalAbbreviation":"PNAS","language":"en","author":[{"family":"Sarmiento","given":"Felipe"},{"family":"Mrázek","given":"Jan"},{"family":"Whitman","given":"William B."}],"issued":{"date-parts":[["2013",3,19]]},"PMID":"23487778"}}],"schema":"https://github.com/citation-style-language/schema/raw/master/csl-citation.json"} </w:instrText>
      </w:r>
      <w:r w:rsidR="001E6ABD">
        <w:rPr>
          <w:i/>
        </w:rPr>
        <w:fldChar w:fldCharType="separate"/>
      </w:r>
      <w:r w:rsidR="007C0A49" w:rsidRPr="007C0A49">
        <w:t>(70)</w:t>
      </w:r>
      <w:r w:rsidR="001E6ABD">
        <w:rPr>
          <w:i/>
        </w:rPr>
        <w:fldChar w:fldCharType="end"/>
      </w:r>
      <w:r w:rsidR="00676337">
        <w:rPr>
          <w:i/>
        </w:rPr>
        <w:t>.</w:t>
      </w:r>
      <w:r w:rsidR="00243CF0">
        <w:t xml:space="preserve"> </w:t>
      </w:r>
      <w:r w:rsidR="00676337">
        <w:t xml:space="preserve">Although this dataset does not contain the same quality of knockout data as actual knockout experiments, </w:t>
      </w:r>
      <w:del w:id="394" w:author="Stephen Ragsdale" w:date="2016-03-14T15:55:00Z">
        <w:r w:rsidR="00676337" w:rsidDel="00D60118">
          <w:delText>it provides a valuable</w:delText>
        </w:r>
        <w:r w:rsidR="00243CF0" w:rsidDel="00D60118">
          <w:delText xml:space="preserve"> “first pass” test set for gene essentiality</w:delText>
        </w:r>
        <w:r w:rsidR="00676337" w:rsidDel="00D60118">
          <w:delText xml:space="preserve"> of our model</w:delText>
        </w:r>
        <w:r w:rsidR="00243CF0" w:rsidDel="00D60118">
          <w:delText xml:space="preserve">. </w:delText>
        </w:r>
        <w:r w:rsidR="00D808B7" w:rsidRPr="00172A43" w:rsidDel="00D60118">
          <w:delText xml:space="preserve">However, </w:delText>
        </w:r>
      </w:del>
      <w:r w:rsidR="00D808B7" w:rsidRPr="00172A43">
        <w:t xml:space="preserve">essentiality index </w:t>
      </w:r>
      <w:del w:id="395" w:author="Stephen Ragsdale" w:date="2016-03-14T15:56:00Z">
        <w:r w:rsidR="00D808B7" w:rsidRPr="00172A43" w:rsidDel="00D60118">
          <w:delText>is itself</w:delText>
        </w:r>
      </w:del>
      <w:ins w:id="396" w:author="Stephen Ragsdale" w:date="2016-03-14T15:56:00Z">
        <w:r w:rsidR="00D60118">
          <w:t>still</w:t>
        </w:r>
      </w:ins>
      <w:del w:id="397" w:author="Stephen Ragsdale" w:date="2016-03-14T15:56:00Z">
        <w:r w:rsidR="00D808B7" w:rsidRPr="00172A43" w:rsidDel="00D60118">
          <w:delText xml:space="preserve"> a model for</w:delText>
        </w:r>
      </w:del>
      <w:r w:rsidR="00D808B7" w:rsidRPr="00172A43">
        <w:t xml:space="preserve"> </w:t>
      </w:r>
      <w:ins w:id="398" w:author="Stephen Ragsdale" w:date="2016-03-14T15:56:00Z">
        <w:r w:rsidR="00D60118">
          <w:t xml:space="preserve">accurately </w:t>
        </w:r>
      </w:ins>
      <w:del w:id="399" w:author="Stephen Ragsdale" w:date="2016-03-14T15:56:00Z">
        <w:r w:rsidR="00D808B7" w:rsidRPr="00172A43" w:rsidDel="00D60118">
          <w:delText xml:space="preserve">predicting </w:delText>
        </w:r>
      </w:del>
      <w:ins w:id="400" w:author="Stephen Ragsdale" w:date="2016-03-14T15:56:00Z">
        <w:r w:rsidR="00D60118" w:rsidRPr="00172A43">
          <w:t>predict</w:t>
        </w:r>
        <w:r w:rsidR="00D60118">
          <w:t>s</w:t>
        </w:r>
        <w:r w:rsidR="00D60118" w:rsidRPr="00172A43">
          <w:t xml:space="preserve"> </w:t>
        </w:r>
      </w:ins>
      <w:r w:rsidR="00D808B7" w:rsidRPr="00172A43">
        <w:t>gene knockout lethality</w:t>
      </w:r>
      <w:ins w:id="401" w:author="Stephen Ragsdale" w:date="2016-03-14T15:56:00Z">
        <w:r w:rsidR="00D60118">
          <w:t>.</w:t>
        </w:r>
      </w:ins>
      <w:del w:id="402" w:author="Stephen Ragsdale" w:date="2016-03-14T15:56:00Z">
        <w:r w:rsidR="00D808B7" w:rsidRPr="00172A43" w:rsidDel="00D60118">
          <w:delText>,</w:delText>
        </w:r>
      </w:del>
      <w:r w:rsidR="00D808B7" w:rsidRPr="00172A43">
        <w:t xml:space="preserve"> </w:t>
      </w:r>
      <w:commentRangeStart w:id="403"/>
      <w:ins w:id="404" w:author="Stephen Ragsdale" w:date="2016-03-14T15:56:00Z">
        <w:r w:rsidR="00D60118">
          <w:t>T</w:t>
        </w:r>
      </w:ins>
      <w:del w:id="405" w:author="Stephen Ragsdale" w:date="2016-03-14T15:56:00Z">
        <w:r w:rsidR="00D808B7" w:rsidRPr="00172A43" w:rsidDel="00D60118">
          <w:delText>t</w:delText>
        </w:r>
      </w:del>
      <w:r w:rsidR="00D808B7" w:rsidRPr="00172A43">
        <w:t>hus</w:t>
      </w:r>
      <w:ins w:id="406" w:author="Stephen Ragsdale" w:date="2016-03-14T15:57:00Z">
        <w:r w:rsidR="00D60118">
          <w:t>,</w:t>
        </w:r>
      </w:ins>
      <w:r w:rsidR="00D808B7" w:rsidRPr="00172A43">
        <w:t xml:space="preserve"> although we compared our model’s predictions to this dataset (see Supplemental Material) it did not provide the same clear picture as </w:t>
      </w:r>
      <w:r w:rsidR="00E60508">
        <w:t>targeted</w:t>
      </w:r>
      <w:r w:rsidR="00E60508" w:rsidRPr="00172A43">
        <w:t xml:space="preserve"> </w:t>
      </w:r>
      <w:r w:rsidR="00D808B7" w:rsidRPr="00172A43">
        <w:t>knockout experiments</w:t>
      </w:r>
      <w:commentRangeEnd w:id="403"/>
      <w:r w:rsidR="00D60118">
        <w:rPr>
          <w:rStyle w:val="CommentReference"/>
          <w:rFonts w:ascii="Calibri" w:hAnsi="Calibri"/>
        </w:rPr>
        <w:commentReference w:id="403"/>
      </w:r>
      <w:r w:rsidR="00D808B7" w:rsidRPr="00172A43">
        <w:t>.</w:t>
      </w:r>
    </w:p>
    <w:p w14:paraId="2D64C450" w14:textId="7DB34C5E" w:rsidR="00AE2151" w:rsidRDefault="00F42364" w:rsidP="007A2129">
      <w:pPr>
        <w:spacing w:line="480" w:lineRule="auto"/>
      </w:pPr>
      <w:del w:id="407" w:author="Stephen Ragsdale" w:date="2016-03-14T15:57:00Z">
        <w:r w:rsidDel="00DF447E">
          <w:delText xml:space="preserve">Because much of </w:delText>
        </w:r>
        <w:commentRangeStart w:id="408"/>
        <w:r w:rsidDel="00DF447E">
          <w:delText>methanogenesis revolves around the function of different hydrogenases</w:delText>
        </w:r>
        <w:commentRangeEnd w:id="408"/>
        <w:r w:rsidR="00DF447E" w:rsidDel="00DF447E">
          <w:rPr>
            <w:rStyle w:val="CommentReference"/>
            <w:rFonts w:ascii="Calibri" w:hAnsi="Calibri"/>
          </w:rPr>
          <w:commentReference w:id="408"/>
        </w:r>
        <w:r w:rsidDel="00DF447E">
          <w:delText>, t</w:delText>
        </w:r>
      </w:del>
      <w:ins w:id="409" w:author="Stephen Ragsdale" w:date="2016-03-14T15:57:00Z">
        <w:r w:rsidR="00DF447E">
          <w:t>T</w:t>
        </w:r>
      </w:ins>
      <w:r>
        <w:t xml:space="preserve">he bulk of available gene knockout data involves hydrogenase knockouts on different media. </w:t>
      </w:r>
      <w:r w:rsidR="001E6ABD">
        <w:t xml:space="preserve">For our </w:t>
      </w:r>
      <w:r>
        <w:t>test set</w:t>
      </w:r>
      <w:r w:rsidR="001E6ABD">
        <w:t xml:space="preserve">, </w:t>
      </w:r>
      <w:r w:rsidR="00650EC2">
        <w:t xml:space="preserve">we </w:t>
      </w:r>
      <w:del w:id="410" w:author="Stephen Ragsdale" w:date="2016-03-14T15:58:00Z">
        <w:r w:rsidR="00650EC2" w:rsidDel="006930D0">
          <w:delText xml:space="preserve">were able to </w:delText>
        </w:r>
      </w:del>
      <w:r w:rsidR="00650EC2">
        <w:t>assemble</w:t>
      </w:r>
      <w:ins w:id="411" w:author="Stephen Ragsdale" w:date="2016-03-14T15:58:00Z">
        <w:r w:rsidR="006930D0">
          <w:t>d</w:t>
        </w:r>
      </w:ins>
      <w:r w:rsidR="00650EC2">
        <w:t xml:space="preserve"> a knockout panel of 30 </w:t>
      </w:r>
      <w:r>
        <w:t xml:space="preserve">binary growth phenotypes </w:t>
      </w:r>
      <w:del w:id="412" w:author="Stephen Ragsdale" w:date="2016-03-14T15:58:00Z">
        <w:r w:rsidDel="006930D0">
          <w:delText>based on</w:delText>
        </w:r>
        <w:r w:rsidR="00650EC2" w:rsidDel="006930D0">
          <w:delText xml:space="preserve"> previous publications</w:delText>
        </w:r>
        <w:r w:rsidDel="006930D0">
          <w:delText xml:space="preserve"> </w:delText>
        </w:r>
      </w:del>
      <w:r>
        <w:fldChar w:fldCharType="begin"/>
      </w:r>
      <w:r w:rsidR="007C0A49">
        <w:instrText xml:space="preserve"> ADDIN ZOTERO_ITEM CSL_CITATION {"citationID":"pNaGrqI1","properties":{"formattedCitation":"{\\rtf (44\\uc0\\u8211{}49)}","plainCitation":"(44–49)"},"citationItems":[{"id":358,"uris":["http://zotero.org/users/2565720/items/7SS9Q56S"],"uri":["http://zotero.org/users/2565720/items/7SS9Q56S"],"itemData":{"id":358,"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fldChar w:fldCharType="separate"/>
      </w:r>
      <w:r w:rsidR="007C0A49" w:rsidRPr="007C0A49">
        <w:rPr>
          <w:szCs w:val="24"/>
        </w:rPr>
        <w:t>(44–49)</w:t>
      </w:r>
      <w:r>
        <w:fldChar w:fldCharType="end"/>
      </w:r>
      <w:r w:rsidR="00650EC2">
        <w:t>. Th</w:t>
      </w:r>
      <w:r>
        <w:t xml:space="preserve">ough the breadth of these knockout genotypes is limited, they are all vital pieces of </w:t>
      </w:r>
      <w:r w:rsidR="00650EC2">
        <w:t>central carbon metabolism</w:t>
      </w:r>
      <w:r w:rsidR="006930D0">
        <w:t>;</w:t>
      </w:r>
      <w:r w:rsidR="00650EC2">
        <w:t xml:space="preserve"> </w:t>
      </w:r>
      <w:r>
        <w:t>therefore</w:t>
      </w:r>
      <w:r w:rsidR="00650EC2">
        <w:t xml:space="preserve">, they </w:t>
      </w:r>
      <w:r w:rsidR="006930D0">
        <w:t>provide</w:t>
      </w:r>
      <w:r w:rsidR="00650EC2">
        <w:t xml:space="preserve"> a good idea of how well our model can predict knockouts in central catabolism. In comparing with these data, </w:t>
      </w:r>
      <w:r w:rsidR="00F53CE5">
        <w:t xml:space="preserve">as shown in Figure </w:t>
      </w:r>
      <w:r w:rsidR="009C00DF">
        <w:t>5</w:t>
      </w:r>
      <w:r w:rsidR="009D69A7">
        <w:t xml:space="preserve">, </w:t>
      </w:r>
      <w:r>
        <w:t xml:space="preserve">our model achieved 90% prediction accuracy and a Matthew’s correlation coefficient of 0.67. These high values suggested that our model is an excellent predictor of </w:t>
      </w:r>
      <w:r>
        <w:lastRenderedPageBreak/>
        <w:t xml:space="preserve">growth phenotype based on genotype changes in central carbon metabolism. This result was particularly encouraging because we avoided training our model on this dataset in the interest of preventing overfitting our model to the validation set. </w:t>
      </w:r>
    </w:p>
    <w:p w14:paraId="51A7DEF2" w14:textId="3AB7018C" w:rsidR="00051CB0" w:rsidRPr="000D73AB" w:rsidRDefault="00860C6C" w:rsidP="00051CB0">
      <w:pPr>
        <w:spacing w:line="480" w:lineRule="auto"/>
      </w:pPr>
      <w:commentRangeStart w:id="413"/>
      <w:r w:rsidRPr="00172A43">
        <w:t>It is also worth noting that all 3 incorrect predictions have similar bases in the model</w:t>
      </w:r>
      <w:commentRangeEnd w:id="413"/>
      <w:r w:rsidR="006930D0">
        <w:rPr>
          <w:rStyle w:val="CommentReference"/>
          <w:rFonts w:ascii="Calibri" w:hAnsi="Calibri"/>
        </w:rPr>
        <w:commentReference w:id="413"/>
      </w:r>
      <w:r w:rsidRPr="00172A43">
        <w:t xml:space="preserve">. In these cases, knockouts of 5 or 6 hydrogenases are experimentally found to be lethal in formate-grown cells, or in formate + CO-grown cells lacking carbon monoxide dehydrogenase (CODH), yet our model predicts these knockouts to be non-lethal. The reason for this disagreement lies in our innate assumption that every reaction performs at 100% efficiency, an ideal scenario that is not achievable in an actual organism. </w:t>
      </w:r>
      <w:proofErr w:type="spellStart"/>
      <w:r w:rsidRPr="00172A43">
        <w:t>Methanogensis</w:t>
      </w:r>
      <w:proofErr w:type="spellEnd"/>
      <w:r w:rsidRPr="00172A43">
        <w:t xml:space="preserve"> cannot be expected to operate at 100% enzyme efficiency, as some of substrates and electron carriers will not react</w:t>
      </w:r>
      <w:ins w:id="414" w:author="Stephen Ragsdale" w:date="2016-03-14T16:01:00Z">
        <w:r w:rsidR="006930D0">
          <w:t>;</w:t>
        </w:r>
      </w:ins>
      <w:del w:id="415" w:author="Stephen Ragsdale" w:date="2016-03-14T16:01:00Z">
        <w:r w:rsidRPr="00172A43" w:rsidDel="006930D0">
          <w:delText>,</w:delText>
        </w:r>
      </w:del>
      <w:r w:rsidRPr="00172A43">
        <w:t xml:space="preserve"> thus</w:t>
      </w:r>
      <w:ins w:id="416" w:author="Stephen Ragsdale" w:date="2016-03-14T16:01:00Z">
        <w:r w:rsidR="006930D0">
          <w:t>,</w:t>
        </w:r>
      </w:ins>
      <w:r w:rsidRPr="00172A43">
        <w:t xml:space="preserve"> it can be considered as a “leaky” process where a portion of the metabolites are </w:t>
      </w:r>
      <w:r>
        <w:t>unused</w:t>
      </w:r>
      <w:r w:rsidRPr="00172A43">
        <w:t xml:space="preserve"> in every cycle. </w:t>
      </w:r>
      <w:r w:rsidR="00BD779D">
        <w:t>Specifically</w:t>
      </w:r>
      <w:r w:rsidRPr="00172A43">
        <w:t xml:space="preserve">, </w:t>
      </w:r>
      <w:r w:rsidR="00BD779D">
        <w:t xml:space="preserve">in </w:t>
      </w:r>
      <w:r w:rsidRPr="00172A43">
        <w:t xml:space="preserve">the </w:t>
      </w:r>
      <w:commentRangeStart w:id="417"/>
      <w:r w:rsidRPr="00172A43">
        <w:t>Δ5H</w:t>
      </w:r>
      <w:r w:rsidRPr="00172A43">
        <w:rPr>
          <w:vertAlign w:val="subscript"/>
        </w:rPr>
        <w:t>2</w:t>
      </w:r>
      <w:r w:rsidRPr="00172A43">
        <w:t>ase and Δ6H</w:t>
      </w:r>
      <w:r w:rsidRPr="00172A43">
        <w:rPr>
          <w:vertAlign w:val="subscript"/>
        </w:rPr>
        <w:t>2</w:t>
      </w:r>
      <w:r w:rsidRPr="00172A43">
        <w:t xml:space="preserve">ase </w:t>
      </w:r>
      <w:commentRangeEnd w:id="417"/>
      <w:r w:rsidR="006930D0">
        <w:rPr>
          <w:rStyle w:val="CommentReference"/>
          <w:rFonts w:ascii="Calibri" w:hAnsi="Calibri"/>
        </w:rPr>
        <w:commentReference w:id="417"/>
      </w:r>
      <w:r w:rsidRPr="00172A43">
        <w:t>knockouts</w:t>
      </w:r>
      <w:r w:rsidR="00BD779D">
        <w:t xml:space="preserve">, </w:t>
      </w:r>
      <w:r w:rsidR="00BD779D" w:rsidRPr="00172A43">
        <w:t xml:space="preserve">small amounts of hydrogen </w:t>
      </w:r>
      <w:r w:rsidR="00BD779D">
        <w:t xml:space="preserve">are </w:t>
      </w:r>
      <w:r w:rsidR="00BD779D" w:rsidRPr="00172A43">
        <w:t>synthesized in biosynthetic reactions</w:t>
      </w:r>
      <w:r w:rsidR="00BD779D">
        <w:t>.</w:t>
      </w:r>
      <w:r w:rsidRPr="00172A43">
        <w:t xml:space="preserve"> </w:t>
      </w:r>
      <w:proofErr w:type="spellStart"/>
      <w:r w:rsidRPr="00172A43">
        <w:t>Eha</w:t>
      </w:r>
      <w:proofErr w:type="spellEnd"/>
      <w:r w:rsidRPr="00172A43">
        <w:t xml:space="preserve"> hydrogenase remains active in each mutant and can use </w:t>
      </w:r>
      <w:r w:rsidR="0097575B">
        <w:t>H</w:t>
      </w:r>
      <w:r w:rsidR="0097575B" w:rsidRPr="00F44ADB">
        <w:rPr>
          <w:vertAlign w:val="subscript"/>
        </w:rPr>
        <w:t>2</w:t>
      </w:r>
      <w:r w:rsidR="00BD779D">
        <w:t xml:space="preserve"> </w:t>
      </w:r>
      <w:r w:rsidRPr="00172A43">
        <w:t>to supply anaplerotic reduced ferredoxin for methanogenesis. However, in reality</w:t>
      </w:r>
      <w:r w:rsidR="0097575B">
        <w:t>,</w:t>
      </w:r>
      <w:r w:rsidRPr="00172A43">
        <w:t xml:space="preserve"> </w:t>
      </w:r>
      <w:r>
        <w:t>a</w:t>
      </w:r>
      <w:r w:rsidR="009E1452">
        <w:t>n additional</w:t>
      </w:r>
      <w:r>
        <w:t xml:space="preserve"> non-stoichiometric</w:t>
      </w:r>
      <w:r w:rsidRPr="00172A43">
        <w:t xml:space="preserve"> amount of hydrogen </w:t>
      </w:r>
      <w:r w:rsidR="00BD779D">
        <w:t>is required</w:t>
      </w:r>
      <w:r w:rsidRPr="00172A43">
        <w:t>. Thus, the</w:t>
      </w:r>
      <w:r>
        <w:t xml:space="preserve"> actual</w:t>
      </w:r>
      <w:r w:rsidRPr="00172A43">
        <w:t xml:space="preserve"> mutants cannot grow on formate alone and require hydrogen. </w:t>
      </w:r>
      <w:r w:rsidR="00051CB0">
        <w:t xml:space="preserve"> </w:t>
      </w:r>
      <w:r w:rsidR="00773DC9">
        <w:t>[</w:t>
      </w:r>
      <w:r w:rsidR="00051CB0">
        <w:t xml:space="preserve">Notably, most of our knockout predictions were made with glyceraldehyde-3-phosphate ferredoxin oxidoreductase (GAPOR) constrained to carry zero flux. The GAPOR reaction is ferredoxin-reducing and can serve as a supplemental source of reduced ferredoxin for growth on formate in the case of </w:t>
      </w:r>
      <w:proofErr w:type="spellStart"/>
      <w:r w:rsidR="00051CB0">
        <w:t>Eha</w:t>
      </w:r>
      <w:proofErr w:type="spellEnd"/>
      <w:r w:rsidR="00051CB0">
        <w:t xml:space="preserve"> knockout </w:t>
      </w:r>
      <w:r w:rsidR="00051CB0">
        <w:fldChar w:fldCharType="begin"/>
      </w:r>
      <w:r w:rsidR="00051CB0">
        <w:instrText xml:space="preserve"> ADDIN ZOTERO_ITEM CSL_CITATION {"citationID":"1g40jb2fml","properties":{"formattedCitation":"(47)","plainCitation":"(47)"},"citationItems":[{"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schema":"https://github.com/citation-style-language/schema/raw/master/csl-citation.json"} </w:instrText>
      </w:r>
      <w:r w:rsidR="00051CB0">
        <w:fldChar w:fldCharType="separate"/>
      </w:r>
      <w:r w:rsidR="00051CB0" w:rsidRPr="00AE2151">
        <w:t>(47)</w:t>
      </w:r>
      <w:r w:rsidR="00051CB0">
        <w:fldChar w:fldCharType="end"/>
      </w:r>
      <w:r w:rsidR="00051CB0">
        <w:t xml:space="preserve">. However, in wild type strains the expression of GAPOR is not sufficient to support growth in the absence of other hydrogenases (e.g. the </w:t>
      </w:r>
      <w:r w:rsidR="00051CB0" w:rsidRPr="00172A43">
        <w:t>Δ5H</w:t>
      </w:r>
      <w:r w:rsidR="00051CB0" w:rsidRPr="00172A43">
        <w:rPr>
          <w:vertAlign w:val="subscript"/>
        </w:rPr>
        <w:t>2</w:t>
      </w:r>
      <w:r w:rsidR="00051CB0" w:rsidRPr="00172A43">
        <w:t>ase and Δ6H</w:t>
      </w:r>
      <w:r w:rsidR="00051CB0" w:rsidRPr="00172A43">
        <w:rPr>
          <w:vertAlign w:val="subscript"/>
        </w:rPr>
        <w:t>2</w:t>
      </w:r>
      <w:r w:rsidR="00051CB0" w:rsidRPr="00172A43">
        <w:t>ase</w:t>
      </w:r>
      <w:r w:rsidR="00051CB0">
        <w:t xml:space="preserve"> mutants). As demonstrated previously, overexpression of the GAPOR operon allows for growth of these mutants (</w:t>
      </w:r>
      <w:r w:rsidR="00051CB0" w:rsidRPr="00172A43">
        <w:t>Δ6H</w:t>
      </w:r>
      <w:r w:rsidR="00051CB0" w:rsidRPr="00172A43">
        <w:rPr>
          <w:vertAlign w:val="subscript"/>
        </w:rPr>
        <w:t>2</w:t>
      </w:r>
      <w:r w:rsidR="00051CB0" w:rsidRPr="00172A43">
        <w:t>ase</w:t>
      </w:r>
      <w:r w:rsidR="00051CB0">
        <w:rPr>
          <w:vertAlign w:val="subscript"/>
        </w:rPr>
        <w:t>supp</w:t>
      </w:r>
      <w:r w:rsidR="00051CB0">
        <w:t xml:space="preserve"> and </w:t>
      </w:r>
      <w:r w:rsidR="00051CB0" w:rsidRPr="00172A43">
        <w:t>Δ</w:t>
      </w:r>
      <w:r w:rsidR="00051CB0">
        <w:t>7</w:t>
      </w:r>
      <w:r w:rsidR="00051CB0" w:rsidRPr="00172A43">
        <w:t>H</w:t>
      </w:r>
      <w:r w:rsidR="00051CB0" w:rsidRPr="00172A43">
        <w:rPr>
          <w:vertAlign w:val="subscript"/>
        </w:rPr>
        <w:t>2</w:t>
      </w:r>
      <w:r w:rsidR="00051CB0" w:rsidRPr="00172A43">
        <w:t>ase</w:t>
      </w:r>
      <w:r w:rsidR="00051CB0">
        <w:rPr>
          <w:vertAlign w:val="subscript"/>
        </w:rPr>
        <w:t>sup</w:t>
      </w:r>
      <w:r w:rsidR="00051CB0" w:rsidRPr="000D73AB">
        <w:t>)</w:t>
      </w:r>
      <w:r w:rsidR="00051CB0">
        <w:t xml:space="preserve"> on formate </w:t>
      </w:r>
      <w:r w:rsidR="00051CB0">
        <w:fldChar w:fldCharType="begin"/>
      </w:r>
      <w:r w:rsidR="00051CB0">
        <w:instrText xml:space="preserve"> ADDIN ZOTERO_ITEM CSL_CITATION {"citationID":"rhj5v57i","properties":{"formattedCitation":"(47)","plainCitation":"(47)"},"citationItems":[{"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schema":"https://github.com/citation-style-language/schema/raw/master/csl-citation.json"} </w:instrText>
      </w:r>
      <w:r w:rsidR="00051CB0">
        <w:fldChar w:fldCharType="separate"/>
      </w:r>
      <w:r w:rsidR="00051CB0" w:rsidRPr="000D73AB">
        <w:t>(47)</w:t>
      </w:r>
      <w:r w:rsidR="00051CB0">
        <w:fldChar w:fldCharType="end"/>
      </w:r>
      <w:r w:rsidR="00051CB0">
        <w:t>. To best reflect these genotypic differences, we altered the bounds of the GAPOR reaction (</w:t>
      </w:r>
      <w:proofErr w:type="gramStart"/>
      <w:r w:rsidR="00051CB0">
        <w:t>rxn07191[</w:t>
      </w:r>
      <w:proofErr w:type="gramEnd"/>
      <w:r w:rsidR="00051CB0">
        <w:t xml:space="preserve">c0]) in our knockout simulation code, constraining the reaction to zero flux in all cases except those of the </w:t>
      </w:r>
      <w:r w:rsidR="00051CB0" w:rsidRPr="00172A43">
        <w:t>Δ6H</w:t>
      </w:r>
      <w:r w:rsidR="00051CB0" w:rsidRPr="00172A43">
        <w:rPr>
          <w:vertAlign w:val="subscript"/>
        </w:rPr>
        <w:t>2</w:t>
      </w:r>
      <w:r w:rsidR="00051CB0" w:rsidRPr="00172A43">
        <w:t>ase</w:t>
      </w:r>
      <w:r w:rsidR="00051CB0">
        <w:rPr>
          <w:vertAlign w:val="subscript"/>
        </w:rPr>
        <w:t>supp</w:t>
      </w:r>
      <w:r w:rsidR="00051CB0">
        <w:t xml:space="preserve"> and </w:t>
      </w:r>
      <w:r w:rsidR="00051CB0" w:rsidRPr="00172A43">
        <w:t>Δ</w:t>
      </w:r>
      <w:r w:rsidR="00051CB0">
        <w:t>7</w:t>
      </w:r>
      <w:r w:rsidR="00051CB0" w:rsidRPr="00172A43">
        <w:t>H</w:t>
      </w:r>
      <w:r w:rsidR="00051CB0" w:rsidRPr="00172A43">
        <w:rPr>
          <w:vertAlign w:val="subscript"/>
        </w:rPr>
        <w:t>2</w:t>
      </w:r>
      <w:r w:rsidR="00051CB0" w:rsidRPr="00172A43">
        <w:t>ase</w:t>
      </w:r>
      <w:r w:rsidR="00051CB0">
        <w:rPr>
          <w:vertAlign w:val="subscript"/>
        </w:rPr>
        <w:t xml:space="preserve">sup </w:t>
      </w:r>
      <w:r w:rsidR="00051CB0">
        <w:t>mutants</w:t>
      </w:r>
      <w:r w:rsidR="00773DC9">
        <w:t xml:space="preserve">. </w:t>
      </w:r>
    </w:p>
    <w:p w14:paraId="146BD74A" w14:textId="3B8AA9FB" w:rsidR="00860C6C" w:rsidRPr="00172A43" w:rsidRDefault="00860C6C" w:rsidP="00860C6C">
      <w:pPr>
        <w:spacing w:line="480" w:lineRule="auto"/>
      </w:pPr>
    </w:p>
    <w:p w14:paraId="082EE669" w14:textId="77777777" w:rsidR="00992E1B" w:rsidRDefault="00992E1B" w:rsidP="00992E1B">
      <w:pPr>
        <w:pStyle w:val="Heading2"/>
      </w:pPr>
      <w:r>
        <w:t xml:space="preserve">Thermodynamic </w:t>
      </w:r>
      <w:commentRangeStart w:id="418"/>
      <w:r>
        <w:t>Calculations</w:t>
      </w:r>
      <w:commentRangeEnd w:id="418"/>
      <w:r w:rsidR="004C393D">
        <w:rPr>
          <w:rStyle w:val="CommentReference"/>
          <w:rFonts w:ascii="Calibri" w:eastAsia="Calibri" w:hAnsi="Calibri"/>
          <w:b w:val="0"/>
          <w:bCs w:val="0"/>
          <w:color w:val="auto"/>
        </w:rPr>
        <w:commentReference w:id="418"/>
      </w:r>
    </w:p>
    <w:p w14:paraId="0A4A0A49" w14:textId="4C547BFF" w:rsidR="006D6FE3" w:rsidRDefault="00992E1B" w:rsidP="00992E1B">
      <w:pPr>
        <w:spacing w:line="480" w:lineRule="auto"/>
      </w:pPr>
      <w:commentRangeStart w:id="419"/>
      <w:r>
        <w:t xml:space="preserve">Free energy plays a key role in biochemistry as all biological systems </w:t>
      </w:r>
      <w:commentRangeEnd w:id="419"/>
      <w:r w:rsidR="00DE296C">
        <w:rPr>
          <w:rStyle w:val="CommentReference"/>
          <w:rFonts w:ascii="Calibri" w:hAnsi="Calibri"/>
        </w:rPr>
        <w:commentReference w:id="419"/>
      </w:r>
      <w:r>
        <w:t xml:space="preserve">must have a sufficiently low overall free energy to support growth. </w:t>
      </w:r>
      <w:r w:rsidR="00111F78">
        <w:t>When simulating</w:t>
      </w:r>
      <w:r>
        <w:t xml:space="preserve"> </w:t>
      </w:r>
      <w:r w:rsidR="004B077E">
        <w:t>optimal growth using a metabolic model</w:t>
      </w:r>
      <w:r>
        <w:t xml:space="preserve"> we expect the same rules to apply to our system, hence we can apply ther</w:t>
      </w:r>
      <w:r w:rsidR="004B077E">
        <w:t xml:space="preserve">modynamic constraints to the model </w:t>
      </w:r>
      <w:r>
        <w:t>based on metabolite free energies of formation. In a previous study, free energies of formation were used to constrain reversibility of all internal model reactions based on the second law of thermodynamics</w:t>
      </w:r>
      <w:r w:rsidR="00111F78">
        <w:t xml:space="preserve"> </w:t>
      </w:r>
      <w:r w:rsidR="00111F78">
        <w:fldChar w:fldCharType="begin"/>
      </w:r>
      <w:r w:rsidR="007C0A49">
        <w:instrText xml:space="preserve"> ADDIN ZOTERO_ITEM CSL_CITATION {"citationID":"2p3t5qv1lr","properties":{"formattedCitation":"(33)","plainCitation":"(33)"},"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schema":"https://github.com/citation-style-language/schema/raw/master/csl-citation.json"} </w:instrText>
      </w:r>
      <w:r w:rsidR="00111F78">
        <w:fldChar w:fldCharType="separate"/>
      </w:r>
      <w:r w:rsidR="007C0A49" w:rsidRPr="007C0A49">
        <w:t>(33)</w:t>
      </w:r>
      <w:r w:rsidR="00111F78">
        <w:fldChar w:fldCharType="end"/>
      </w:r>
      <w:r w:rsidR="00111F78">
        <w:t xml:space="preserve">. This method, while rigorous, is highly dependent on concentration and can be overly </w:t>
      </w:r>
      <w:r w:rsidR="004B077E">
        <w:t>restrictive with regard to predicted flux distributions</w:t>
      </w:r>
      <w:r w:rsidR="00111F78">
        <w:t xml:space="preserve">; thus it is most effective when paired with metabolite </w:t>
      </w:r>
      <w:r w:rsidR="005C589C">
        <w:t xml:space="preserve">effective </w:t>
      </w:r>
      <w:r w:rsidR="00111F78">
        <w:t xml:space="preserve">concentration data </w:t>
      </w:r>
      <w:r w:rsidR="00111F78">
        <w:fldChar w:fldCharType="begin"/>
      </w:r>
      <w:r w:rsidR="007C0A49">
        <w:instrText xml:space="preserve"> ADDIN ZOTERO_ITEM CSL_CITATION {"citationID":"f23h5d5rc","properties":{"formattedCitation":"(34)","plainCitation":"(34)"},"citationItems":[{"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111F78">
        <w:fldChar w:fldCharType="separate"/>
      </w:r>
      <w:r w:rsidR="007C0A49" w:rsidRPr="007C0A49">
        <w:t>(34)</w:t>
      </w:r>
      <w:r w:rsidR="00111F78">
        <w:fldChar w:fldCharType="end"/>
      </w:r>
      <w:r w:rsidR="00111F78">
        <w:t>.</w:t>
      </w:r>
      <w:r w:rsidR="00673E4C">
        <w:t xml:space="preserve"> </w:t>
      </w:r>
      <w:r w:rsidR="00111F78">
        <w:t xml:space="preserve">Lacking extensive </w:t>
      </w:r>
      <w:r w:rsidR="005C589C">
        <w:t xml:space="preserve">effective </w:t>
      </w:r>
      <w:r w:rsidR="00111F78">
        <w:t xml:space="preserve">concentration data for </w:t>
      </w:r>
      <w:r w:rsidR="00111F78">
        <w:rPr>
          <w:i/>
        </w:rPr>
        <w:t xml:space="preserve">M. maripaludis, </w:t>
      </w:r>
      <w:r w:rsidR="00111F78">
        <w:t xml:space="preserve">we chose to represent free energy constraints in a </w:t>
      </w:r>
      <w:r w:rsidR="004B077E">
        <w:t xml:space="preserve">novel approach where we add free energies only to exchange reactions, the set of metabolites that can be taken up or produced by the model. These metabolites effectively represent the </w:t>
      </w:r>
      <w:r w:rsidR="00F53CE5">
        <w:t xml:space="preserve">organism’s </w:t>
      </w:r>
      <w:r w:rsidR="004B077E">
        <w:t>overall biochemical “reaction”</w:t>
      </w:r>
      <w:r w:rsidR="00F53CE5">
        <w:t>;</w:t>
      </w:r>
      <w:r w:rsidR="004B077E">
        <w:t xml:space="preserve"> therefore it is reasonable to expect </w:t>
      </w:r>
      <w:r w:rsidR="004B077E">
        <w:lastRenderedPageBreak/>
        <w:t xml:space="preserve">this overall reaction </w:t>
      </w:r>
      <w:r w:rsidR="005C589C">
        <w:t>must</w:t>
      </w:r>
      <w:r w:rsidR="004B077E">
        <w:t xml:space="preserve"> produce a negative overall free energy</w:t>
      </w:r>
      <w:r w:rsidR="005C589C">
        <w:t xml:space="preserve"> to support growth</w:t>
      </w:r>
      <w:r w:rsidR="00DC26B4">
        <w:t xml:space="preserve">. </w:t>
      </w:r>
      <w:r w:rsidR="009E1452">
        <w:t>Indeed, applying this method to our default model growing on H</w:t>
      </w:r>
      <w:r w:rsidR="009E1452" w:rsidRPr="00F44ADB">
        <w:rPr>
          <w:vertAlign w:val="subscript"/>
        </w:rPr>
        <w:t>2</w:t>
      </w:r>
      <w:r w:rsidR="009E1452">
        <w:t xml:space="preserve"> + CO</w:t>
      </w:r>
      <w:r w:rsidR="009E1452" w:rsidRPr="00F44ADB">
        <w:rPr>
          <w:vertAlign w:val="subscript"/>
        </w:rPr>
        <w:t>2</w:t>
      </w:r>
      <w:r w:rsidR="009E1452">
        <w:t xml:space="preserve"> with methane evolution rate of 50 </w:t>
      </w:r>
      <w:proofErr w:type="spellStart"/>
      <w:r w:rsidR="009E1452">
        <w:t>mmol</w:t>
      </w:r>
      <w:proofErr w:type="spellEnd"/>
      <w:r w:rsidR="009E1452">
        <w:t xml:space="preserve">/g(dry weight)∙h, overall free energy production is predicted as -5.59 kJ/g(dry weight). Optionally, this calculation can be used as an </w:t>
      </w:r>
      <w:r w:rsidR="00DC26B4">
        <w:t>additional</w:t>
      </w:r>
      <w:r w:rsidR="009E1452">
        <w:t xml:space="preserve"> model</w:t>
      </w:r>
      <w:r w:rsidR="00DC26B4">
        <w:t xml:space="preserve"> constraint</w:t>
      </w:r>
      <w:r w:rsidR="009E1452">
        <w:t xml:space="preserve"> that</w:t>
      </w:r>
      <w:r w:rsidR="006D6FE3">
        <w:t xml:space="preserve"> restrict</w:t>
      </w:r>
      <w:r w:rsidR="009E1452">
        <w:t>s</w:t>
      </w:r>
      <w:r w:rsidR="006D6FE3">
        <w:t xml:space="preserve"> overall free energy to be negative, the equivalent of imposing the second law of thermodynamics on the organism itself. </w:t>
      </w:r>
    </w:p>
    <w:p w14:paraId="55795894" w14:textId="6B45EDB4" w:rsidR="00992E1B" w:rsidRDefault="006D6FE3" w:rsidP="007A2129">
      <w:pPr>
        <w:spacing w:line="480" w:lineRule="auto"/>
      </w:pPr>
      <w:r>
        <w:t xml:space="preserve">We expect that </w:t>
      </w:r>
      <w:r w:rsidR="00DC26B4">
        <w:t>this straightforward calculation (</w:t>
      </w:r>
      <w:r w:rsidR="00D52762">
        <w:t>Methods</w:t>
      </w:r>
      <w:r w:rsidR="00DC26B4">
        <w:t>)</w:t>
      </w:r>
      <w:r>
        <w:t xml:space="preserve"> will be a useful addition to our model, particularly as we aim to use it as a platform for generating possible strain designs. With regard to free energy, methanogens are particularly notable in that they subsist close to the thermodynamic limit to support growth </w:t>
      </w:r>
      <w:r>
        <w:fldChar w:fldCharType="begin"/>
      </w:r>
      <w:r w:rsidR="007C0A49">
        <w:instrText xml:space="preserve"> ADDIN ZOTERO_ITEM CSL_CITATION {"citationID":"1dpvgoc3al","properties":{"formattedCitation":"(32)","plainCitation":"(32)"},"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fldChar w:fldCharType="separate"/>
      </w:r>
      <w:r w:rsidR="007C0A49" w:rsidRPr="007C0A49">
        <w:t>(32)</w:t>
      </w:r>
      <w:r>
        <w:fldChar w:fldCharType="end"/>
      </w:r>
      <w:r>
        <w:t xml:space="preserve">. It follows that for any potential strain design, we must pay particular attention to the overall free energy of our system, lest it dip below this vital threshold. It may also provide a metric for differentiating between multiple </w:t>
      </w:r>
      <w:r w:rsidR="008946EC">
        <w:t xml:space="preserve">feasible strain designs by ranking them in order of thermodynamic feasibility. At the very least, it serves as an additional capability of our model and as a checkpoint to ensure that our overall stoichiometry matches up with overall free energy. </w:t>
      </w:r>
      <w:r>
        <w:t xml:space="preserve">We have included example functions for </w:t>
      </w:r>
      <w:r w:rsidR="008946EC">
        <w:t>adding metabolite free energies to our model and performing FBA with an additional</w:t>
      </w:r>
      <w:r>
        <w:t xml:space="preserve"> free energy calculation (</w:t>
      </w:r>
      <w:r w:rsidR="00D52762">
        <w:t xml:space="preserve">Supplementary </w:t>
      </w:r>
      <w:commentRangeStart w:id="420"/>
      <w:r w:rsidR="00D52762">
        <w:t>Materials</w:t>
      </w:r>
      <w:commentRangeEnd w:id="420"/>
      <w:r w:rsidR="004C393D">
        <w:rPr>
          <w:rStyle w:val="CommentReference"/>
          <w:rFonts w:ascii="Calibri" w:hAnsi="Calibri"/>
        </w:rPr>
        <w:commentReference w:id="420"/>
      </w:r>
      <w:r>
        <w:t>)</w:t>
      </w:r>
      <w:r w:rsidR="008946EC">
        <w:t>.</w:t>
      </w:r>
    </w:p>
    <w:p w14:paraId="2B47F93D" w14:textId="77777777" w:rsidR="00B36C33" w:rsidRDefault="00603980" w:rsidP="00B36C33">
      <w:pPr>
        <w:pStyle w:val="Heading2"/>
      </w:pPr>
      <w:r>
        <w:t>Reconstruction and Model</w:t>
      </w:r>
      <w:r w:rsidR="00B36C33">
        <w:t xml:space="preserve"> </w:t>
      </w:r>
      <w:r w:rsidR="001637CD">
        <w:t xml:space="preserve">Availability </w:t>
      </w:r>
      <w:r w:rsidR="00967F47" w:rsidRPr="00FA2B14">
        <w:rPr>
          <w:rStyle w:val="CommentReference"/>
          <w:rFonts w:ascii="Calibri" w:eastAsia="Calibri" w:hAnsi="Calibri"/>
          <w:b w:val="0"/>
          <w:bCs w:val="0"/>
          <w:color w:val="auto"/>
        </w:rPr>
        <w:commentReference w:id="421"/>
      </w:r>
    </w:p>
    <w:p w14:paraId="033159FA" w14:textId="2D93CB04" w:rsidR="00322F94" w:rsidRDefault="00603980" w:rsidP="00603980">
      <w:pPr>
        <w:spacing w:line="480" w:lineRule="auto"/>
      </w:pPr>
      <w:r>
        <w:t>Reconstructing a metabolic network is an iterative process</w:t>
      </w:r>
      <w:r w:rsidR="00253C67">
        <w:t xml:space="preserve">; </w:t>
      </w:r>
      <w:r>
        <w:t xml:space="preserve">therefore, </w:t>
      </w:r>
      <w:r w:rsidR="00253C67">
        <w:t xml:space="preserve">to encourage future updates and expansions, </w:t>
      </w:r>
      <w:r>
        <w:t xml:space="preserve">it is paramount that reconstructions be as clear as possible </w:t>
      </w:r>
      <w:r>
        <w:fldChar w:fldCharType="begin"/>
      </w:r>
      <w:r w:rsidR="007C0A49">
        <w:instrText xml:space="preserve"> ADDIN ZOTERO_ITEM CSL_CITATION {"citationID":"2q74n3gsc3","properties":{"formattedCitation":"(42)","plainCitation":"(42)"},"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7C0A49" w:rsidRPr="007C0A49">
        <w:t>(42)</w:t>
      </w:r>
      <w:r>
        <w:fldChar w:fldCharType="end"/>
      </w:r>
      <w:r>
        <w:t>. We have strived for clarity in both our nomenclature and in our decision making process for including each reaction present in our reconstruction</w:t>
      </w:r>
      <w:r w:rsidR="00992E1B">
        <w:t xml:space="preserve">. Reactions and metabolites in our </w:t>
      </w:r>
      <w:r w:rsidR="00967F47">
        <w:t>network</w:t>
      </w:r>
      <w:r w:rsidR="00992E1B">
        <w:t xml:space="preserve"> are based upon identifiers and names found in </w:t>
      </w:r>
      <w:proofErr w:type="spellStart"/>
      <w:r w:rsidR="00992E1B">
        <w:t>Kbase</w:t>
      </w:r>
      <w:proofErr w:type="spellEnd"/>
      <w:r w:rsidR="00992E1B">
        <w:t xml:space="preserve">, but also include crosslinks to </w:t>
      </w:r>
      <w:proofErr w:type="spellStart"/>
      <w:r w:rsidR="00557844">
        <w:t>ChEBI</w:t>
      </w:r>
      <w:proofErr w:type="spellEnd"/>
      <w:r w:rsidR="00557844">
        <w:t xml:space="preserve"> </w:t>
      </w:r>
      <w:r w:rsidR="00557844">
        <w:fldChar w:fldCharType="begin"/>
      </w:r>
      <w:r w:rsidR="007C0A49">
        <w:instrText xml:space="preserve"> ADDIN ZOTERO_ITEM CSL_CITATION {"citationID":"ousa9qvtq","properties":{"formattedCitation":"(71)","plainCitation":"(71)"},"citationItems":[{"id":406,"uris":["http://zotero.org/users/2565720/items/D7X4S8P3"],"uri":["http://zotero.org/users/2565720/items/D7X4S8P3"],"itemData":{"id":406,"type":"article-journal","title":"ChEBI: a database and ontology for chemical entities of biological interest","container-title":"Nucleic Acids Research","page":"D344-D350","volume":"36","issue":"suppl 1","source":"nar.oxfordjournals.org","abstract":"Chemical Entities of Biological Interest (ChEBI) is a freely available dictionary of molecular entities focused on ‘small’ chemical compounds. The molecular entities in question are either natural products or synthetic products used to intervene in the processes of living organisms. Genome-encoded macromolecules (nucleic acids, proteins and peptides derived from proteins by cleavage) are not as a rule included in ChEBI. In addition to molecular entities, ChEBI contains groups (parts of molecular entities) and classes of entities. ChEBI includes an ontological classification, whereby the relationships between molecular entities or classes of entities and their parents and/or children are specified. ChEBI is available online at http://www.ebi.ac.uk/chebi/","DOI":"10.1093/nar/gkm791","ISSN":"0305-1048, 1362-4962","note":"PMID: 17932057","shortTitle":"ChEBI","journalAbbreviation":"Nucl. Acids Res.","language":"en","author":[{"family":"Degtyarenko","given":"Kirill"},{"family":"Matos","given":"Paula","dropping-particle":"de"},{"family":"Ennis","given":"Marcus"},{"family":"Hastings","given":"Janna"},{"family":"Zbinden","given":"Martin"},{"family":"McNaught","given":"Alan"},{"family":"Alcántara","given":"Rafael"},{"family":"Darsow","given":"Michael"},{"family":"Guedj","given":"Mickaël"},{"family":"Ashburner","given":"Michael"}],"issued":{"date-parts":[["2008",1,1]]},"PMID":"17932057"}}],"schema":"https://github.com/citation-style-language/schema/raw/master/csl-citation.json"} </w:instrText>
      </w:r>
      <w:r w:rsidR="00557844">
        <w:fldChar w:fldCharType="separate"/>
      </w:r>
      <w:r w:rsidR="007C0A49" w:rsidRPr="007C0A49">
        <w:t>(71)</w:t>
      </w:r>
      <w:r w:rsidR="00557844">
        <w:fldChar w:fldCharType="end"/>
      </w:r>
      <w:r w:rsidR="00557844">
        <w:t xml:space="preserve"> and </w:t>
      </w:r>
      <w:r w:rsidR="00992E1B">
        <w:t>KEGG</w:t>
      </w:r>
      <w:r w:rsidR="00322F94">
        <w:t xml:space="preserve"> identifiers </w:t>
      </w:r>
      <w:r w:rsidR="00322F94">
        <w:fldChar w:fldCharType="begin"/>
      </w:r>
      <w:r w:rsidR="007C0A49">
        <w:instrText xml:space="preserve"> ADDIN ZOTERO_ITEM CSL_CITATION {"citationID":"1o8214b19b","properties":{"formattedCitation":"(36)","plainCitation":"(36)"},"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schema":"https://github.com/citation-style-language/schema/raw/master/csl-citation.json"} </w:instrText>
      </w:r>
      <w:r w:rsidR="00322F94">
        <w:fldChar w:fldCharType="separate"/>
      </w:r>
      <w:r w:rsidR="007C0A49" w:rsidRPr="007C0A49">
        <w:t>(36)</w:t>
      </w:r>
      <w:r w:rsidR="00322F94">
        <w:fldChar w:fldCharType="end"/>
      </w:r>
      <w:r w:rsidR="00322F94">
        <w:t xml:space="preserve">, enzyme commission numbers, and reaction subsystems where available. Each reaction in the </w:t>
      </w:r>
      <w:r w:rsidR="00967F47">
        <w:t>reconstruction</w:t>
      </w:r>
      <w:r w:rsidR="00322F94">
        <w:t xml:space="preserve"> </w:t>
      </w:r>
      <w:r w:rsidR="00D04532">
        <w:t>is also</w:t>
      </w:r>
      <w:r w:rsidR="00322F94">
        <w:t xml:space="preserve"> connected to its literature and/or database source</w:t>
      </w:r>
      <w:r w:rsidR="00D04532">
        <w:t>, plus its reaction confidence score when applicable</w:t>
      </w:r>
      <w:r w:rsidR="00322F94">
        <w:t xml:space="preserve"> (</w:t>
      </w:r>
      <w:r w:rsidR="00D52762">
        <w:t xml:space="preserve">Supplementary </w:t>
      </w:r>
      <w:commentRangeStart w:id="422"/>
      <w:r w:rsidR="00D52762">
        <w:t>Materials</w:t>
      </w:r>
      <w:commentRangeEnd w:id="422"/>
      <w:r w:rsidR="00253C67">
        <w:rPr>
          <w:rStyle w:val="CommentReference"/>
          <w:rFonts w:ascii="Calibri" w:hAnsi="Calibri"/>
        </w:rPr>
        <w:commentReference w:id="422"/>
      </w:r>
      <w:r w:rsidR="00322F94">
        <w:t>).</w:t>
      </w:r>
      <w:r w:rsidR="00992E1B">
        <w:t xml:space="preserve"> </w:t>
      </w:r>
    </w:p>
    <w:p w14:paraId="175583DF" w14:textId="55906B8C" w:rsidR="00322F94" w:rsidRPr="00516D83" w:rsidRDefault="00992E1B" w:rsidP="00603980">
      <w:pPr>
        <w:spacing w:line="480" w:lineRule="auto"/>
      </w:pPr>
      <w:r>
        <w:t xml:space="preserve">Additionally, we have sought to maximize usability of both our reconstruction and </w:t>
      </w:r>
      <w:r w:rsidR="00D04532">
        <w:t>our</w:t>
      </w:r>
      <w:r w:rsidR="00FA5B57">
        <w:t xml:space="preserve"> </w:t>
      </w:r>
      <w:r>
        <w:t>model.</w:t>
      </w:r>
      <w:r w:rsidR="00322F94">
        <w:t xml:space="preserve"> The systems biology markup language (SBML) is a standard medium for distributing metabolic reconstructions </w:t>
      </w:r>
      <w:r w:rsidR="00322F94">
        <w:fldChar w:fldCharType="begin"/>
      </w:r>
      <w:r w:rsidR="007C0A49">
        <w:instrText xml:space="preserve"> ADDIN ZOTERO_ITEM CSL_CITATION {"citationID":"mvn2s0n0e","properties":{"formattedCitation":"(72)","plainCitation":"(72)"},"citationItems":[{"id":19,"uris":["http://zotero.org/users/2565720/items/T2IVKTZH"],"uri":["http://zotero.org/users/2565720/items/T2IVKTZH"],"itemData":{"id":19,"type":"article-journal","title":"The systems biology markup language (SBML): a medium for representation and exchange of biochemical network models","container-title":"Bioinformatics","page":"524-531","volume":"19","issue":"4","source":"bioinformatics.oxfordjournals.org","abstract":"Motivation: Molecular biotechnology now makes it possible to build elaborate systems models, but the systems biology community needs information standards if models are to be shared, evaluated and developed cooperatively.\nResults: We summarize the Systems Biology Markup Language (SBML) Level 1, a free, open, XML-based format for representing biochemical reaction networks. SBML is a software-independent language for describing models common to research in many areas of computational biology, including cell signaling pathways, metabolic pathways, gene regulation, and others.\nAvailability: The specification of SBML Level 1 is freely available from http://www.sbml.org/\nContact: sysbio-team@caltech.edu","DOI":"10.1093/bioinformatics/btg015","ISSN":"1367-4803, 1460-2059","note":"PMID: 12611808","shortTitle":"The systems biology markup language (SBML)","journalAbbreviation":"Bioinformatics","language":"en","author":[{"family":"Hucka","given":"M."},{"family":"Finney","given":"A."},{"family":"Sauro","given":"H. M."},{"family":"Bolouri","given":"H."},{"family":"Doyle","given":"J. C."},{"family":"Kitano","given":"H."},{"family":"Forum","given":"and the rest of the SBML"},{"family":"Arkin","given":"A. P."},{"family":"Bornstein","given":"B. J."},{"family":"Bray","given":"D."},{"family":"Cornish-Bowden","given":"A."},{"family":"Cuellar","given":"A. A."},{"family":"Dronov","given":"S."},{"family":"Gilles","given":"E. D."},{"family":"Ginkel","given":"M."},{"family":"Gor","given":"V."},{"family":"Goryanin","given":"I. I."},{"family":"Hedley","given":"W. J."},{"family":"Hodgman","given":"T. C."},{"family":"Hofmeyr","given":"J.-H."},{"family":"Hunter","given":"P. J."},{"family":"Juty","given":"N. S."},{"family":"Kasberger","given":"J. L."},{"family":"Kremling","given":"A."},{"family":"Kummer","given":"U."},{"family":"Novère","given":"N. Le"},{"family":"Loew","given":"L. M."},{"family":"Lucio","given":"D."},{"family":"Mendes","given":"P."},{"family":"Minch","given":"E."},{"family":"Mjolsness","given":"E. D."},{"family":"Nakayama","given":"Y."},{"family":"Nelson","given":"M. R."},{"family":"Nielsen","given":"P. F."},{"family":"Sakurada","given":"T."},{"family":"Schaff","given":"J. C."},{"family":"Shapiro","given":"B. E."},{"family":"Shimizu","given":"T. S."},{"family":"Spence","given":"H. D."},{"family":"Stelling","given":"J."},{"family":"Takahashi","given":"K."},{"family":"Tomita","given":"M."},{"family":"Wagner","given":"J."},{"family":"Wang","given":"J."}],"issued":{"date-parts":[["2003",3,1]]},"PMID":"12611808"}}],"schema":"https://github.com/citation-style-language/schema/raw/master/csl-citation.json"} </w:instrText>
      </w:r>
      <w:r w:rsidR="00322F94">
        <w:fldChar w:fldCharType="separate"/>
      </w:r>
      <w:r w:rsidR="007C0A49" w:rsidRPr="007C0A49">
        <w:t>(72)</w:t>
      </w:r>
      <w:r w:rsidR="00322F94">
        <w:fldChar w:fldCharType="end"/>
      </w:r>
      <w:r w:rsidR="00322F94">
        <w:t>; thus, we have included our reaction network in SBML</w:t>
      </w:r>
      <w:r w:rsidR="00557844">
        <w:t xml:space="preserve"> level 2, the highest version currently su</w:t>
      </w:r>
      <w:r w:rsidR="00F877E6">
        <w:t xml:space="preserve">pported by the COBRA Toolbox </w:t>
      </w:r>
      <w:r w:rsidR="00557844">
        <w:fldChar w:fldCharType="begin"/>
      </w:r>
      <w:r w:rsidR="007C0A49">
        <w:instrText xml:space="preserve"> ADDIN ZOTERO_ITEM CSL_CITATION {"citationID":"2or91em3fk","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557844">
        <w:fldChar w:fldCharType="separate"/>
      </w:r>
      <w:r w:rsidR="007C0A49" w:rsidRPr="007C0A49">
        <w:t>(41)</w:t>
      </w:r>
      <w:r w:rsidR="00557844">
        <w:fldChar w:fldCharType="end"/>
      </w:r>
      <w:r w:rsidR="00322F94">
        <w:t xml:space="preserve">. In our experience using </w:t>
      </w:r>
      <w:r w:rsidR="00967F47">
        <w:t>reconstructions</w:t>
      </w:r>
      <w:r w:rsidR="00322F94">
        <w:t xml:space="preserve"> from other groups, we have found a wide range of usability, from </w:t>
      </w:r>
      <w:r w:rsidR="00967F47">
        <w:t>those</w:t>
      </w:r>
      <w:r w:rsidR="00322F94">
        <w:t xml:space="preserve"> that can easily be imported and simulated to those that are difficult to use and interpret. In the interest of making our simulations and results easy to reproduce, we have included our </w:t>
      </w:r>
      <w:r w:rsidR="00967F47">
        <w:t>reconstruction</w:t>
      </w:r>
      <w:r w:rsidR="00322F94">
        <w:t xml:space="preserve"> in MATLAB data structure format and all of our codes for simulating model growth on different media and gene knockout phenotypes (</w:t>
      </w:r>
      <w:r w:rsidR="00D52762">
        <w:t>Supplementary Materials</w:t>
      </w:r>
      <w:r w:rsidR="00322F94">
        <w:t>).</w:t>
      </w:r>
      <w:r w:rsidR="00D04532">
        <w:t>W</w:t>
      </w:r>
      <w:r w:rsidR="00E515B0">
        <w:t xml:space="preserve">e have also made our codes and reconstruction available on </w:t>
      </w:r>
      <w:proofErr w:type="spellStart"/>
      <w:r w:rsidR="00E515B0">
        <w:t>Github</w:t>
      </w:r>
      <w:proofErr w:type="spellEnd"/>
      <w:r w:rsidR="00E515B0">
        <w:t xml:space="preserve"> (</w:t>
      </w:r>
      <w:r w:rsidR="00E515B0" w:rsidRPr="00E515B0">
        <w:t>https://github.com/marichards/methanococcus</w:t>
      </w:r>
      <w:r w:rsidR="00E515B0">
        <w:t>).</w:t>
      </w:r>
    </w:p>
    <w:p w14:paraId="46B0B065" w14:textId="77777777" w:rsidR="00414739" w:rsidRDefault="00414739" w:rsidP="00414739">
      <w:pPr>
        <w:pStyle w:val="Heading1"/>
      </w:pPr>
      <w:r>
        <w:lastRenderedPageBreak/>
        <w:t>Discussion</w:t>
      </w:r>
    </w:p>
    <w:p w14:paraId="036BEDE2" w14:textId="77777777" w:rsidR="00AD5AF1" w:rsidRDefault="00571EEA" w:rsidP="007A2129">
      <w:pPr>
        <w:spacing w:line="480" w:lineRule="auto"/>
      </w:pPr>
      <w:r>
        <w:t>Genome scale m</w:t>
      </w:r>
      <w:r w:rsidR="00A512C1">
        <w:t xml:space="preserve">etabolic reconstructions provide </w:t>
      </w:r>
      <w:r>
        <w:t xml:space="preserve">a </w:t>
      </w:r>
      <w:r w:rsidR="00FB02E8">
        <w:t>wide lens</w:t>
      </w:r>
      <w:r>
        <w:t xml:space="preserve"> f</w:t>
      </w:r>
      <w:r w:rsidR="00A512C1">
        <w:t>o</w:t>
      </w:r>
      <w:r>
        <w:t>r</w:t>
      </w:r>
      <w:r w:rsidR="00A512C1">
        <w:t xml:space="preserve"> studying the </w:t>
      </w:r>
      <w:r>
        <w:t>biochemical complexity</w:t>
      </w:r>
      <w:r w:rsidR="00FB02E8">
        <w:t xml:space="preserve"> in a computational setting</w:t>
      </w:r>
      <w:r>
        <w:t>. W</w:t>
      </w:r>
      <w:r w:rsidR="00A512C1">
        <w:t xml:space="preserve">e </w:t>
      </w:r>
      <w:r>
        <w:t xml:space="preserve">used likelihood based </w:t>
      </w:r>
      <w:proofErr w:type="spellStart"/>
      <w:r>
        <w:t>gapfilling</w:t>
      </w:r>
      <w:proofErr w:type="spellEnd"/>
      <w:r>
        <w:t xml:space="preserve"> and meticulous manual curation to build iMR540, a</w:t>
      </w:r>
      <w:r w:rsidR="00A512C1">
        <w:t xml:space="preserve"> comprehensive </w:t>
      </w:r>
      <w:r w:rsidR="00444242">
        <w:t>reconstruction</w:t>
      </w:r>
      <w:r w:rsidR="00A512C1">
        <w:t xml:space="preserve"> of </w:t>
      </w:r>
      <w:r w:rsidR="00A512C1">
        <w:rPr>
          <w:i/>
        </w:rPr>
        <w:t>M. maripaludis</w:t>
      </w:r>
      <w:r w:rsidR="00AD5AF1">
        <w:rPr>
          <w:i/>
        </w:rPr>
        <w:t xml:space="preserve"> </w:t>
      </w:r>
      <w:r w:rsidR="00AD5AF1">
        <w:t>that</w:t>
      </w:r>
      <w:r>
        <w:t xml:space="preserve"> incorporates electron bifurcation to portray cyclical </w:t>
      </w:r>
      <w:r w:rsidR="00AD5AF1">
        <w:t xml:space="preserve">hydrogenotrophic methanogenesis. We incorporated many unique pathways that differentiate our network from </w:t>
      </w:r>
      <w:r w:rsidR="00BC5E1E">
        <w:t>those for other organisms</w:t>
      </w:r>
      <w:r w:rsidR="00AD5AF1">
        <w:t xml:space="preserve">, creating a novel tool for understanding and probing more deeply into hydrogenotrophic methanogenesis. The </w:t>
      </w:r>
      <w:r w:rsidR="00BC5E1E">
        <w:t>resulting network model compared</w:t>
      </w:r>
      <w:r w:rsidR="00AD5AF1">
        <w:t xml:space="preserve"> favorably with measured growth yield and gene knockout data and provided a platform to develop a new method for estimating overall free energy generation during steady state growth.</w:t>
      </w:r>
      <w:r w:rsidR="00A24A0D">
        <w:t xml:space="preserve"> </w:t>
      </w:r>
    </w:p>
    <w:p w14:paraId="5E91ACC0" w14:textId="7FE29CB0" w:rsidR="00CF4E3A" w:rsidRDefault="00AD5AF1" w:rsidP="007A2129">
      <w:pPr>
        <w:spacing w:line="480" w:lineRule="auto"/>
      </w:pPr>
      <w:r>
        <w:t xml:space="preserve">Electron bifurcation is the central energy conservation mechanism in </w:t>
      </w:r>
      <w:r>
        <w:rPr>
          <w:i/>
        </w:rPr>
        <w:t xml:space="preserve">M. maripaludis, </w:t>
      </w:r>
      <w:r>
        <w:t xml:space="preserve">thus it is fitting that this process takes a central role in our reaction network. This mechanism is in </w:t>
      </w:r>
      <w:r w:rsidR="00571EEA">
        <w:t xml:space="preserve">stark contrast to existing methanogen models that contain linear methanogenesis based on </w:t>
      </w:r>
      <w:r w:rsidR="006B28DA">
        <w:t xml:space="preserve">oxidative (electron transport) phosphorylation </w:t>
      </w:r>
      <w:r w:rsidR="00571EEA">
        <w:fldChar w:fldCharType="begin"/>
      </w:r>
      <w:r w:rsidR="007C0A49">
        <w:instrText xml:space="preserve"> ADDIN ZOTERO_ITEM CSL_CITATION {"citationID":"1dnlomru60","properties":{"formattedCitation":"(28, 67, 73)","plainCitation":"(28, 67, 73)"},"citationItems":[{"id":158,"uris":["http://zotero.org/users/2565720/items/RF9EGGTT"],"uri":["http://zotero.org/users/2565720/items/RF9EGGTT"],"itemData":{"id":158,"type":"article-journal","title":"Genome-Scale Metabolic Reconstruction and Hypothesis Testing in the Methanogenic Archaeon &lt;i&gt;Methanosarcina acetivorans&lt;/i&gt; C2A","container-title":"Journal of bacteriology","page":"855–865","volume":"194","issue":"4","source":"Google Scholar","author":[{"family":"Benedict","given":"Matthew N."},{"family":"Gonnerman","given":"Matthew C."},{"family":"Metcalf","given":"William W."},{"family":"Price","given":"Nathan D."}],"issued":{"date-parts":[["2012"]]}}},{"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71EEA">
        <w:fldChar w:fldCharType="separate"/>
      </w:r>
      <w:r w:rsidR="007C0A49" w:rsidRPr="007C0A49">
        <w:t>(28, 67, 73)</w:t>
      </w:r>
      <w:r w:rsidR="00571EEA">
        <w:fldChar w:fldCharType="end"/>
      </w:r>
      <w:r>
        <w:t>.</w:t>
      </w:r>
      <w:r w:rsidR="006B28DA">
        <w:t xml:space="preserve"> While the linear model is correct for methanogens with cytochromes, it is not correct for methanogens without cytochromes such as </w:t>
      </w:r>
      <w:r w:rsidR="006B28DA" w:rsidRPr="00B236BD">
        <w:rPr>
          <w:i/>
        </w:rPr>
        <w:t>M. maripaludis</w:t>
      </w:r>
      <w:r w:rsidR="006B28DA">
        <w:t>.</w:t>
      </w:r>
      <w:r>
        <w:t xml:space="preserve"> We have demonstrated that, in the absence of a membrane-bound </w:t>
      </w:r>
      <w:proofErr w:type="spellStart"/>
      <w:r>
        <w:t>HdrDE</w:t>
      </w:r>
      <w:proofErr w:type="spellEnd"/>
      <w:r>
        <w:t xml:space="preserve"> complex, </w:t>
      </w:r>
      <w:r w:rsidR="00BC5E1E">
        <w:t xml:space="preserve">ferredoxin reduction via </w:t>
      </w:r>
      <w:r w:rsidR="00FA5B57">
        <w:t xml:space="preserve">electron </w:t>
      </w:r>
      <w:r>
        <w:t xml:space="preserve">bifurcation is essential for predicting growth in our network. Furthermore, constraining </w:t>
      </w:r>
      <w:r w:rsidR="006E2558">
        <w:t xml:space="preserve">the energy-conserving </w:t>
      </w:r>
      <w:proofErr w:type="spellStart"/>
      <w:r w:rsidR="006E2558">
        <w:t>Eha</w:t>
      </w:r>
      <w:proofErr w:type="spellEnd"/>
      <w:r w:rsidR="006E2558">
        <w:t>/</w:t>
      </w:r>
      <w:proofErr w:type="spellStart"/>
      <w:r w:rsidR="006E2558">
        <w:t>Ehb</w:t>
      </w:r>
      <w:proofErr w:type="spellEnd"/>
      <w:r w:rsidR="006E2558">
        <w:t xml:space="preserve"> reaction to a minor </w:t>
      </w:r>
      <w:r w:rsidR="006C2B0A">
        <w:t xml:space="preserve">metabolic </w:t>
      </w:r>
      <w:r w:rsidR="006E2558">
        <w:t xml:space="preserve">role provides a stoichiometric hypothesis for the inability of </w:t>
      </w:r>
      <w:r w:rsidR="006E2558">
        <w:rPr>
          <w:i/>
        </w:rPr>
        <w:t xml:space="preserve">M. maripaludis </w:t>
      </w:r>
      <w:r w:rsidR="006E2558">
        <w:t xml:space="preserve">to grow </w:t>
      </w:r>
      <w:proofErr w:type="spellStart"/>
      <w:r w:rsidR="006E2558">
        <w:t>aceticlastically</w:t>
      </w:r>
      <w:proofErr w:type="spellEnd"/>
      <w:r w:rsidR="006E2558">
        <w:t xml:space="preserve"> and will undoubtedly influence model predictions moving forward. </w:t>
      </w:r>
      <w:r w:rsidR="00637BEF">
        <w:t>F</w:t>
      </w:r>
      <w:r w:rsidR="006E2558">
        <w:t xml:space="preserve">erredoxin specificity for these and other reactions remains an open </w:t>
      </w:r>
      <w:r w:rsidR="00637BEF">
        <w:t>question that could profoundly affect electron carrier utilization and have implications in native and mutant genotypes, a possibility we have acknowledged by allowing either promiscuous or specific ferredoxins in our reconstruction.</w:t>
      </w:r>
    </w:p>
    <w:p w14:paraId="159D1DB1" w14:textId="4CD0F648" w:rsidR="00CF4E3A" w:rsidRDefault="00637BEF" w:rsidP="007A2129">
      <w:pPr>
        <w:spacing w:line="480" w:lineRule="auto"/>
      </w:pPr>
      <w:r>
        <w:t xml:space="preserve">Beyond bifurcation itself, we added numerous uncommon biosynthetic pathways to our network from literature sources that further separate it from models of other organisms. These pathways included syntheses for </w:t>
      </w:r>
      <w:r w:rsidR="00CF4E3A">
        <w:t xml:space="preserve">methanogenic coenzymes, </w:t>
      </w:r>
      <w:proofErr w:type="spellStart"/>
      <w:r w:rsidR="00CF4E3A">
        <w:t>archaellin</w:t>
      </w:r>
      <w:proofErr w:type="spellEnd"/>
      <w:r>
        <w:t xml:space="preserve"> sugars and </w:t>
      </w:r>
      <w:proofErr w:type="spellStart"/>
      <w:r>
        <w:t>archaeol</w:t>
      </w:r>
      <w:proofErr w:type="spellEnd"/>
      <w:r>
        <w:t xml:space="preserve"> lipids as well as</w:t>
      </w:r>
      <w:r w:rsidR="00CF4E3A">
        <w:t xml:space="preserve"> </w:t>
      </w:r>
      <w:r>
        <w:t>a relatively novel sulfur</w:t>
      </w:r>
      <w:r w:rsidR="00CF4E3A">
        <w:t xml:space="preserve"> assimilation pathway. </w:t>
      </w:r>
      <w:r>
        <w:t xml:space="preserve">Additionally, using likelihood-based gap filling helped us automatically identify 66 more genes, increasing the gene coverage of our reconstruction prior to the start of manual curation and assigning reaction likelihood scores for many reactions that lend a measure of confidence level to </w:t>
      </w:r>
      <w:r w:rsidR="006C2B0A">
        <w:t>network</w:t>
      </w:r>
      <w:r>
        <w:t xml:space="preserve">. </w:t>
      </w:r>
      <w:r w:rsidR="00CF4E3A">
        <w:t xml:space="preserve">The efficacy of </w:t>
      </w:r>
      <w:r>
        <w:t>these methods</w:t>
      </w:r>
      <w:r w:rsidR="00CF4E3A">
        <w:t xml:space="preserve"> is shown not only in t</w:t>
      </w:r>
      <w:r w:rsidR="00444242">
        <w:t xml:space="preserve">he qualitative accuracy of our </w:t>
      </w:r>
      <w:r w:rsidR="00CF4E3A">
        <w:t xml:space="preserve">reconstruction, but also in the </w:t>
      </w:r>
      <w:r w:rsidR="00444242">
        <w:t>formidable quantitative capabilities</w:t>
      </w:r>
      <w:r w:rsidR="00CF4E3A">
        <w:t xml:space="preserve"> of the resulting model. </w:t>
      </w:r>
      <w:r>
        <w:t xml:space="preserve">Our model performed well in a LOOCV analysis of growth yield data and compared favorably with experimental gene knockout data, suggesting a high propensity for generating predictions that are consistent with observed biology. </w:t>
      </w:r>
    </w:p>
    <w:p w14:paraId="4788BDE8" w14:textId="77777777" w:rsidR="00CF4F3E" w:rsidRDefault="00CF4F3E" w:rsidP="007A2129">
      <w:pPr>
        <w:spacing w:line="480" w:lineRule="auto"/>
      </w:pPr>
      <w:r>
        <w:t xml:space="preserve">For a methanogen living close to the edge of thermodynamic feasibility, we also thought it salient to include some calculation of overall free energy when simulating our model. We have thus introduced a novel method of predicting overall model free energy generation based solely on standard free energies and concentrations of exchange metabolites. Though a </w:t>
      </w:r>
      <w:r w:rsidR="00CD3A80">
        <w:t>relatively</w:t>
      </w:r>
      <w:r>
        <w:t xml:space="preserve"> trivial </w:t>
      </w:r>
      <w:r w:rsidR="00CD3A80">
        <w:lastRenderedPageBreak/>
        <w:t>calculation</w:t>
      </w:r>
      <w:r>
        <w:t xml:space="preserve">, our method gives a quick assessment of whether a predicted flux distribution is thermodynamically possible and could prove a particularly useful tool for guiding future metabolic engineering designs. </w:t>
      </w:r>
    </w:p>
    <w:p w14:paraId="63EA465E" w14:textId="136E338A" w:rsidR="00FB02E8" w:rsidRDefault="00D01715" w:rsidP="007A2129">
      <w:pPr>
        <w:spacing w:line="480" w:lineRule="auto"/>
      </w:pPr>
      <w:r>
        <w:t>While considering</w:t>
      </w:r>
      <w:r w:rsidR="00FB02E8">
        <w:t xml:space="preserve"> our reconstruction’s consistency with existing literature and our model’s high performance on measured data, it is poignant that we acknowledge the limitations in our network. First, though we have attempted to address as many </w:t>
      </w:r>
      <w:r w:rsidR="006C2B0A">
        <w:t xml:space="preserve">parts </w:t>
      </w:r>
      <w:r w:rsidR="00FB02E8">
        <w:t xml:space="preserve">of metabolism as possible, many “dark areas” of </w:t>
      </w:r>
      <w:r w:rsidR="00FB02E8">
        <w:rPr>
          <w:i/>
        </w:rPr>
        <w:t xml:space="preserve">M. maripaludis </w:t>
      </w:r>
      <w:r w:rsidR="00FB02E8">
        <w:t xml:space="preserve">metabolism still exist in our reconstruction. For many of these cases, gene annotations from </w:t>
      </w:r>
      <w:proofErr w:type="spellStart"/>
      <w:r w:rsidR="00FB02E8">
        <w:t>Kbase</w:t>
      </w:r>
      <w:proofErr w:type="spellEnd"/>
      <w:r w:rsidR="00FB02E8">
        <w:t xml:space="preserve"> and likelihood based gap filling give us starting hypotheses for what may be occurring in these dark areas, but the accuracy of these predictions remains unknown until they have been biochemically characterized. </w:t>
      </w:r>
      <w:r w:rsidR="00752D4E">
        <w:t xml:space="preserve">We recognize that our reconstruction effort represents only an incremental step toward understanding </w:t>
      </w:r>
      <w:r w:rsidR="00752D4E">
        <w:rPr>
          <w:i/>
        </w:rPr>
        <w:t xml:space="preserve">M. maripaludis </w:t>
      </w:r>
      <w:r w:rsidR="00752D4E">
        <w:t xml:space="preserve">metabolism and that many other users may follow in our footsteps. With these considerations in mind, we strived for maximum transparency in our metabolic network to make our reconstruction decisions apparent to future users and to make our results easily reproducible. </w:t>
      </w:r>
      <w:r w:rsidR="00FB02E8">
        <w:t xml:space="preserve">There is ample opportunity for improving our reconstruction in the future by elucidating the missing information for these dark areas and we hope that by providing information on the origins and likelihoods of our reactions, we can encourage exploration of these as-yet-unknown pathways. </w:t>
      </w:r>
    </w:p>
    <w:p w14:paraId="2D9A833A" w14:textId="15FBFE4B" w:rsidR="00FB02E8" w:rsidRDefault="00FB02E8" w:rsidP="007A2129">
      <w:pPr>
        <w:spacing w:line="480" w:lineRule="auto"/>
      </w:pPr>
      <w:r>
        <w:t xml:space="preserve">Second, </w:t>
      </w:r>
      <w:r w:rsidR="00D01715">
        <w:t>we</w:t>
      </w:r>
      <w:r>
        <w:t xml:space="preserve"> recognize that even for the areas of metabolism that we understand well, our model is purely </w:t>
      </w:r>
      <w:r w:rsidR="00752D4E">
        <w:t>stoichiometric</w:t>
      </w:r>
      <w:r>
        <w:t xml:space="preserve"> and therefore can only provide predictions from a metabolic perspective. </w:t>
      </w:r>
      <w:r w:rsidR="003E2C91">
        <w:t xml:space="preserve">This somewhat limits the scope of questions we can ask using our reconstruction because it does not explicitly include information for other cellular processes, e.g. transcriptional regulation. </w:t>
      </w:r>
      <w:r w:rsidR="006C2B0A">
        <w:t>Given the wide expanse of unknown metabolism, we do not perceive this limitation as particularly crippling, as we can still ask a plentiful supply of questions just within the realm of stoichiometry. In the future, if we wish to</w:t>
      </w:r>
      <w:r w:rsidR="00752D4E">
        <w:t xml:space="preserve"> address this limitation</w:t>
      </w:r>
      <w:r w:rsidR="003E2C91">
        <w:t xml:space="preserve"> our stoichiometric predictions could be combined with those from other </w:t>
      </w:r>
      <w:r w:rsidR="006C2B0A">
        <w:t>types of structures</w:t>
      </w:r>
      <w:r w:rsidR="003E2C91">
        <w:t>, thus providing the tools to probe questions that include other cellular processes.</w:t>
      </w:r>
      <w:r w:rsidR="00A24A0D">
        <w:t xml:space="preserve"> </w:t>
      </w:r>
    </w:p>
    <w:p w14:paraId="1BA9244F" w14:textId="77777777" w:rsidR="00BC5E1E" w:rsidRPr="00DA7656" w:rsidRDefault="003E2C91" w:rsidP="00BC5E1E">
      <w:pPr>
        <w:spacing w:line="480" w:lineRule="auto"/>
      </w:pPr>
      <w:r>
        <w:t>Lastly, we stress that even w</w:t>
      </w:r>
      <w:r w:rsidR="00E95B31">
        <w:t>ithin the metabolic space,</w:t>
      </w:r>
      <w:r w:rsidR="00637BEF">
        <w:t xml:space="preserve"> </w:t>
      </w:r>
      <w:r>
        <w:t>our model</w:t>
      </w:r>
      <w:r w:rsidR="00BC5E1E">
        <w:t>’s power lies in</w:t>
      </w:r>
      <w:r w:rsidR="00637BEF">
        <w:t xml:space="preserve"> predict</w:t>
      </w:r>
      <w:r w:rsidR="00BC5E1E">
        <w:t>ing</w:t>
      </w:r>
      <w:r w:rsidR="00637BEF">
        <w:t xml:space="preserve"> the scope of </w:t>
      </w:r>
      <w:r w:rsidR="00BC5E1E">
        <w:t xml:space="preserve">metabolic </w:t>
      </w:r>
      <w:r w:rsidR="00D93A73">
        <w:t>possibility, not absolute biological reality</w:t>
      </w:r>
      <w:r w:rsidR="00637BEF">
        <w:t xml:space="preserve">. Any </w:t>
      </w:r>
      <w:r w:rsidR="00D93A73">
        <w:t>particular flux distribution</w:t>
      </w:r>
      <w:r w:rsidR="00752D4E">
        <w:t xml:space="preserve"> </w:t>
      </w:r>
      <w:r w:rsidR="00E95B31">
        <w:t>should be considered</w:t>
      </w:r>
      <w:r w:rsidR="00752D4E">
        <w:t xml:space="preserve"> a hypothesis </w:t>
      </w:r>
      <w:r w:rsidR="00D01715">
        <w:t>about the what our</w:t>
      </w:r>
      <w:r w:rsidR="00637BEF">
        <w:t xml:space="preserve"> organism </w:t>
      </w:r>
      <w:r w:rsidR="00D01715">
        <w:t xml:space="preserve">can theoretically achieve, </w:t>
      </w:r>
      <w:r w:rsidR="00E95B31">
        <w:t xml:space="preserve">not a precise </w:t>
      </w:r>
      <w:r w:rsidR="00752D4E">
        <w:t xml:space="preserve">prediction about all metabolic fluxes. </w:t>
      </w:r>
      <w:r w:rsidR="00E95B31">
        <w:t>T</w:t>
      </w:r>
      <w:r w:rsidR="00752D4E">
        <w:t xml:space="preserve">hese predictions </w:t>
      </w:r>
      <w:r w:rsidR="00E95B31">
        <w:t xml:space="preserve">provide valuable insight </w:t>
      </w:r>
      <w:r w:rsidR="00D01715">
        <w:t xml:space="preserve">into </w:t>
      </w:r>
      <w:r w:rsidR="00752D4E">
        <w:t xml:space="preserve">the potential metabolic capabilities of our organism, but it would be folly to accept </w:t>
      </w:r>
      <w:r w:rsidR="00E95B31">
        <w:t>any single</w:t>
      </w:r>
      <w:r w:rsidR="00752D4E">
        <w:t xml:space="preserve"> prediction as a facsimile of reality.</w:t>
      </w:r>
      <w:r w:rsidR="00E95B31">
        <w:t xml:space="preserve"> </w:t>
      </w:r>
      <w:r w:rsidR="00BC5E1E">
        <w:t xml:space="preserve">Such a consideration is vital when considering our model or any other model as a tool for facilitating metabolic engineering designs because any model prediction should be considered as a starting point rather than a final product. By </w:t>
      </w:r>
      <w:r w:rsidR="00637BEF">
        <w:t>explicitly</w:t>
      </w:r>
      <w:r w:rsidR="00BC5E1E">
        <w:t xml:space="preserve"> acknowledging </w:t>
      </w:r>
      <w:r w:rsidR="00637BEF">
        <w:t>this limitation, we hope to realistically portray</w:t>
      </w:r>
      <w:r w:rsidR="00E95B31">
        <w:t xml:space="preserve"> the capabilities of</w:t>
      </w:r>
      <w:r w:rsidR="00637BEF">
        <w:t xml:space="preserve"> our reconstruction</w:t>
      </w:r>
      <w:r w:rsidR="00D93A73">
        <w:t xml:space="preserve"> </w:t>
      </w:r>
      <w:r w:rsidR="00BC5E1E">
        <w:t>as a tool to better understand the unique biochemistry of hydrogenotrophic methanogens, push forward biochemical discovery in these organisms, and unlock their potential as metabolic engineering targets.</w:t>
      </w:r>
    </w:p>
    <w:p w14:paraId="42E2B52E" w14:textId="77777777" w:rsidR="00414739" w:rsidRDefault="00414739" w:rsidP="00414739">
      <w:pPr>
        <w:pStyle w:val="Heading1"/>
      </w:pPr>
      <w:r>
        <w:lastRenderedPageBreak/>
        <w:t>Acknowledgements</w:t>
      </w:r>
    </w:p>
    <w:p w14:paraId="0E4D6E52" w14:textId="77777777" w:rsidR="00414739" w:rsidRDefault="000F5D2B" w:rsidP="00BF524A">
      <w:pPr>
        <w:spacing w:line="480" w:lineRule="auto"/>
      </w:pPr>
      <w:r>
        <w:t xml:space="preserve">We would like to thank </w:t>
      </w:r>
      <w:proofErr w:type="spellStart"/>
      <w:r>
        <w:t>Eliora</w:t>
      </w:r>
      <w:proofErr w:type="spellEnd"/>
      <w:r>
        <w:t xml:space="preserve"> </w:t>
      </w:r>
      <w:proofErr w:type="spellStart"/>
      <w:r>
        <w:t>Gachelet</w:t>
      </w:r>
      <w:proofErr w:type="spellEnd"/>
      <w:r>
        <w:t xml:space="preserve"> </w:t>
      </w:r>
      <w:r w:rsidR="00BF524A">
        <w:t xml:space="preserve">for assisting </w:t>
      </w:r>
      <w:r w:rsidR="00CD3E73">
        <w:t xml:space="preserve">enormously </w:t>
      </w:r>
      <w:r w:rsidR="00BF524A">
        <w:t xml:space="preserve">in chemostat growth experiments </w:t>
      </w:r>
      <w:r>
        <w:t xml:space="preserve">and </w:t>
      </w:r>
      <w:r w:rsidR="00CD3E73">
        <w:t xml:space="preserve">Dr. </w:t>
      </w:r>
      <w:r>
        <w:t xml:space="preserve">Matthew Benedict for </w:t>
      </w:r>
      <w:r w:rsidR="00BF524A">
        <w:t>his expertise and advice concerning methanogenic archaea, likelihood-based gap</w:t>
      </w:r>
      <w:r w:rsidR="00CD3E73">
        <w:t xml:space="preserve"> </w:t>
      </w:r>
      <w:r w:rsidR="00BF524A">
        <w:t>filling, and metabolic model construction.</w:t>
      </w:r>
    </w:p>
    <w:p w14:paraId="4B8DF3A4" w14:textId="77777777" w:rsidR="00A40676" w:rsidRPr="00A40676" w:rsidRDefault="00414739" w:rsidP="00BF524A">
      <w:pPr>
        <w:pStyle w:val="Heading1"/>
      </w:pPr>
      <w:r>
        <w:t>References</w:t>
      </w:r>
    </w:p>
    <w:commentRangeStart w:id="423"/>
    <w:p w14:paraId="6A9F987D" w14:textId="77777777" w:rsidR="000D73AB" w:rsidRDefault="00A40676" w:rsidP="00E52A76">
      <w:pPr>
        <w:pStyle w:val="Bibliography"/>
      </w:pPr>
      <w:r>
        <w:fldChar w:fldCharType="begin"/>
      </w:r>
      <w:r w:rsidR="007C0A49">
        <w:instrText xml:space="preserve"> ADDIN ZOTERO_BIBL {"custom":[]} CSL_BIBLIOGRAPHY </w:instrText>
      </w:r>
      <w:r>
        <w:fldChar w:fldCharType="separate"/>
      </w:r>
      <w:r w:rsidR="000D73AB">
        <w:t xml:space="preserve">1. </w:t>
      </w:r>
      <w:r w:rsidR="000D73AB">
        <w:tab/>
      </w:r>
      <w:r w:rsidR="000D73AB">
        <w:rPr>
          <w:b/>
          <w:bCs/>
        </w:rPr>
        <w:t>Haynes CA</w:t>
      </w:r>
      <w:r w:rsidR="000D73AB">
        <w:t xml:space="preserve">, </w:t>
      </w:r>
      <w:r w:rsidR="000D73AB">
        <w:rPr>
          <w:b/>
          <w:bCs/>
        </w:rPr>
        <w:t>Gonzalez R</w:t>
      </w:r>
      <w:r w:rsidR="000D73AB">
        <w:t xml:space="preserve">. 2014. Rethinking biological activation of methane and conversion to liquid fuels. Nat Chem Biol </w:t>
      </w:r>
      <w:r w:rsidR="000D73AB">
        <w:rPr>
          <w:b/>
          <w:bCs/>
        </w:rPr>
        <w:t>10</w:t>
      </w:r>
      <w:r w:rsidR="000D73AB">
        <w:t>:331–339.</w:t>
      </w:r>
    </w:p>
    <w:p w14:paraId="07A9D69E" w14:textId="77777777" w:rsidR="000D73AB" w:rsidRDefault="000D73AB" w:rsidP="00E52A76">
      <w:pPr>
        <w:pStyle w:val="Bibliography"/>
      </w:pPr>
      <w:r>
        <w:t xml:space="preserve">2. </w:t>
      </w:r>
      <w:r>
        <w:tab/>
      </w:r>
      <w:r>
        <w:rPr>
          <w:b/>
          <w:bCs/>
        </w:rPr>
        <w:t>Levi M</w:t>
      </w:r>
      <w:r>
        <w:t xml:space="preserve">. 2013. Climate consequences of natural gas as a bridge fuel. Clim Change </w:t>
      </w:r>
      <w:r>
        <w:rPr>
          <w:b/>
          <w:bCs/>
        </w:rPr>
        <w:t>118</w:t>
      </w:r>
      <w:r>
        <w:t>:609–623.</w:t>
      </w:r>
    </w:p>
    <w:p w14:paraId="199B31C2" w14:textId="77777777" w:rsidR="000D73AB" w:rsidRDefault="000D73AB" w:rsidP="00E52A76">
      <w:pPr>
        <w:pStyle w:val="Bibliography"/>
      </w:pPr>
      <w:r>
        <w:t xml:space="preserve">3. </w:t>
      </w:r>
      <w:r>
        <w:tab/>
      </w:r>
      <w:r>
        <w:rPr>
          <w:b/>
          <w:bCs/>
        </w:rPr>
        <w:t>Mueller TJ</w:t>
      </w:r>
      <w:r>
        <w:t xml:space="preserve">, </w:t>
      </w:r>
      <w:r>
        <w:rPr>
          <w:b/>
          <w:bCs/>
        </w:rPr>
        <w:t>Grisewood MJ</w:t>
      </w:r>
      <w:r>
        <w:t xml:space="preserve">, </w:t>
      </w:r>
      <w:r>
        <w:rPr>
          <w:b/>
          <w:bCs/>
        </w:rPr>
        <w:t>Nazem-Bokaee H</w:t>
      </w:r>
      <w:r>
        <w:t xml:space="preserve">, </w:t>
      </w:r>
      <w:r>
        <w:rPr>
          <w:b/>
          <w:bCs/>
        </w:rPr>
        <w:t>Gopalakrishnan S</w:t>
      </w:r>
      <w:r>
        <w:t xml:space="preserve">, </w:t>
      </w:r>
      <w:r>
        <w:rPr>
          <w:b/>
          <w:bCs/>
        </w:rPr>
        <w:t>Ferry JG</w:t>
      </w:r>
      <w:r>
        <w:t xml:space="preserve">, </w:t>
      </w:r>
      <w:r>
        <w:rPr>
          <w:b/>
          <w:bCs/>
        </w:rPr>
        <w:t>Wood TK</w:t>
      </w:r>
      <w:r>
        <w:t xml:space="preserve">, </w:t>
      </w:r>
      <w:r>
        <w:rPr>
          <w:b/>
          <w:bCs/>
        </w:rPr>
        <w:t>Maranas CD</w:t>
      </w:r>
      <w:r>
        <w:t xml:space="preserve">. 2014. Methane oxidation by anaerobic archaea for conversion to liquid fuels. J Ind Microbiol Biotechnol </w:t>
      </w:r>
      <w:r>
        <w:rPr>
          <w:b/>
          <w:bCs/>
        </w:rPr>
        <w:t>42</w:t>
      </w:r>
      <w:r>
        <w:t>:391–401.</w:t>
      </w:r>
    </w:p>
    <w:p w14:paraId="71D0A874" w14:textId="77777777" w:rsidR="000D73AB" w:rsidRDefault="000D73AB" w:rsidP="00E52A76">
      <w:pPr>
        <w:pStyle w:val="Bibliography"/>
      </w:pPr>
      <w:r>
        <w:t xml:space="preserve">4. </w:t>
      </w:r>
      <w:r>
        <w:tab/>
      </w:r>
      <w:r>
        <w:rPr>
          <w:b/>
          <w:bCs/>
        </w:rPr>
        <w:t>Montzka SA</w:t>
      </w:r>
      <w:r>
        <w:t xml:space="preserve">, </w:t>
      </w:r>
      <w:r>
        <w:rPr>
          <w:b/>
          <w:bCs/>
        </w:rPr>
        <w:t>Dlugokencky EJ</w:t>
      </w:r>
      <w:r>
        <w:t xml:space="preserve">, </w:t>
      </w:r>
      <w:r>
        <w:rPr>
          <w:b/>
          <w:bCs/>
        </w:rPr>
        <w:t>Butler JH</w:t>
      </w:r>
      <w:r>
        <w:t xml:space="preserve">. 2011. Non-CO2 greenhouse gases and climate change. Nature </w:t>
      </w:r>
      <w:r>
        <w:rPr>
          <w:b/>
          <w:bCs/>
        </w:rPr>
        <w:t>476</w:t>
      </w:r>
      <w:r>
        <w:t>:43–50.</w:t>
      </w:r>
    </w:p>
    <w:p w14:paraId="6CDB6732" w14:textId="77777777" w:rsidR="000D73AB" w:rsidRDefault="000D73AB" w:rsidP="00E52A76">
      <w:pPr>
        <w:pStyle w:val="Bibliography"/>
      </w:pPr>
      <w:r>
        <w:t xml:space="preserve">5. </w:t>
      </w:r>
      <w:r>
        <w:tab/>
      </w:r>
      <w:r>
        <w:rPr>
          <w:b/>
          <w:bCs/>
        </w:rPr>
        <w:t>Kirschke S</w:t>
      </w:r>
      <w:r>
        <w:t xml:space="preserve">, </w:t>
      </w:r>
      <w:r>
        <w:rPr>
          <w:b/>
          <w:bCs/>
        </w:rPr>
        <w:t>Bousquet P</w:t>
      </w:r>
      <w:r>
        <w:t xml:space="preserve">, </w:t>
      </w:r>
      <w:r>
        <w:rPr>
          <w:b/>
          <w:bCs/>
        </w:rPr>
        <w:t>Ciais P</w:t>
      </w:r>
      <w:r>
        <w:t xml:space="preserve">, </w:t>
      </w:r>
      <w:r>
        <w:rPr>
          <w:b/>
          <w:bCs/>
        </w:rPr>
        <w:t>Saunois M</w:t>
      </w:r>
      <w:r>
        <w:t xml:space="preserve">, </w:t>
      </w:r>
      <w:r>
        <w:rPr>
          <w:b/>
          <w:bCs/>
        </w:rPr>
        <w:t>Canadell JG</w:t>
      </w:r>
      <w:r>
        <w:t xml:space="preserve">, </w:t>
      </w:r>
      <w:r>
        <w:rPr>
          <w:b/>
          <w:bCs/>
        </w:rPr>
        <w:t>Dlugokencky EJ</w:t>
      </w:r>
      <w:r>
        <w:t xml:space="preserve">, </w:t>
      </w:r>
      <w:r>
        <w:rPr>
          <w:b/>
          <w:bCs/>
        </w:rPr>
        <w:t>Bergamaschi P</w:t>
      </w:r>
      <w:r>
        <w:t xml:space="preserve">, </w:t>
      </w:r>
      <w:r>
        <w:rPr>
          <w:b/>
          <w:bCs/>
        </w:rPr>
        <w:t>Bergmann D</w:t>
      </w:r>
      <w:r>
        <w:t xml:space="preserve">, </w:t>
      </w:r>
      <w:r>
        <w:rPr>
          <w:b/>
          <w:bCs/>
        </w:rPr>
        <w:t>Blake DR</w:t>
      </w:r>
      <w:r>
        <w:t xml:space="preserve">, </w:t>
      </w:r>
      <w:r>
        <w:rPr>
          <w:b/>
          <w:bCs/>
        </w:rPr>
        <w:t>Bruhwiler L</w:t>
      </w:r>
      <w:r>
        <w:t xml:space="preserve">, </w:t>
      </w:r>
      <w:r>
        <w:rPr>
          <w:b/>
          <w:bCs/>
        </w:rPr>
        <w:t>Cameron-Smith P</w:t>
      </w:r>
      <w:r>
        <w:t xml:space="preserve">, </w:t>
      </w:r>
      <w:r>
        <w:rPr>
          <w:b/>
          <w:bCs/>
        </w:rPr>
        <w:t>Castaldi S</w:t>
      </w:r>
      <w:r>
        <w:t xml:space="preserve">, </w:t>
      </w:r>
      <w:r>
        <w:rPr>
          <w:b/>
          <w:bCs/>
        </w:rPr>
        <w:t>Chevallier F</w:t>
      </w:r>
      <w:r>
        <w:t xml:space="preserve">, </w:t>
      </w:r>
      <w:r>
        <w:rPr>
          <w:b/>
          <w:bCs/>
        </w:rPr>
        <w:t>Feng L</w:t>
      </w:r>
      <w:r>
        <w:t xml:space="preserve">, </w:t>
      </w:r>
      <w:r>
        <w:rPr>
          <w:b/>
          <w:bCs/>
        </w:rPr>
        <w:t>Fraser A</w:t>
      </w:r>
      <w:r>
        <w:t xml:space="preserve">, </w:t>
      </w:r>
      <w:r>
        <w:rPr>
          <w:b/>
          <w:bCs/>
        </w:rPr>
        <w:t>Heimann M</w:t>
      </w:r>
      <w:r>
        <w:t xml:space="preserve">, </w:t>
      </w:r>
      <w:r>
        <w:rPr>
          <w:b/>
          <w:bCs/>
        </w:rPr>
        <w:t>Hodson EL</w:t>
      </w:r>
      <w:r>
        <w:t xml:space="preserve">, </w:t>
      </w:r>
      <w:r>
        <w:rPr>
          <w:b/>
          <w:bCs/>
        </w:rPr>
        <w:t>Houweling S</w:t>
      </w:r>
      <w:r>
        <w:t xml:space="preserve">, </w:t>
      </w:r>
      <w:r>
        <w:rPr>
          <w:b/>
          <w:bCs/>
        </w:rPr>
        <w:t>Josse B</w:t>
      </w:r>
      <w:r>
        <w:t xml:space="preserve">, </w:t>
      </w:r>
      <w:r>
        <w:rPr>
          <w:b/>
          <w:bCs/>
        </w:rPr>
        <w:t>Fraser PJ</w:t>
      </w:r>
      <w:r>
        <w:t xml:space="preserve">, </w:t>
      </w:r>
      <w:r>
        <w:rPr>
          <w:b/>
          <w:bCs/>
        </w:rPr>
        <w:t>Krummel PB</w:t>
      </w:r>
      <w:r>
        <w:t xml:space="preserve">, </w:t>
      </w:r>
      <w:r>
        <w:rPr>
          <w:b/>
          <w:bCs/>
        </w:rPr>
        <w:t>Lamarque J-F</w:t>
      </w:r>
      <w:r>
        <w:t xml:space="preserve">, </w:t>
      </w:r>
      <w:r>
        <w:rPr>
          <w:b/>
          <w:bCs/>
        </w:rPr>
        <w:t>Langenfelds RL</w:t>
      </w:r>
      <w:r>
        <w:t xml:space="preserve">, </w:t>
      </w:r>
      <w:r>
        <w:rPr>
          <w:b/>
          <w:bCs/>
        </w:rPr>
        <w:t>Le Quéré C</w:t>
      </w:r>
      <w:r>
        <w:t xml:space="preserve">, </w:t>
      </w:r>
      <w:r>
        <w:rPr>
          <w:b/>
          <w:bCs/>
        </w:rPr>
        <w:t>Naik V</w:t>
      </w:r>
      <w:r>
        <w:t xml:space="preserve">, </w:t>
      </w:r>
      <w:r>
        <w:rPr>
          <w:b/>
          <w:bCs/>
        </w:rPr>
        <w:t>O’Doherty S</w:t>
      </w:r>
      <w:r>
        <w:t xml:space="preserve">, </w:t>
      </w:r>
      <w:r>
        <w:rPr>
          <w:b/>
          <w:bCs/>
        </w:rPr>
        <w:t>Palmer PI</w:t>
      </w:r>
      <w:r>
        <w:t xml:space="preserve">, </w:t>
      </w:r>
      <w:r>
        <w:rPr>
          <w:b/>
          <w:bCs/>
        </w:rPr>
        <w:t>Pison I</w:t>
      </w:r>
      <w:r>
        <w:t xml:space="preserve">, </w:t>
      </w:r>
      <w:r>
        <w:rPr>
          <w:b/>
          <w:bCs/>
        </w:rPr>
        <w:t>Plummer D</w:t>
      </w:r>
      <w:r>
        <w:t xml:space="preserve">, </w:t>
      </w:r>
      <w:r>
        <w:rPr>
          <w:b/>
          <w:bCs/>
        </w:rPr>
        <w:t>Poulter B</w:t>
      </w:r>
      <w:r>
        <w:t xml:space="preserve">, </w:t>
      </w:r>
      <w:r>
        <w:rPr>
          <w:b/>
          <w:bCs/>
        </w:rPr>
        <w:t>Prinn RG</w:t>
      </w:r>
      <w:r>
        <w:t xml:space="preserve">, </w:t>
      </w:r>
      <w:r>
        <w:rPr>
          <w:b/>
          <w:bCs/>
        </w:rPr>
        <w:t>Rigby M</w:t>
      </w:r>
      <w:r>
        <w:t xml:space="preserve">, </w:t>
      </w:r>
      <w:r>
        <w:rPr>
          <w:b/>
          <w:bCs/>
        </w:rPr>
        <w:t>Ringeval B</w:t>
      </w:r>
      <w:r>
        <w:t xml:space="preserve">, </w:t>
      </w:r>
      <w:r>
        <w:rPr>
          <w:b/>
          <w:bCs/>
        </w:rPr>
        <w:t>Santini M</w:t>
      </w:r>
      <w:r>
        <w:t xml:space="preserve">, </w:t>
      </w:r>
      <w:r>
        <w:rPr>
          <w:b/>
          <w:bCs/>
        </w:rPr>
        <w:t>Schmidt M</w:t>
      </w:r>
      <w:r>
        <w:t xml:space="preserve">, </w:t>
      </w:r>
      <w:r>
        <w:rPr>
          <w:b/>
          <w:bCs/>
        </w:rPr>
        <w:t>Shindell DT</w:t>
      </w:r>
      <w:r>
        <w:t xml:space="preserve">, </w:t>
      </w:r>
      <w:r>
        <w:rPr>
          <w:b/>
          <w:bCs/>
        </w:rPr>
        <w:t>Simpson IJ</w:t>
      </w:r>
      <w:r>
        <w:t xml:space="preserve">, </w:t>
      </w:r>
      <w:r>
        <w:rPr>
          <w:b/>
          <w:bCs/>
        </w:rPr>
        <w:t>Spahni R</w:t>
      </w:r>
      <w:r>
        <w:t xml:space="preserve">, </w:t>
      </w:r>
      <w:r>
        <w:rPr>
          <w:b/>
          <w:bCs/>
        </w:rPr>
        <w:t>Steele LP</w:t>
      </w:r>
      <w:r>
        <w:t xml:space="preserve">, </w:t>
      </w:r>
      <w:r>
        <w:rPr>
          <w:b/>
          <w:bCs/>
        </w:rPr>
        <w:t>Strode SA</w:t>
      </w:r>
      <w:r>
        <w:t xml:space="preserve">, </w:t>
      </w:r>
      <w:r>
        <w:rPr>
          <w:b/>
          <w:bCs/>
        </w:rPr>
        <w:t>Sudo K</w:t>
      </w:r>
      <w:r>
        <w:t xml:space="preserve">, </w:t>
      </w:r>
      <w:r>
        <w:rPr>
          <w:b/>
          <w:bCs/>
        </w:rPr>
        <w:t>Szopa S</w:t>
      </w:r>
      <w:r>
        <w:t xml:space="preserve">, </w:t>
      </w:r>
      <w:r>
        <w:rPr>
          <w:b/>
          <w:bCs/>
        </w:rPr>
        <w:t>van der Werf GR</w:t>
      </w:r>
      <w:r>
        <w:t xml:space="preserve">, </w:t>
      </w:r>
      <w:r>
        <w:rPr>
          <w:b/>
          <w:bCs/>
        </w:rPr>
        <w:t>Voulgarakis A</w:t>
      </w:r>
      <w:r>
        <w:t xml:space="preserve">, </w:t>
      </w:r>
      <w:r>
        <w:rPr>
          <w:b/>
          <w:bCs/>
        </w:rPr>
        <w:t>van Weele M</w:t>
      </w:r>
      <w:r>
        <w:t xml:space="preserve">, </w:t>
      </w:r>
      <w:r>
        <w:rPr>
          <w:b/>
          <w:bCs/>
        </w:rPr>
        <w:t>Weiss RF</w:t>
      </w:r>
      <w:r>
        <w:t xml:space="preserve">, </w:t>
      </w:r>
      <w:r>
        <w:rPr>
          <w:b/>
          <w:bCs/>
        </w:rPr>
        <w:t>Williams JE</w:t>
      </w:r>
      <w:r>
        <w:t xml:space="preserve">, </w:t>
      </w:r>
      <w:r>
        <w:rPr>
          <w:b/>
          <w:bCs/>
        </w:rPr>
        <w:t>Zeng G</w:t>
      </w:r>
      <w:r>
        <w:t xml:space="preserve">. 2013. Three decades of global methane sources and sinks. Nat Geosci </w:t>
      </w:r>
      <w:r>
        <w:rPr>
          <w:b/>
          <w:bCs/>
        </w:rPr>
        <w:t>6</w:t>
      </w:r>
      <w:r>
        <w:t>:813–823.</w:t>
      </w:r>
    </w:p>
    <w:p w14:paraId="3812C926" w14:textId="77777777" w:rsidR="000D73AB" w:rsidRDefault="000D73AB" w:rsidP="00E52A76">
      <w:pPr>
        <w:pStyle w:val="Bibliography"/>
      </w:pPr>
      <w:r>
        <w:t xml:space="preserve">6. </w:t>
      </w:r>
      <w:r>
        <w:tab/>
      </w:r>
      <w:r>
        <w:rPr>
          <w:b/>
          <w:bCs/>
        </w:rPr>
        <w:t>Thauer RK</w:t>
      </w:r>
      <w:r>
        <w:t xml:space="preserve">, </w:t>
      </w:r>
      <w:r>
        <w:rPr>
          <w:b/>
          <w:bCs/>
        </w:rPr>
        <w:t>Kaster A-K</w:t>
      </w:r>
      <w:r>
        <w:t xml:space="preserve">, </w:t>
      </w:r>
      <w:r>
        <w:rPr>
          <w:b/>
          <w:bCs/>
        </w:rPr>
        <w:t>Seedorf H</w:t>
      </w:r>
      <w:r>
        <w:t xml:space="preserve">, </w:t>
      </w:r>
      <w:r>
        <w:rPr>
          <w:b/>
          <w:bCs/>
        </w:rPr>
        <w:t>Buckel W</w:t>
      </w:r>
      <w:r>
        <w:t xml:space="preserve">, </w:t>
      </w:r>
      <w:r>
        <w:rPr>
          <w:b/>
          <w:bCs/>
        </w:rPr>
        <w:t>Hedderich R</w:t>
      </w:r>
      <w:r>
        <w:t xml:space="preserve">. 2008. Methanogenic archaea: ecologically relevant differences in energy conservation. Nat Rev Microbiol </w:t>
      </w:r>
      <w:r>
        <w:rPr>
          <w:b/>
          <w:bCs/>
        </w:rPr>
        <w:t>6</w:t>
      </w:r>
      <w:r>
        <w:t>:579–591.</w:t>
      </w:r>
    </w:p>
    <w:p w14:paraId="43BB8481" w14:textId="77777777" w:rsidR="000D73AB" w:rsidRDefault="000D73AB" w:rsidP="00E52A76">
      <w:pPr>
        <w:pStyle w:val="Bibliography"/>
      </w:pPr>
      <w:r>
        <w:t xml:space="preserve">7. </w:t>
      </w:r>
      <w:r>
        <w:tab/>
      </w:r>
      <w:r>
        <w:rPr>
          <w:b/>
          <w:bCs/>
        </w:rPr>
        <w:t>DiMarco AA</w:t>
      </w:r>
      <w:r>
        <w:t xml:space="preserve">, </w:t>
      </w:r>
      <w:r>
        <w:rPr>
          <w:b/>
          <w:bCs/>
        </w:rPr>
        <w:t>Bobik TA</w:t>
      </w:r>
      <w:r>
        <w:t xml:space="preserve">, </w:t>
      </w:r>
      <w:r>
        <w:rPr>
          <w:b/>
          <w:bCs/>
        </w:rPr>
        <w:t>Wolfe RS</w:t>
      </w:r>
      <w:r>
        <w:t xml:space="preserve">. 1990. Unusual coenzymes of methanogenesis. Annu Rev Biochem </w:t>
      </w:r>
      <w:r>
        <w:rPr>
          <w:b/>
          <w:bCs/>
        </w:rPr>
        <w:t>59</w:t>
      </w:r>
      <w:r>
        <w:t>:355–394.</w:t>
      </w:r>
    </w:p>
    <w:p w14:paraId="0BD73091" w14:textId="77777777" w:rsidR="000D73AB" w:rsidRDefault="000D73AB" w:rsidP="00E52A76">
      <w:pPr>
        <w:pStyle w:val="Bibliography"/>
      </w:pPr>
      <w:r>
        <w:t xml:space="preserve">8. </w:t>
      </w:r>
      <w:r>
        <w:tab/>
        <w:t xml:space="preserve"> structure of func of enzymes H2CO2 pathway 2002.pdf.</w:t>
      </w:r>
    </w:p>
    <w:p w14:paraId="596EED23" w14:textId="77777777" w:rsidR="000D73AB" w:rsidRDefault="000D73AB" w:rsidP="00E52A76">
      <w:pPr>
        <w:pStyle w:val="Bibliography"/>
      </w:pPr>
      <w:r>
        <w:t xml:space="preserve">9. </w:t>
      </w:r>
      <w:r>
        <w:tab/>
      </w:r>
      <w:r>
        <w:rPr>
          <w:b/>
          <w:bCs/>
        </w:rPr>
        <w:t>Costa KC</w:t>
      </w:r>
      <w:r>
        <w:t xml:space="preserve">, </w:t>
      </w:r>
      <w:r>
        <w:rPr>
          <w:b/>
          <w:bCs/>
        </w:rPr>
        <w:t>Leigh JA</w:t>
      </w:r>
      <w:r>
        <w:t xml:space="preserve">. 2014. Metabolic versatility in methanogens. Curr Opin Biotechnol </w:t>
      </w:r>
      <w:r>
        <w:rPr>
          <w:b/>
          <w:bCs/>
        </w:rPr>
        <w:t>29</w:t>
      </w:r>
      <w:r>
        <w:t>:70–75.</w:t>
      </w:r>
    </w:p>
    <w:p w14:paraId="0F8C35FA" w14:textId="77777777" w:rsidR="000D73AB" w:rsidRDefault="000D73AB" w:rsidP="00E52A76">
      <w:pPr>
        <w:pStyle w:val="Bibliography"/>
      </w:pPr>
      <w:r>
        <w:t xml:space="preserve">10. </w:t>
      </w:r>
      <w:r>
        <w:tab/>
      </w:r>
      <w:r>
        <w:rPr>
          <w:b/>
          <w:bCs/>
        </w:rPr>
        <w:t>Welte C</w:t>
      </w:r>
      <w:r>
        <w:t xml:space="preserve">, </w:t>
      </w:r>
      <w:r>
        <w:rPr>
          <w:b/>
          <w:bCs/>
        </w:rPr>
        <w:t>Deppenmeier U</w:t>
      </w:r>
      <w:r>
        <w:t xml:space="preserve">. 2014. Bioenergetics and anaerobic respiratory chains of aceticlastic methanogens. Biochim Biophys Acta BBA - Bioenerg </w:t>
      </w:r>
      <w:r>
        <w:rPr>
          <w:b/>
          <w:bCs/>
        </w:rPr>
        <w:t>1837</w:t>
      </w:r>
      <w:r>
        <w:t>:1130–1147.</w:t>
      </w:r>
    </w:p>
    <w:p w14:paraId="10FF7EA1" w14:textId="77777777" w:rsidR="000D73AB" w:rsidRDefault="000D73AB" w:rsidP="00E52A76">
      <w:pPr>
        <w:pStyle w:val="Bibliography"/>
      </w:pPr>
      <w:r>
        <w:t xml:space="preserve">11. </w:t>
      </w:r>
      <w:r>
        <w:tab/>
      </w:r>
      <w:r>
        <w:rPr>
          <w:b/>
          <w:bCs/>
        </w:rPr>
        <w:t>Heiden S</w:t>
      </w:r>
      <w:r>
        <w:t xml:space="preserve">, </w:t>
      </w:r>
      <w:r>
        <w:rPr>
          <w:b/>
          <w:bCs/>
        </w:rPr>
        <w:t>Hedderich R</w:t>
      </w:r>
      <w:r>
        <w:t xml:space="preserve">, </w:t>
      </w:r>
      <w:r>
        <w:rPr>
          <w:b/>
          <w:bCs/>
        </w:rPr>
        <w:t>Setzke E</w:t>
      </w:r>
      <w:r>
        <w:t xml:space="preserve">, </w:t>
      </w:r>
      <w:r>
        <w:rPr>
          <w:b/>
          <w:bCs/>
        </w:rPr>
        <w:t>Thauer RK</w:t>
      </w:r>
      <w:r>
        <w:t xml:space="preserve">. 1993. Purification of a cytochrome b containing H2:heterodisulfide oxidoreductase complex from membranes of </w:t>
      </w:r>
      <w:r>
        <w:rPr>
          <w:i/>
          <w:iCs/>
        </w:rPr>
        <w:t>Methanosarcina barkeri</w:t>
      </w:r>
      <w:r>
        <w:t xml:space="preserve">. Eur J Biochem </w:t>
      </w:r>
      <w:r>
        <w:rPr>
          <w:b/>
          <w:bCs/>
        </w:rPr>
        <w:t>213</w:t>
      </w:r>
      <w:r>
        <w:t>:529–535.</w:t>
      </w:r>
    </w:p>
    <w:p w14:paraId="34A9B2EB" w14:textId="77777777" w:rsidR="000D73AB" w:rsidRDefault="000D73AB" w:rsidP="00E52A76">
      <w:pPr>
        <w:pStyle w:val="Bibliography"/>
      </w:pPr>
      <w:r>
        <w:t xml:space="preserve">12. </w:t>
      </w:r>
      <w:r>
        <w:tab/>
      </w:r>
      <w:r>
        <w:rPr>
          <w:b/>
          <w:bCs/>
        </w:rPr>
        <w:t>Kaster A-K</w:t>
      </w:r>
      <w:r>
        <w:t xml:space="preserve">, </w:t>
      </w:r>
      <w:r>
        <w:rPr>
          <w:b/>
          <w:bCs/>
        </w:rPr>
        <w:t>Moll J</w:t>
      </w:r>
      <w:r>
        <w:t xml:space="preserve">, </w:t>
      </w:r>
      <w:r>
        <w:rPr>
          <w:b/>
          <w:bCs/>
        </w:rPr>
        <w:t>Parey K</w:t>
      </w:r>
      <w:r>
        <w:t xml:space="preserve">, </w:t>
      </w:r>
      <w:r>
        <w:rPr>
          <w:b/>
          <w:bCs/>
        </w:rPr>
        <w:t>Thauer RK</w:t>
      </w:r>
      <w:r>
        <w:t xml:space="preserve">. 2011. Coupling of ferredoxin and heterodisulfide reduction via electron bifurcation in hydrogenotrophic methanogenic archaea. Proc Natl Acad Sci </w:t>
      </w:r>
      <w:r>
        <w:rPr>
          <w:b/>
          <w:bCs/>
        </w:rPr>
        <w:t>108</w:t>
      </w:r>
      <w:r>
        <w:t>:2981–2986.</w:t>
      </w:r>
    </w:p>
    <w:p w14:paraId="6D419F56" w14:textId="77777777" w:rsidR="000D73AB" w:rsidRDefault="000D73AB" w:rsidP="00E52A76">
      <w:pPr>
        <w:pStyle w:val="Bibliography"/>
      </w:pPr>
      <w:r>
        <w:t xml:space="preserve">13. </w:t>
      </w:r>
      <w:r>
        <w:tab/>
      </w:r>
      <w:r>
        <w:rPr>
          <w:b/>
          <w:bCs/>
        </w:rPr>
        <w:t>Jones WJ</w:t>
      </w:r>
      <w:r>
        <w:t xml:space="preserve">, </w:t>
      </w:r>
      <w:r>
        <w:rPr>
          <w:b/>
          <w:bCs/>
        </w:rPr>
        <w:t>Paynter MJB</w:t>
      </w:r>
      <w:r>
        <w:t xml:space="preserve">, </w:t>
      </w:r>
      <w:r>
        <w:rPr>
          <w:b/>
          <w:bCs/>
        </w:rPr>
        <w:t>Gupta R</w:t>
      </w:r>
      <w:r>
        <w:t xml:space="preserve">. 1983. Characterization of </w:t>
      </w:r>
      <w:r>
        <w:rPr>
          <w:i/>
          <w:iCs/>
        </w:rPr>
        <w:t>Methanococcus maripaludis</w:t>
      </w:r>
      <w:r>
        <w:t xml:space="preserve"> sp. nov., a new methanogen isolated from salt marsh sediment. Arch Microbiol </w:t>
      </w:r>
      <w:r>
        <w:rPr>
          <w:b/>
          <w:bCs/>
        </w:rPr>
        <w:t>135</w:t>
      </w:r>
      <w:r>
        <w:t>:91–97.</w:t>
      </w:r>
    </w:p>
    <w:p w14:paraId="098A8867" w14:textId="77777777" w:rsidR="000D73AB" w:rsidRDefault="000D73AB" w:rsidP="00E52A76">
      <w:pPr>
        <w:pStyle w:val="Bibliography"/>
      </w:pPr>
      <w:r>
        <w:t xml:space="preserve">14. </w:t>
      </w:r>
      <w:r>
        <w:tab/>
      </w:r>
      <w:r>
        <w:rPr>
          <w:b/>
          <w:bCs/>
        </w:rPr>
        <w:t>Hendrickson EL</w:t>
      </w:r>
      <w:r>
        <w:t xml:space="preserve">, </w:t>
      </w:r>
      <w:r>
        <w:rPr>
          <w:b/>
          <w:bCs/>
        </w:rPr>
        <w:t>Kaul R</w:t>
      </w:r>
      <w:r>
        <w:t xml:space="preserve">, </w:t>
      </w:r>
      <w:r>
        <w:rPr>
          <w:b/>
          <w:bCs/>
        </w:rPr>
        <w:t>Zhou Y</w:t>
      </w:r>
      <w:r>
        <w:t xml:space="preserve">, </w:t>
      </w:r>
      <w:r>
        <w:rPr>
          <w:b/>
          <w:bCs/>
        </w:rPr>
        <w:t>Bovee D</w:t>
      </w:r>
      <w:r>
        <w:t xml:space="preserve">, </w:t>
      </w:r>
      <w:r>
        <w:rPr>
          <w:b/>
          <w:bCs/>
        </w:rPr>
        <w:t>Chapman P</w:t>
      </w:r>
      <w:r>
        <w:t xml:space="preserve">, </w:t>
      </w:r>
      <w:r>
        <w:rPr>
          <w:b/>
          <w:bCs/>
        </w:rPr>
        <w:t>Chung J</w:t>
      </w:r>
      <w:r>
        <w:t xml:space="preserve">, </w:t>
      </w:r>
      <w:r>
        <w:rPr>
          <w:b/>
          <w:bCs/>
        </w:rPr>
        <w:t>Macario EC de</w:t>
      </w:r>
      <w:r>
        <w:t xml:space="preserve">, </w:t>
      </w:r>
      <w:r>
        <w:rPr>
          <w:b/>
          <w:bCs/>
        </w:rPr>
        <w:t>Dodsworth JA</w:t>
      </w:r>
      <w:r>
        <w:t xml:space="preserve">, </w:t>
      </w:r>
      <w:r>
        <w:rPr>
          <w:b/>
          <w:bCs/>
        </w:rPr>
        <w:t>Gillett W</w:t>
      </w:r>
      <w:r>
        <w:t xml:space="preserve">, </w:t>
      </w:r>
      <w:r>
        <w:rPr>
          <w:b/>
          <w:bCs/>
        </w:rPr>
        <w:t>Graham DE</w:t>
      </w:r>
      <w:r>
        <w:t xml:space="preserve">, </w:t>
      </w:r>
      <w:r>
        <w:rPr>
          <w:b/>
          <w:bCs/>
        </w:rPr>
        <w:t>Hackett M</w:t>
      </w:r>
      <w:r>
        <w:t xml:space="preserve">, </w:t>
      </w:r>
      <w:r>
        <w:rPr>
          <w:b/>
          <w:bCs/>
        </w:rPr>
        <w:t>Haydock AK</w:t>
      </w:r>
      <w:r>
        <w:t xml:space="preserve">, </w:t>
      </w:r>
      <w:r>
        <w:rPr>
          <w:b/>
          <w:bCs/>
        </w:rPr>
        <w:t>Kang A</w:t>
      </w:r>
      <w:r>
        <w:t xml:space="preserve">, </w:t>
      </w:r>
      <w:r>
        <w:rPr>
          <w:b/>
          <w:bCs/>
        </w:rPr>
        <w:t>Land ML</w:t>
      </w:r>
      <w:r>
        <w:t xml:space="preserve">, </w:t>
      </w:r>
      <w:r>
        <w:rPr>
          <w:b/>
          <w:bCs/>
        </w:rPr>
        <w:t>Levy R</w:t>
      </w:r>
      <w:r>
        <w:t xml:space="preserve">, </w:t>
      </w:r>
      <w:r>
        <w:rPr>
          <w:b/>
          <w:bCs/>
        </w:rPr>
        <w:t>Lie TJ</w:t>
      </w:r>
      <w:r>
        <w:t xml:space="preserve">, </w:t>
      </w:r>
      <w:r>
        <w:rPr>
          <w:b/>
          <w:bCs/>
        </w:rPr>
        <w:t>Major TA</w:t>
      </w:r>
      <w:r>
        <w:t xml:space="preserve">, </w:t>
      </w:r>
      <w:r>
        <w:rPr>
          <w:b/>
          <w:bCs/>
        </w:rPr>
        <w:t>Moore BC</w:t>
      </w:r>
      <w:r>
        <w:t xml:space="preserve">, </w:t>
      </w:r>
      <w:r>
        <w:rPr>
          <w:b/>
          <w:bCs/>
        </w:rPr>
        <w:t>Porat I</w:t>
      </w:r>
      <w:r>
        <w:t xml:space="preserve">, </w:t>
      </w:r>
      <w:r>
        <w:rPr>
          <w:b/>
          <w:bCs/>
        </w:rPr>
        <w:t>Palmeiri A</w:t>
      </w:r>
      <w:r>
        <w:t xml:space="preserve">, </w:t>
      </w:r>
      <w:r>
        <w:rPr>
          <w:b/>
          <w:bCs/>
        </w:rPr>
        <w:t>Rouse G</w:t>
      </w:r>
      <w:r>
        <w:t xml:space="preserve">, </w:t>
      </w:r>
      <w:r>
        <w:rPr>
          <w:b/>
          <w:bCs/>
        </w:rPr>
        <w:t>Saenphimmachak C</w:t>
      </w:r>
      <w:r>
        <w:t xml:space="preserve">, </w:t>
      </w:r>
      <w:r>
        <w:rPr>
          <w:b/>
          <w:bCs/>
        </w:rPr>
        <w:t>Söll D</w:t>
      </w:r>
      <w:r>
        <w:t xml:space="preserve">, </w:t>
      </w:r>
      <w:r>
        <w:rPr>
          <w:b/>
          <w:bCs/>
        </w:rPr>
        <w:t>Dien SV</w:t>
      </w:r>
      <w:r>
        <w:t xml:space="preserve">, </w:t>
      </w:r>
      <w:r>
        <w:rPr>
          <w:b/>
          <w:bCs/>
        </w:rPr>
        <w:t>Wang T</w:t>
      </w:r>
      <w:r>
        <w:t xml:space="preserve">, </w:t>
      </w:r>
      <w:r>
        <w:rPr>
          <w:b/>
          <w:bCs/>
        </w:rPr>
        <w:t>Whitman WB</w:t>
      </w:r>
      <w:r>
        <w:t xml:space="preserve">, </w:t>
      </w:r>
      <w:r>
        <w:rPr>
          <w:b/>
          <w:bCs/>
        </w:rPr>
        <w:t>Xia Q</w:t>
      </w:r>
      <w:r>
        <w:t xml:space="preserve">, </w:t>
      </w:r>
      <w:r>
        <w:rPr>
          <w:b/>
          <w:bCs/>
        </w:rPr>
        <w:t>Zhang Y</w:t>
      </w:r>
      <w:r>
        <w:t xml:space="preserve">, </w:t>
      </w:r>
      <w:r>
        <w:rPr>
          <w:b/>
          <w:bCs/>
        </w:rPr>
        <w:t>Larimer FW</w:t>
      </w:r>
      <w:r>
        <w:t xml:space="preserve">, </w:t>
      </w:r>
      <w:r>
        <w:rPr>
          <w:b/>
          <w:bCs/>
        </w:rPr>
        <w:t>Olson MV</w:t>
      </w:r>
      <w:r>
        <w:t xml:space="preserve">, </w:t>
      </w:r>
      <w:r>
        <w:rPr>
          <w:b/>
          <w:bCs/>
        </w:rPr>
        <w:t>Leigh JA</w:t>
      </w:r>
      <w:r>
        <w:t xml:space="preserve">. 2004. Complete Genome Sequence of the Genetically Tractable Hydrogenotrophic Methanogen </w:t>
      </w:r>
      <w:r>
        <w:rPr>
          <w:i/>
          <w:iCs/>
        </w:rPr>
        <w:t>Methanococcus maripaludis</w:t>
      </w:r>
      <w:r>
        <w:t xml:space="preserve">. J Bacteriol </w:t>
      </w:r>
      <w:r>
        <w:rPr>
          <w:b/>
          <w:bCs/>
        </w:rPr>
        <w:t>186</w:t>
      </w:r>
      <w:r>
        <w:t>:6956–6969.</w:t>
      </w:r>
    </w:p>
    <w:p w14:paraId="229F88F3" w14:textId="77777777" w:rsidR="000D73AB" w:rsidRDefault="000D73AB" w:rsidP="00E52A76">
      <w:pPr>
        <w:pStyle w:val="Bibliography"/>
      </w:pPr>
      <w:r>
        <w:t xml:space="preserve">15. </w:t>
      </w:r>
      <w:r>
        <w:tab/>
      </w:r>
      <w:r>
        <w:rPr>
          <w:b/>
          <w:bCs/>
        </w:rPr>
        <w:t>Sarmiento FB</w:t>
      </w:r>
      <w:r>
        <w:t xml:space="preserve">, </w:t>
      </w:r>
      <w:r>
        <w:rPr>
          <w:b/>
          <w:bCs/>
        </w:rPr>
        <w:t>Leigh JA</w:t>
      </w:r>
      <w:r>
        <w:t xml:space="preserve">, </w:t>
      </w:r>
      <w:r>
        <w:rPr>
          <w:b/>
          <w:bCs/>
        </w:rPr>
        <w:t>Whitman WB</w:t>
      </w:r>
      <w:r>
        <w:t xml:space="preserve">. 2011. Chapter three - Genetic Systems for Hydrogenotrophic Methanogens, p. 43–73. </w:t>
      </w:r>
      <w:r>
        <w:rPr>
          <w:i/>
          <w:iCs/>
        </w:rPr>
        <w:t>In</w:t>
      </w:r>
      <w:r>
        <w:t xml:space="preserve"> Ragsdale, ACR and SW (ed.), Methods in Enzymology. Academic Press.</w:t>
      </w:r>
    </w:p>
    <w:p w14:paraId="5D558839" w14:textId="77777777" w:rsidR="000D73AB" w:rsidRDefault="000D73AB" w:rsidP="00E52A76">
      <w:pPr>
        <w:pStyle w:val="Bibliography"/>
      </w:pPr>
      <w:r>
        <w:t xml:space="preserve">16. </w:t>
      </w:r>
      <w:r>
        <w:tab/>
      </w:r>
      <w:r>
        <w:rPr>
          <w:b/>
          <w:bCs/>
        </w:rPr>
        <w:t>Graham DE</w:t>
      </w:r>
      <w:r>
        <w:t xml:space="preserve">, </w:t>
      </w:r>
      <w:r>
        <w:rPr>
          <w:b/>
          <w:bCs/>
        </w:rPr>
        <w:t>White RH</w:t>
      </w:r>
      <w:r>
        <w:t xml:space="preserve">. 2002. Elucidation of methanogenic coenzyme biosyntheses: from spectroscopy to genomics. Nat Prod Rep </w:t>
      </w:r>
      <w:r>
        <w:rPr>
          <w:b/>
          <w:bCs/>
        </w:rPr>
        <w:t>19</w:t>
      </w:r>
      <w:r>
        <w:t>:133–147.</w:t>
      </w:r>
    </w:p>
    <w:p w14:paraId="3557EA85" w14:textId="77777777" w:rsidR="000D73AB" w:rsidRDefault="000D73AB" w:rsidP="00E52A76">
      <w:pPr>
        <w:pStyle w:val="Bibliography"/>
      </w:pPr>
      <w:r>
        <w:lastRenderedPageBreak/>
        <w:t xml:space="preserve">17. </w:t>
      </w:r>
      <w:r>
        <w:tab/>
      </w:r>
      <w:r>
        <w:rPr>
          <w:b/>
          <w:bCs/>
        </w:rPr>
        <w:t>Stock T</w:t>
      </w:r>
      <w:r>
        <w:t xml:space="preserve">, </w:t>
      </w:r>
      <w:r>
        <w:rPr>
          <w:b/>
          <w:bCs/>
        </w:rPr>
        <w:t>Selzer M</w:t>
      </w:r>
      <w:r>
        <w:t xml:space="preserve">, </w:t>
      </w:r>
      <w:r>
        <w:rPr>
          <w:b/>
          <w:bCs/>
        </w:rPr>
        <w:t>Connery S</w:t>
      </w:r>
      <w:r>
        <w:t xml:space="preserve">, </w:t>
      </w:r>
      <w:r>
        <w:rPr>
          <w:b/>
          <w:bCs/>
        </w:rPr>
        <w:t>Seyhan D</w:t>
      </w:r>
      <w:r>
        <w:t xml:space="preserve">, </w:t>
      </w:r>
      <w:r>
        <w:rPr>
          <w:b/>
          <w:bCs/>
        </w:rPr>
        <w:t>Resch A</w:t>
      </w:r>
      <w:r>
        <w:t xml:space="preserve">, </w:t>
      </w:r>
      <w:r>
        <w:rPr>
          <w:b/>
          <w:bCs/>
        </w:rPr>
        <w:t>Rother M</w:t>
      </w:r>
      <w:r>
        <w:t xml:space="preserve">. 2011. Disruption and complementation of the selenocysteine biosynthesis pathway reveals a hierarchy of selenoprotein gene expression in the archaeon </w:t>
      </w:r>
      <w:r>
        <w:rPr>
          <w:i/>
          <w:iCs/>
        </w:rPr>
        <w:t>Methanococcus maripaludis</w:t>
      </w:r>
      <w:r>
        <w:t xml:space="preserve">. Mol Microbiol </w:t>
      </w:r>
      <w:r>
        <w:rPr>
          <w:b/>
          <w:bCs/>
        </w:rPr>
        <w:t>82</w:t>
      </w:r>
      <w:r>
        <w:t>:734–747.</w:t>
      </w:r>
    </w:p>
    <w:p w14:paraId="08CCB4CE" w14:textId="77777777" w:rsidR="000D73AB" w:rsidRDefault="000D73AB" w:rsidP="00E52A76">
      <w:pPr>
        <w:pStyle w:val="Bibliography"/>
      </w:pPr>
      <w:r>
        <w:t xml:space="preserve">18. </w:t>
      </w:r>
      <w:r>
        <w:tab/>
      </w:r>
      <w:r>
        <w:rPr>
          <w:b/>
          <w:bCs/>
        </w:rPr>
        <w:t>Haydock AK</w:t>
      </w:r>
      <w:r>
        <w:t xml:space="preserve">, </w:t>
      </w:r>
      <w:r>
        <w:rPr>
          <w:b/>
          <w:bCs/>
        </w:rPr>
        <w:t>Porat I</w:t>
      </w:r>
      <w:r>
        <w:t xml:space="preserve">, </w:t>
      </w:r>
      <w:r>
        <w:rPr>
          <w:b/>
          <w:bCs/>
        </w:rPr>
        <w:t>Whitman WB</w:t>
      </w:r>
      <w:r>
        <w:t xml:space="preserve">, </w:t>
      </w:r>
      <w:r>
        <w:rPr>
          <w:b/>
          <w:bCs/>
        </w:rPr>
        <w:t>Leigh JA</w:t>
      </w:r>
      <w:r>
        <w:t xml:space="preserve">. 2004. Continuous culture of </w:t>
      </w:r>
      <w:r>
        <w:rPr>
          <w:i/>
          <w:iCs/>
        </w:rPr>
        <w:t>Methanococcus maripaludis</w:t>
      </w:r>
      <w:r>
        <w:t xml:space="preserve"> under defined nutrient conditions. FEMS Microbiol Lett </w:t>
      </w:r>
      <w:r>
        <w:rPr>
          <w:b/>
          <w:bCs/>
        </w:rPr>
        <w:t>238</w:t>
      </w:r>
      <w:r>
        <w:t>:85–91.</w:t>
      </w:r>
    </w:p>
    <w:p w14:paraId="3040F710" w14:textId="77777777" w:rsidR="000D73AB" w:rsidRDefault="000D73AB" w:rsidP="00E52A76">
      <w:pPr>
        <w:pStyle w:val="Bibliography"/>
      </w:pPr>
      <w:r>
        <w:t xml:space="preserve">19. </w:t>
      </w:r>
      <w:r>
        <w:tab/>
      </w:r>
      <w:r>
        <w:rPr>
          <w:b/>
          <w:bCs/>
        </w:rPr>
        <w:t>Hendrickson EL</w:t>
      </w:r>
      <w:r>
        <w:t xml:space="preserve">, </w:t>
      </w:r>
      <w:r>
        <w:rPr>
          <w:b/>
          <w:bCs/>
        </w:rPr>
        <w:t>Liu Y</w:t>
      </w:r>
      <w:r>
        <w:t xml:space="preserve">, </w:t>
      </w:r>
      <w:r>
        <w:rPr>
          <w:b/>
          <w:bCs/>
        </w:rPr>
        <w:t>Rosas-Sandoval G</w:t>
      </w:r>
      <w:r>
        <w:t xml:space="preserve">, </w:t>
      </w:r>
      <w:r>
        <w:rPr>
          <w:b/>
          <w:bCs/>
        </w:rPr>
        <w:t>Porat I</w:t>
      </w:r>
      <w:r>
        <w:t xml:space="preserve">, </w:t>
      </w:r>
      <w:r>
        <w:rPr>
          <w:b/>
          <w:bCs/>
        </w:rPr>
        <w:t>Soll D</w:t>
      </w:r>
      <w:r>
        <w:t xml:space="preserve">, </w:t>
      </w:r>
      <w:r>
        <w:rPr>
          <w:b/>
          <w:bCs/>
        </w:rPr>
        <w:t>Whitman WB</w:t>
      </w:r>
      <w:r>
        <w:t xml:space="preserve">, </w:t>
      </w:r>
      <w:r>
        <w:rPr>
          <w:b/>
          <w:bCs/>
        </w:rPr>
        <w:t>Leigh JA</w:t>
      </w:r>
      <w:r>
        <w:t xml:space="preserve">. 2008. Global Responses of Methanococcus maripaludis to Specific Nutrient Limitations and Growth Rate. J Bacteriol </w:t>
      </w:r>
      <w:r>
        <w:rPr>
          <w:b/>
          <w:bCs/>
        </w:rPr>
        <w:t>190</w:t>
      </w:r>
      <w:r>
        <w:t>:2198–2205.</w:t>
      </w:r>
    </w:p>
    <w:p w14:paraId="4752EB71" w14:textId="77777777" w:rsidR="000D73AB" w:rsidRDefault="000D73AB" w:rsidP="00E52A76">
      <w:pPr>
        <w:pStyle w:val="Bibliography"/>
      </w:pPr>
      <w:r>
        <w:t xml:space="preserve">20. </w:t>
      </w:r>
      <w:r>
        <w:tab/>
      </w:r>
      <w:r>
        <w:rPr>
          <w:b/>
          <w:bCs/>
        </w:rPr>
        <w:t>Xia Q</w:t>
      </w:r>
      <w:r>
        <w:t xml:space="preserve">, </w:t>
      </w:r>
      <w:r>
        <w:rPr>
          <w:b/>
          <w:bCs/>
        </w:rPr>
        <w:t>Wang T</w:t>
      </w:r>
      <w:r>
        <w:t xml:space="preserve">, </w:t>
      </w:r>
      <w:r>
        <w:rPr>
          <w:b/>
          <w:bCs/>
        </w:rPr>
        <w:t>Hendrickson EL</w:t>
      </w:r>
      <w:r>
        <w:t xml:space="preserve">, </w:t>
      </w:r>
      <w:r>
        <w:rPr>
          <w:b/>
          <w:bCs/>
        </w:rPr>
        <w:t>Lie TJ</w:t>
      </w:r>
      <w:r>
        <w:t xml:space="preserve">, </w:t>
      </w:r>
      <w:r>
        <w:rPr>
          <w:b/>
          <w:bCs/>
        </w:rPr>
        <w:t>Hackett M</w:t>
      </w:r>
      <w:r>
        <w:t xml:space="preserve">, </w:t>
      </w:r>
      <w:r>
        <w:rPr>
          <w:b/>
          <w:bCs/>
        </w:rPr>
        <w:t>Leigh JA</w:t>
      </w:r>
      <w:r>
        <w:t xml:space="preserve">. 2009. Quantitative proteomics of nutrient limitation in the hydrogenotrophic methanogen Methanococcus maripaludis. BMC Microbiol </w:t>
      </w:r>
      <w:r>
        <w:rPr>
          <w:b/>
          <w:bCs/>
        </w:rPr>
        <w:t>9</w:t>
      </w:r>
      <w:r>
        <w:t>:149.</w:t>
      </w:r>
    </w:p>
    <w:p w14:paraId="531F2498" w14:textId="77777777" w:rsidR="000D73AB" w:rsidRDefault="000D73AB" w:rsidP="00E52A76">
      <w:pPr>
        <w:pStyle w:val="Bibliography"/>
      </w:pPr>
      <w:r>
        <w:t xml:space="preserve">21. </w:t>
      </w:r>
      <w:r>
        <w:tab/>
      </w:r>
      <w:r>
        <w:rPr>
          <w:b/>
          <w:bCs/>
        </w:rPr>
        <w:t>Yoon SH</w:t>
      </w:r>
      <w:r>
        <w:t xml:space="preserve">, </w:t>
      </w:r>
      <w:r>
        <w:rPr>
          <w:b/>
          <w:bCs/>
        </w:rPr>
        <w:t>Turkarslan S</w:t>
      </w:r>
      <w:r>
        <w:t xml:space="preserve">, </w:t>
      </w:r>
      <w:r>
        <w:rPr>
          <w:b/>
          <w:bCs/>
        </w:rPr>
        <w:t>Reiss DJ</w:t>
      </w:r>
      <w:r>
        <w:t xml:space="preserve">, </w:t>
      </w:r>
      <w:r>
        <w:rPr>
          <w:b/>
          <w:bCs/>
        </w:rPr>
        <w:t>Pan M</w:t>
      </w:r>
      <w:r>
        <w:t xml:space="preserve">, </w:t>
      </w:r>
      <w:r>
        <w:rPr>
          <w:b/>
          <w:bCs/>
        </w:rPr>
        <w:t>Burn JA</w:t>
      </w:r>
      <w:r>
        <w:t xml:space="preserve">, </w:t>
      </w:r>
      <w:r>
        <w:rPr>
          <w:b/>
          <w:bCs/>
        </w:rPr>
        <w:t>Costa KC</w:t>
      </w:r>
      <w:r>
        <w:t xml:space="preserve">, </w:t>
      </w:r>
      <w:r>
        <w:rPr>
          <w:b/>
          <w:bCs/>
        </w:rPr>
        <w:t>Lie TJ</w:t>
      </w:r>
      <w:r>
        <w:t xml:space="preserve">, </w:t>
      </w:r>
      <w:r>
        <w:rPr>
          <w:b/>
          <w:bCs/>
        </w:rPr>
        <w:t>Slagel J</w:t>
      </w:r>
      <w:r>
        <w:t xml:space="preserve">, </w:t>
      </w:r>
      <w:r>
        <w:rPr>
          <w:b/>
          <w:bCs/>
        </w:rPr>
        <w:t>Moritz RL</w:t>
      </w:r>
      <w:r>
        <w:t xml:space="preserve">, </w:t>
      </w:r>
      <w:r>
        <w:rPr>
          <w:b/>
          <w:bCs/>
        </w:rPr>
        <w:t>Hackett M</w:t>
      </w:r>
      <w:r>
        <w:t xml:space="preserve">, </w:t>
      </w:r>
      <w:r>
        <w:rPr>
          <w:b/>
          <w:bCs/>
        </w:rPr>
        <w:t>Leigh JA</w:t>
      </w:r>
      <w:r>
        <w:t xml:space="preserve">, </w:t>
      </w:r>
      <w:r>
        <w:rPr>
          <w:b/>
          <w:bCs/>
        </w:rPr>
        <w:t>Baliga NS</w:t>
      </w:r>
      <w:r>
        <w:t xml:space="preserve">. 2013. A systems level predictive model for global gene regulation of methanogenesis in a hydrogenotrophic methanogen. Genome Res </w:t>
      </w:r>
      <w:r>
        <w:rPr>
          <w:b/>
          <w:bCs/>
        </w:rPr>
        <w:t>23</w:t>
      </w:r>
      <w:r>
        <w:t>:1839–1851.</w:t>
      </w:r>
    </w:p>
    <w:p w14:paraId="6CCBAD30" w14:textId="77777777" w:rsidR="000D73AB" w:rsidRDefault="000D73AB" w:rsidP="00E52A76">
      <w:pPr>
        <w:pStyle w:val="Bibliography"/>
      </w:pPr>
      <w:r>
        <w:t xml:space="preserve">22. </w:t>
      </w:r>
      <w:r>
        <w:tab/>
      </w:r>
      <w:r>
        <w:rPr>
          <w:b/>
          <w:bCs/>
        </w:rPr>
        <w:t>Johnson EF</w:t>
      </w:r>
      <w:r>
        <w:t xml:space="preserve">, </w:t>
      </w:r>
      <w:r>
        <w:rPr>
          <w:b/>
          <w:bCs/>
        </w:rPr>
        <w:t>Mukhopadhyay B</w:t>
      </w:r>
      <w:r>
        <w:t xml:space="preserve">. 2008. Coenzyme F420-Dependent Sulfite Reductase-Enabled Sulfite Detoxification and Use of Sulfite as a Sole Sulfur Source by Methanococcus maripaludis. Appl Environ Microbiol </w:t>
      </w:r>
      <w:r>
        <w:rPr>
          <w:b/>
          <w:bCs/>
        </w:rPr>
        <w:t>74</w:t>
      </w:r>
      <w:r>
        <w:t>:3591–3595.</w:t>
      </w:r>
    </w:p>
    <w:p w14:paraId="5CBFFFB3" w14:textId="77777777" w:rsidR="000D73AB" w:rsidRDefault="000D73AB" w:rsidP="00E52A76">
      <w:pPr>
        <w:pStyle w:val="Bibliography"/>
      </w:pPr>
      <w:r>
        <w:t xml:space="preserve">23. </w:t>
      </w:r>
      <w:r>
        <w:tab/>
      </w:r>
      <w:r>
        <w:rPr>
          <w:b/>
          <w:bCs/>
        </w:rPr>
        <w:t>Lie TJ</w:t>
      </w:r>
      <w:r>
        <w:t xml:space="preserve">, </w:t>
      </w:r>
      <w:r>
        <w:rPr>
          <w:b/>
          <w:bCs/>
        </w:rPr>
        <w:t>Dodsworth JA</w:t>
      </w:r>
      <w:r>
        <w:t xml:space="preserve">, </w:t>
      </w:r>
      <w:r>
        <w:rPr>
          <w:b/>
          <w:bCs/>
        </w:rPr>
        <w:t>Nickle DC</w:t>
      </w:r>
      <w:r>
        <w:t xml:space="preserve">, </w:t>
      </w:r>
      <w:r>
        <w:rPr>
          <w:b/>
          <w:bCs/>
        </w:rPr>
        <w:t>Leigh JA</w:t>
      </w:r>
      <w:r>
        <w:t xml:space="preserve">. 2007. Diverse homologues of the archaeal repressor NrpR function similarly in nitrogen regulation. FEMS Microbiol Lett </w:t>
      </w:r>
      <w:r>
        <w:rPr>
          <w:b/>
          <w:bCs/>
        </w:rPr>
        <w:t>271</w:t>
      </w:r>
      <w:r>
        <w:t>:281–288.</w:t>
      </w:r>
    </w:p>
    <w:p w14:paraId="4CC15A35" w14:textId="77777777" w:rsidR="000D73AB" w:rsidRDefault="000D73AB" w:rsidP="00E52A76">
      <w:pPr>
        <w:pStyle w:val="Bibliography"/>
      </w:pPr>
      <w:r>
        <w:t xml:space="preserve">24. </w:t>
      </w:r>
      <w:r>
        <w:tab/>
      </w:r>
      <w:r>
        <w:rPr>
          <w:b/>
          <w:bCs/>
        </w:rPr>
        <w:t>Kauffman KJ</w:t>
      </w:r>
      <w:r>
        <w:t xml:space="preserve">, </w:t>
      </w:r>
      <w:r>
        <w:rPr>
          <w:b/>
          <w:bCs/>
        </w:rPr>
        <w:t>Prakash P</w:t>
      </w:r>
      <w:r>
        <w:t xml:space="preserve">, </w:t>
      </w:r>
      <w:r>
        <w:rPr>
          <w:b/>
          <w:bCs/>
        </w:rPr>
        <w:t>Edwards JS</w:t>
      </w:r>
      <w:r>
        <w:t xml:space="preserve">. 2003. Advances in flux balance analysis. Curr Opin Biotechnol </w:t>
      </w:r>
      <w:r>
        <w:rPr>
          <w:b/>
          <w:bCs/>
        </w:rPr>
        <w:t>14</w:t>
      </w:r>
      <w:r>
        <w:t>:491–496.</w:t>
      </w:r>
    </w:p>
    <w:p w14:paraId="30AE7779" w14:textId="77777777" w:rsidR="000D73AB" w:rsidRDefault="000D73AB" w:rsidP="00E52A76">
      <w:pPr>
        <w:pStyle w:val="Bibliography"/>
      </w:pPr>
      <w:r>
        <w:t xml:space="preserve">25. </w:t>
      </w:r>
      <w:r>
        <w:tab/>
      </w:r>
      <w:r>
        <w:rPr>
          <w:b/>
          <w:bCs/>
        </w:rPr>
        <w:t>Simeonidis E</w:t>
      </w:r>
      <w:r>
        <w:t xml:space="preserve">, </w:t>
      </w:r>
      <w:r>
        <w:rPr>
          <w:b/>
          <w:bCs/>
        </w:rPr>
        <w:t>Price ND</w:t>
      </w:r>
      <w:r>
        <w:t xml:space="preserve">. 2015. Genome-scale modeling for metabolic engineering. J Ind Microbiol Biotechnol </w:t>
      </w:r>
      <w:r>
        <w:rPr>
          <w:b/>
          <w:bCs/>
        </w:rPr>
        <w:t>42</w:t>
      </w:r>
      <w:r>
        <w:t>:327–338.</w:t>
      </w:r>
    </w:p>
    <w:p w14:paraId="302A3D17" w14:textId="77777777" w:rsidR="000D73AB" w:rsidRDefault="000D73AB" w:rsidP="00E52A76">
      <w:pPr>
        <w:pStyle w:val="Bibliography"/>
      </w:pPr>
      <w:r>
        <w:t xml:space="preserve">26. </w:t>
      </w:r>
      <w:r>
        <w:tab/>
      </w:r>
      <w:r>
        <w:rPr>
          <w:b/>
          <w:bCs/>
        </w:rPr>
        <w:t>Milne CB</w:t>
      </w:r>
      <w:r>
        <w:t xml:space="preserve">, </w:t>
      </w:r>
      <w:r>
        <w:rPr>
          <w:b/>
          <w:bCs/>
        </w:rPr>
        <w:t>Kim P-J</w:t>
      </w:r>
      <w:r>
        <w:t xml:space="preserve">, </w:t>
      </w:r>
      <w:r>
        <w:rPr>
          <w:b/>
          <w:bCs/>
        </w:rPr>
        <w:t>Eddy JA</w:t>
      </w:r>
      <w:r>
        <w:t xml:space="preserve">, </w:t>
      </w:r>
      <w:r>
        <w:rPr>
          <w:b/>
          <w:bCs/>
        </w:rPr>
        <w:t>Price ND</w:t>
      </w:r>
      <w:r>
        <w:t xml:space="preserve">. 2009. Accomplishments in genome-scale in silico modeling for industrial and medical biotechnology. Biotechnol J </w:t>
      </w:r>
      <w:r>
        <w:rPr>
          <w:b/>
          <w:bCs/>
        </w:rPr>
        <w:t>4</w:t>
      </w:r>
      <w:r>
        <w:t>:1653–1670.</w:t>
      </w:r>
    </w:p>
    <w:p w14:paraId="5F7676EB" w14:textId="77777777" w:rsidR="000D73AB" w:rsidRDefault="000D73AB" w:rsidP="00E52A76">
      <w:pPr>
        <w:pStyle w:val="Bibliography"/>
      </w:pPr>
      <w:r>
        <w:t xml:space="preserve">27. </w:t>
      </w:r>
      <w:r>
        <w:tab/>
      </w:r>
      <w:r>
        <w:rPr>
          <w:b/>
          <w:bCs/>
        </w:rPr>
        <w:t>Stolyar S</w:t>
      </w:r>
      <w:r>
        <w:t xml:space="preserve">, </w:t>
      </w:r>
      <w:r>
        <w:rPr>
          <w:b/>
          <w:bCs/>
        </w:rPr>
        <w:t>Van Dien S</w:t>
      </w:r>
      <w:r>
        <w:t xml:space="preserve">, </w:t>
      </w:r>
      <w:r>
        <w:rPr>
          <w:b/>
          <w:bCs/>
        </w:rPr>
        <w:t>Hillesland KL</w:t>
      </w:r>
      <w:r>
        <w:t xml:space="preserve">, </w:t>
      </w:r>
      <w:r>
        <w:rPr>
          <w:b/>
          <w:bCs/>
        </w:rPr>
        <w:t>Pinel N</w:t>
      </w:r>
      <w:r>
        <w:t xml:space="preserve">, </w:t>
      </w:r>
      <w:r>
        <w:rPr>
          <w:b/>
          <w:bCs/>
        </w:rPr>
        <w:t>Lie TJ</w:t>
      </w:r>
      <w:r>
        <w:t xml:space="preserve">, </w:t>
      </w:r>
      <w:r>
        <w:rPr>
          <w:b/>
          <w:bCs/>
        </w:rPr>
        <w:t>Leigh JA</w:t>
      </w:r>
      <w:r>
        <w:t xml:space="preserve">, </w:t>
      </w:r>
      <w:r>
        <w:rPr>
          <w:b/>
          <w:bCs/>
        </w:rPr>
        <w:t>Stahl DA</w:t>
      </w:r>
      <w:r>
        <w:t xml:space="preserve">. 2007. Metabolic modeling of a mutualistic microbial community. Mol Syst Biol </w:t>
      </w:r>
      <w:r>
        <w:rPr>
          <w:b/>
          <w:bCs/>
        </w:rPr>
        <w:t>3</w:t>
      </w:r>
      <w:r>
        <w:t>:92.</w:t>
      </w:r>
    </w:p>
    <w:p w14:paraId="5EBCEDDC" w14:textId="77777777" w:rsidR="000D73AB" w:rsidRDefault="000D73AB" w:rsidP="00E52A76">
      <w:pPr>
        <w:pStyle w:val="Bibliography"/>
      </w:pPr>
      <w:r>
        <w:t xml:space="preserve">28. </w:t>
      </w:r>
      <w:r>
        <w:tab/>
      </w:r>
      <w:r>
        <w:rPr>
          <w:b/>
          <w:bCs/>
        </w:rPr>
        <w:t>Goyal N</w:t>
      </w:r>
      <w:r>
        <w:t xml:space="preserve">, </w:t>
      </w:r>
      <w:r>
        <w:rPr>
          <w:b/>
          <w:bCs/>
        </w:rPr>
        <w:t>Widiastuti H</w:t>
      </w:r>
      <w:r>
        <w:t xml:space="preserve">, </w:t>
      </w:r>
      <w:r>
        <w:rPr>
          <w:b/>
          <w:bCs/>
        </w:rPr>
        <w:t>Karimi IA</w:t>
      </w:r>
      <w:r>
        <w:t xml:space="preserve">, </w:t>
      </w:r>
      <w:r>
        <w:rPr>
          <w:b/>
          <w:bCs/>
        </w:rPr>
        <w:t>Zhou Z</w:t>
      </w:r>
      <w:r>
        <w:t xml:space="preserve">. 2014. A genome-scale metabolic model of </w:t>
      </w:r>
      <w:r>
        <w:rPr>
          <w:i/>
          <w:iCs/>
        </w:rPr>
        <w:t>Methanococcus maripaludis S2</w:t>
      </w:r>
      <w:r>
        <w:t xml:space="preserve"> for CO2 capture and conversion to methane. Mol Biosyst </w:t>
      </w:r>
      <w:r>
        <w:rPr>
          <w:b/>
          <w:bCs/>
        </w:rPr>
        <w:t>10</w:t>
      </w:r>
      <w:r>
        <w:t>:1043–1054.</w:t>
      </w:r>
    </w:p>
    <w:p w14:paraId="10FDFE9F" w14:textId="77777777" w:rsidR="000D73AB" w:rsidRDefault="000D73AB" w:rsidP="00E52A76">
      <w:pPr>
        <w:pStyle w:val="Bibliography"/>
      </w:pPr>
      <w:r>
        <w:t xml:space="preserve">29. </w:t>
      </w:r>
      <w:r>
        <w:tab/>
      </w:r>
      <w:r>
        <w:rPr>
          <w:b/>
          <w:bCs/>
        </w:rPr>
        <w:t>Susanti D</w:t>
      </w:r>
      <w:r>
        <w:t xml:space="preserve">, </w:t>
      </w:r>
      <w:r>
        <w:rPr>
          <w:b/>
          <w:bCs/>
        </w:rPr>
        <w:t>Mukhopadhyay B</w:t>
      </w:r>
      <w:r>
        <w:t xml:space="preserve">. 2012. An Intertwined Evolutionary History of Methanogenic Archaea and Sulfate Reduction. PLoS ONE </w:t>
      </w:r>
      <w:r>
        <w:rPr>
          <w:b/>
          <w:bCs/>
        </w:rPr>
        <w:t>7</w:t>
      </w:r>
      <w:r>
        <w:t>:e45313.</w:t>
      </w:r>
    </w:p>
    <w:p w14:paraId="7B1DCA3D" w14:textId="77777777" w:rsidR="000D73AB" w:rsidRDefault="000D73AB" w:rsidP="00E52A76">
      <w:pPr>
        <w:pStyle w:val="Bibliography"/>
      </w:pPr>
      <w:r>
        <w:t xml:space="preserve">30. </w:t>
      </w:r>
      <w:r>
        <w:tab/>
      </w:r>
      <w:r>
        <w:rPr>
          <w:b/>
          <w:bCs/>
        </w:rPr>
        <w:t>Graham DE</w:t>
      </w:r>
      <w:r>
        <w:t xml:space="preserve">, </w:t>
      </w:r>
      <w:r>
        <w:rPr>
          <w:b/>
          <w:bCs/>
        </w:rPr>
        <w:t>White RH</w:t>
      </w:r>
      <w:r>
        <w:t xml:space="preserve">. 2002. Elucidation of methanogenic coenzyme biosyntheses: from spectroscopy to genomics. Nat Prod Rep </w:t>
      </w:r>
      <w:r>
        <w:rPr>
          <w:b/>
          <w:bCs/>
        </w:rPr>
        <w:t>19</w:t>
      </w:r>
      <w:r>
        <w:t>:133–147.</w:t>
      </w:r>
    </w:p>
    <w:p w14:paraId="40E47401" w14:textId="77777777" w:rsidR="000D73AB" w:rsidRDefault="000D73AB" w:rsidP="00E52A76">
      <w:pPr>
        <w:pStyle w:val="Bibliography"/>
      </w:pPr>
      <w:r>
        <w:t xml:space="preserve">31. </w:t>
      </w:r>
      <w:r>
        <w:tab/>
      </w:r>
      <w:r>
        <w:rPr>
          <w:b/>
          <w:bCs/>
        </w:rPr>
        <w:t>Benedict MN</w:t>
      </w:r>
      <w:r>
        <w:t xml:space="preserve">, </w:t>
      </w:r>
      <w:r>
        <w:rPr>
          <w:b/>
          <w:bCs/>
        </w:rPr>
        <w:t>Mundy MB</w:t>
      </w:r>
      <w:r>
        <w:t xml:space="preserve">, </w:t>
      </w:r>
      <w:r>
        <w:rPr>
          <w:b/>
          <w:bCs/>
        </w:rPr>
        <w:t>Henry CS</w:t>
      </w:r>
      <w:r>
        <w:t xml:space="preserve">, </w:t>
      </w:r>
      <w:r>
        <w:rPr>
          <w:b/>
          <w:bCs/>
        </w:rPr>
        <w:t>Chia N</w:t>
      </w:r>
      <w:r>
        <w:t xml:space="preserve">, </w:t>
      </w:r>
      <w:r>
        <w:rPr>
          <w:b/>
          <w:bCs/>
        </w:rPr>
        <w:t>Price ND</w:t>
      </w:r>
      <w:r>
        <w:t xml:space="preserve">. 2014. Likelihood-Based Gene Annotations for Gap Filling and Quality Assessment in Genome-Scale Metabolic Models. PLoS Comput Biol </w:t>
      </w:r>
      <w:r>
        <w:rPr>
          <w:b/>
          <w:bCs/>
        </w:rPr>
        <w:t>10</w:t>
      </w:r>
      <w:r>
        <w:t>:e1003882.</w:t>
      </w:r>
    </w:p>
    <w:p w14:paraId="17432F25" w14:textId="77777777" w:rsidR="000D73AB" w:rsidRDefault="000D73AB" w:rsidP="00E52A76">
      <w:pPr>
        <w:pStyle w:val="Bibliography"/>
      </w:pPr>
      <w:r>
        <w:t xml:space="preserve">32. </w:t>
      </w:r>
      <w:r>
        <w:tab/>
      </w:r>
      <w:r>
        <w:rPr>
          <w:b/>
          <w:bCs/>
        </w:rPr>
        <w:t>Jackson BE</w:t>
      </w:r>
      <w:r>
        <w:t xml:space="preserve">, </w:t>
      </w:r>
      <w:r>
        <w:rPr>
          <w:b/>
          <w:bCs/>
        </w:rPr>
        <w:t>McInerney MJ</w:t>
      </w:r>
      <w:r>
        <w:t xml:space="preserve">. 2002. Anaerobic microbial metabolism can proceed close to thermodynamic limits. Nature </w:t>
      </w:r>
      <w:r>
        <w:rPr>
          <w:b/>
          <w:bCs/>
        </w:rPr>
        <w:t>415</w:t>
      </w:r>
      <w:r>
        <w:t>:454–456.</w:t>
      </w:r>
    </w:p>
    <w:p w14:paraId="07745DAF" w14:textId="77777777" w:rsidR="000D73AB" w:rsidRDefault="000D73AB" w:rsidP="00E52A76">
      <w:pPr>
        <w:pStyle w:val="Bibliography"/>
      </w:pPr>
      <w:r>
        <w:t xml:space="preserve">33. </w:t>
      </w:r>
      <w:r>
        <w:tab/>
      </w:r>
      <w:r>
        <w:rPr>
          <w:b/>
          <w:bCs/>
        </w:rPr>
        <w:t>Henry CS</w:t>
      </w:r>
      <w:r>
        <w:t xml:space="preserve">, </w:t>
      </w:r>
      <w:r>
        <w:rPr>
          <w:b/>
          <w:bCs/>
        </w:rPr>
        <w:t>Broadbelt LJ</w:t>
      </w:r>
      <w:r>
        <w:t xml:space="preserve">, </w:t>
      </w:r>
      <w:r>
        <w:rPr>
          <w:b/>
          <w:bCs/>
        </w:rPr>
        <w:t>Hatzimanikatis V</w:t>
      </w:r>
      <w:r>
        <w:t xml:space="preserve">. 2007. Thermodynamics-Based Metabolic Flux Analysis. Biophys J </w:t>
      </w:r>
      <w:r>
        <w:rPr>
          <w:b/>
          <w:bCs/>
        </w:rPr>
        <w:t>92</w:t>
      </w:r>
      <w:r>
        <w:t>:1792–1805.</w:t>
      </w:r>
    </w:p>
    <w:p w14:paraId="163AC1BE" w14:textId="77777777" w:rsidR="000D73AB" w:rsidRDefault="000D73AB" w:rsidP="00E52A76">
      <w:pPr>
        <w:pStyle w:val="Bibliography"/>
      </w:pPr>
      <w:r>
        <w:t xml:space="preserve">34. </w:t>
      </w:r>
      <w:r>
        <w:tab/>
      </w:r>
      <w:r>
        <w:rPr>
          <w:b/>
          <w:bCs/>
        </w:rPr>
        <w:t>Hoppe A</w:t>
      </w:r>
      <w:r>
        <w:t xml:space="preserve">, </w:t>
      </w:r>
      <w:r>
        <w:rPr>
          <w:b/>
          <w:bCs/>
        </w:rPr>
        <w:t>Hoffmann S</w:t>
      </w:r>
      <w:r>
        <w:t xml:space="preserve">, </w:t>
      </w:r>
      <w:r>
        <w:rPr>
          <w:b/>
          <w:bCs/>
        </w:rPr>
        <w:t>Holzhütter H-G</w:t>
      </w:r>
      <w:r>
        <w:t xml:space="preserve">. 2007. Including metabolite concentrations into flux balance analysis: thermodynamic realizability as a constraint on flux distributions in metabolic networks. BMC Syst Biol </w:t>
      </w:r>
      <w:r>
        <w:rPr>
          <w:b/>
          <w:bCs/>
        </w:rPr>
        <w:t>1</w:t>
      </w:r>
      <w:r>
        <w:t>:23.</w:t>
      </w:r>
    </w:p>
    <w:p w14:paraId="67274E38" w14:textId="77777777" w:rsidR="000D73AB" w:rsidRDefault="000D73AB" w:rsidP="00E52A76">
      <w:pPr>
        <w:pStyle w:val="Bibliography"/>
      </w:pPr>
      <w:r>
        <w:t xml:space="preserve">35. </w:t>
      </w:r>
      <w:r>
        <w:tab/>
      </w:r>
      <w:r>
        <w:rPr>
          <w:b/>
          <w:bCs/>
        </w:rPr>
        <w:t>Thiele I</w:t>
      </w:r>
      <w:r>
        <w:t xml:space="preserve">, </w:t>
      </w:r>
      <w:r>
        <w:rPr>
          <w:b/>
          <w:bCs/>
        </w:rPr>
        <w:t>Palsson BØ</w:t>
      </w:r>
      <w:r>
        <w:t xml:space="preserve">. 2010. A protocol for generating a high-quality genome-scale metabolic reconstruction. Nat Protoc </w:t>
      </w:r>
      <w:r>
        <w:rPr>
          <w:b/>
          <w:bCs/>
        </w:rPr>
        <w:t>5</w:t>
      </w:r>
      <w:r>
        <w:t>:93–121.</w:t>
      </w:r>
    </w:p>
    <w:p w14:paraId="69F09D06" w14:textId="77777777" w:rsidR="000D73AB" w:rsidRDefault="000D73AB" w:rsidP="00E52A76">
      <w:pPr>
        <w:pStyle w:val="Bibliography"/>
      </w:pPr>
      <w:r>
        <w:t xml:space="preserve">36. </w:t>
      </w:r>
      <w:r>
        <w:tab/>
      </w:r>
      <w:r>
        <w:rPr>
          <w:b/>
          <w:bCs/>
        </w:rPr>
        <w:t>Kanehisa M</w:t>
      </w:r>
      <w:r>
        <w:t xml:space="preserve">, </w:t>
      </w:r>
      <w:r>
        <w:rPr>
          <w:b/>
          <w:bCs/>
        </w:rPr>
        <w:t>Goto S</w:t>
      </w:r>
      <w:r>
        <w:t xml:space="preserve">. 2000. KEGG: Kyoto Encyclopedia of Genes and Genomes. Nucleic Acids Res </w:t>
      </w:r>
      <w:r>
        <w:rPr>
          <w:b/>
          <w:bCs/>
        </w:rPr>
        <w:t>28</w:t>
      </w:r>
      <w:r>
        <w:t>:27–30.</w:t>
      </w:r>
    </w:p>
    <w:p w14:paraId="4EC4D17C" w14:textId="77777777" w:rsidR="000D73AB" w:rsidRDefault="000D73AB" w:rsidP="00E52A76">
      <w:pPr>
        <w:pStyle w:val="Bibliography"/>
      </w:pPr>
      <w:r>
        <w:lastRenderedPageBreak/>
        <w:t xml:space="preserve">37. </w:t>
      </w:r>
      <w:r>
        <w:tab/>
      </w:r>
      <w:r>
        <w:rPr>
          <w:b/>
          <w:bCs/>
        </w:rPr>
        <w:t>Caspi R</w:t>
      </w:r>
      <w:r>
        <w:t xml:space="preserve">, </w:t>
      </w:r>
      <w:r>
        <w:rPr>
          <w:b/>
          <w:bCs/>
        </w:rPr>
        <w:t>Altman T</w:t>
      </w:r>
      <w:r>
        <w:t xml:space="preserve">, </w:t>
      </w:r>
      <w:r>
        <w:rPr>
          <w:b/>
          <w:bCs/>
        </w:rPr>
        <w:t>Dale JM</w:t>
      </w:r>
      <w:r>
        <w:t xml:space="preserve">, </w:t>
      </w:r>
      <w:r>
        <w:rPr>
          <w:b/>
          <w:bCs/>
        </w:rPr>
        <w:t>Dreher K</w:t>
      </w:r>
      <w:r>
        <w:t xml:space="preserve">, </w:t>
      </w:r>
      <w:r>
        <w:rPr>
          <w:b/>
          <w:bCs/>
        </w:rPr>
        <w:t>Fulcher CA</w:t>
      </w:r>
      <w:r>
        <w:t xml:space="preserve">, </w:t>
      </w:r>
      <w:r>
        <w:rPr>
          <w:b/>
          <w:bCs/>
        </w:rPr>
        <w:t>Gilham F</w:t>
      </w:r>
      <w:r>
        <w:t xml:space="preserve">, </w:t>
      </w:r>
      <w:r>
        <w:rPr>
          <w:b/>
          <w:bCs/>
        </w:rPr>
        <w:t>Kaipa P</w:t>
      </w:r>
      <w:r>
        <w:t xml:space="preserve">, </w:t>
      </w:r>
      <w:r>
        <w:rPr>
          <w:b/>
          <w:bCs/>
        </w:rPr>
        <w:t>Karthikeyan AS</w:t>
      </w:r>
      <w:r>
        <w:t xml:space="preserve">, </w:t>
      </w:r>
      <w:r>
        <w:rPr>
          <w:b/>
          <w:bCs/>
        </w:rPr>
        <w:t>Kothari A</w:t>
      </w:r>
      <w:r>
        <w:t xml:space="preserve">, </w:t>
      </w:r>
      <w:r>
        <w:rPr>
          <w:b/>
          <w:bCs/>
        </w:rPr>
        <w:t>Krummenacker M</w:t>
      </w:r>
      <w:r>
        <w:t xml:space="preserve">, </w:t>
      </w:r>
      <w:r>
        <w:rPr>
          <w:b/>
          <w:bCs/>
        </w:rPr>
        <w:t>Latendresse M</w:t>
      </w:r>
      <w:r>
        <w:t xml:space="preserve">, </w:t>
      </w:r>
      <w:r>
        <w:rPr>
          <w:b/>
          <w:bCs/>
        </w:rPr>
        <w:t>Mueller LA</w:t>
      </w:r>
      <w:r>
        <w:t xml:space="preserve">, </w:t>
      </w:r>
      <w:r>
        <w:rPr>
          <w:b/>
          <w:bCs/>
        </w:rPr>
        <w:t>Paley S</w:t>
      </w:r>
      <w:r>
        <w:t xml:space="preserve">, </w:t>
      </w:r>
      <w:r>
        <w:rPr>
          <w:b/>
          <w:bCs/>
        </w:rPr>
        <w:t>Popescu L</w:t>
      </w:r>
      <w:r>
        <w:t xml:space="preserve">, </w:t>
      </w:r>
      <w:r>
        <w:rPr>
          <w:b/>
          <w:bCs/>
        </w:rPr>
        <w:t>Pujar A</w:t>
      </w:r>
      <w:r>
        <w:t xml:space="preserve">, </w:t>
      </w:r>
      <w:r>
        <w:rPr>
          <w:b/>
          <w:bCs/>
        </w:rPr>
        <w:t>Shearer AG</w:t>
      </w:r>
      <w:r>
        <w:t xml:space="preserve">, </w:t>
      </w:r>
      <w:r>
        <w:rPr>
          <w:b/>
          <w:bCs/>
        </w:rPr>
        <w:t>Zhang P</w:t>
      </w:r>
      <w:r>
        <w:t xml:space="preserve">, </w:t>
      </w:r>
      <w:r>
        <w:rPr>
          <w:b/>
          <w:bCs/>
        </w:rPr>
        <w:t>Karp PD</w:t>
      </w:r>
      <w:r>
        <w:t xml:space="preserve">. 2010. The MetaCyc database of metabolic pathways and enzymes and the BioCyc collection of pathway/genome databases. Nucleic Acids Res </w:t>
      </w:r>
      <w:r>
        <w:rPr>
          <w:b/>
          <w:bCs/>
        </w:rPr>
        <w:t>38</w:t>
      </w:r>
      <w:r>
        <w:t>:D473–D479.</w:t>
      </w:r>
    </w:p>
    <w:p w14:paraId="6FA567DF" w14:textId="77777777" w:rsidR="000D73AB" w:rsidRDefault="000D73AB" w:rsidP="00E52A76">
      <w:pPr>
        <w:pStyle w:val="Bibliography"/>
      </w:pPr>
      <w:r>
        <w:t xml:space="preserve">38. </w:t>
      </w:r>
      <w:r>
        <w:tab/>
      </w:r>
      <w:r>
        <w:rPr>
          <w:b/>
          <w:bCs/>
        </w:rPr>
        <w:t>Henry CS</w:t>
      </w:r>
      <w:r>
        <w:t xml:space="preserve">, </w:t>
      </w:r>
      <w:r>
        <w:rPr>
          <w:b/>
          <w:bCs/>
        </w:rPr>
        <w:t>DeJongh M</w:t>
      </w:r>
      <w:r>
        <w:t xml:space="preserve">, </w:t>
      </w:r>
      <w:r>
        <w:rPr>
          <w:b/>
          <w:bCs/>
        </w:rPr>
        <w:t>Best AA</w:t>
      </w:r>
      <w:r>
        <w:t xml:space="preserve">, </w:t>
      </w:r>
      <w:r>
        <w:rPr>
          <w:b/>
          <w:bCs/>
        </w:rPr>
        <w:t>Frybarger PM</w:t>
      </w:r>
      <w:r>
        <w:t xml:space="preserve">, </w:t>
      </w:r>
      <w:r>
        <w:rPr>
          <w:b/>
          <w:bCs/>
        </w:rPr>
        <w:t>Linsay B</w:t>
      </w:r>
      <w:r>
        <w:t xml:space="preserve">, </w:t>
      </w:r>
      <w:r>
        <w:rPr>
          <w:b/>
          <w:bCs/>
        </w:rPr>
        <w:t>Stevens RL</w:t>
      </w:r>
      <w:r>
        <w:t xml:space="preserve">. 2010. High-throughput generation, optimization and analysis of genome-scale metabolic models. Nat Biotechnol </w:t>
      </w:r>
      <w:r>
        <w:rPr>
          <w:b/>
          <w:bCs/>
        </w:rPr>
        <w:t>28</w:t>
      </w:r>
      <w:r>
        <w:t>:977–982.</w:t>
      </w:r>
    </w:p>
    <w:p w14:paraId="378ED072" w14:textId="77777777" w:rsidR="000D73AB" w:rsidRDefault="000D73AB" w:rsidP="00E52A76">
      <w:pPr>
        <w:pStyle w:val="Bibliography"/>
      </w:pPr>
      <w:r>
        <w:t xml:space="preserve">39. </w:t>
      </w:r>
      <w:r>
        <w:tab/>
      </w:r>
      <w:r>
        <w:rPr>
          <w:b/>
          <w:bCs/>
        </w:rPr>
        <w:t>Price ND</w:t>
      </w:r>
      <w:r>
        <w:t xml:space="preserve">, </w:t>
      </w:r>
      <w:r>
        <w:rPr>
          <w:b/>
          <w:bCs/>
        </w:rPr>
        <w:t>Reed JL</w:t>
      </w:r>
      <w:r>
        <w:t xml:space="preserve">, </w:t>
      </w:r>
      <w:r>
        <w:rPr>
          <w:b/>
          <w:bCs/>
        </w:rPr>
        <w:t>Palsson BØ</w:t>
      </w:r>
      <w:r>
        <w:t xml:space="preserve">. 2004. Genome-scale models of microbial cells: evaluating the consequences of constraints. Nat Rev Microbiol </w:t>
      </w:r>
      <w:r>
        <w:rPr>
          <w:b/>
          <w:bCs/>
        </w:rPr>
        <w:t>2</w:t>
      </w:r>
      <w:r>
        <w:t>:886–897.</w:t>
      </w:r>
    </w:p>
    <w:p w14:paraId="7CDF779B" w14:textId="77777777" w:rsidR="000D73AB" w:rsidRDefault="000D73AB" w:rsidP="00E52A76">
      <w:pPr>
        <w:pStyle w:val="Bibliography"/>
      </w:pPr>
      <w:r>
        <w:t xml:space="preserve">40. </w:t>
      </w:r>
      <w:r>
        <w:tab/>
      </w:r>
      <w:r>
        <w:rPr>
          <w:b/>
          <w:bCs/>
        </w:rPr>
        <w:t>Feist AM</w:t>
      </w:r>
      <w:r>
        <w:t xml:space="preserve">, </w:t>
      </w:r>
      <w:r>
        <w:rPr>
          <w:b/>
          <w:bCs/>
        </w:rPr>
        <w:t>Palsson BO</w:t>
      </w:r>
      <w:r>
        <w:t xml:space="preserve">. 2010. The biomass objective function. Curr Opin Microbiol </w:t>
      </w:r>
      <w:r>
        <w:rPr>
          <w:b/>
          <w:bCs/>
        </w:rPr>
        <w:t>13</w:t>
      </w:r>
      <w:r>
        <w:t>:344–349.</w:t>
      </w:r>
    </w:p>
    <w:p w14:paraId="23FC7F7A" w14:textId="77777777" w:rsidR="000D73AB" w:rsidRDefault="000D73AB" w:rsidP="00E52A76">
      <w:pPr>
        <w:pStyle w:val="Bibliography"/>
      </w:pPr>
      <w:r>
        <w:t xml:space="preserve">41. </w:t>
      </w:r>
      <w:r>
        <w:tab/>
      </w:r>
      <w:r>
        <w:rPr>
          <w:b/>
          <w:bCs/>
        </w:rPr>
        <w:t>Schellenberger J</w:t>
      </w:r>
      <w:r>
        <w:t xml:space="preserve">, </w:t>
      </w:r>
      <w:r>
        <w:rPr>
          <w:b/>
          <w:bCs/>
        </w:rPr>
        <w:t>Que R</w:t>
      </w:r>
      <w:r>
        <w:t xml:space="preserve">, </w:t>
      </w:r>
      <w:r>
        <w:rPr>
          <w:b/>
          <w:bCs/>
        </w:rPr>
        <w:t>Fleming RMT</w:t>
      </w:r>
      <w:r>
        <w:t xml:space="preserve">, </w:t>
      </w:r>
      <w:r>
        <w:rPr>
          <w:b/>
          <w:bCs/>
        </w:rPr>
        <w:t>Thiele I</w:t>
      </w:r>
      <w:r>
        <w:t xml:space="preserve">, </w:t>
      </w:r>
      <w:r>
        <w:rPr>
          <w:b/>
          <w:bCs/>
        </w:rPr>
        <w:t>Orth JD</w:t>
      </w:r>
      <w:r>
        <w:t xml:space="preserve">, </w:t>
      </w:r>
      <w:r>
        <w:rPr>
          <w:b/>
          <w:bCs/>
        </w:rPr>
        <w:t>Feist AM</w:t>
      </w:r>
      <w:r>
        <w:t xml:space="preserve">, </w:t>
      </w:r>
      <w:r>
        <w:rPr>
          <w:b/>
          <w:bCs/>
        </w:rPr>
        <w:t>Zielinski DC</w:t>
      </w:r>
      <w:r>
        <w:t xml:space="preserve">, </w:t>
      </w:r>
      <w:r>
        <w:rPr>
          <w:b/>
          <w:bCs/>
        </w:rPr>
        <w:t>Bordbar A</w:t>
      </w:r>
      <w:r>
        <w:t xml:space="preserve">, </w:t>
      </w:r>
      <w:r>
        <w:rPr>
          <w:b/>
          <w:bCs/>
        </w:rPr>
        <w:t>Lewis NE</w:t>
      </w:r>
      <w:r>
        <w:t xml:space="preserve">, </w:t>
      </w:r>
      <w:r>
        <w:rPr>
          <w:b/>
          <w:bCs/>
        </w:rPr>
        <w:t>Rahmanian S</w:t>
      </w:r>
      <w:r>
        <w:t xml:space="preserve">, </w:t>
      </w:r>
      <w:r>
        <w:rPr>
          <w:b/>
          <w:bCs/>
        </w:rPr>
        <w:t>Kang J</w:t>
      </w:r>
      <w:r>
        <w:t xml:space="preserve">, </w:t>
      </w:r>
      <w:r>
        <w:rPr>
          <w:b/>
          <w:bCs/>
        </w:rPr>
        <w:t>Hyduke DR</w:t>
      </w:r>
      <w:r>
        <w:t xml:space="preserve">, </w:t>
      </w:r>
      <w:r>
        <w:rPr>
          <w:b/>
          <w:bCs/>
        </w:rPr>
        <w:t>Palsson BØ</w:t>
      </w:r>
      <w:r>
        <w:t xml:space="preserve">. 2011. Quantitative prediction of cellular metabolism with constraint-based models: the COBRA Toolbox v2.0. Nat Protoc </w:t>
      </w:r>
      <w:r>
        <w:rPr>
          <w:b/>
          <w:bCs/>
        </w:rPr>
        <w:t>6</w:t>
      </w:r>
      <w:r>
        <w:t>:1290–1307.</w:t>
      </w:r>
    </w:p>
    <w:p w14:paraId="28B34310" w14:textId="77777777" w:rsidR="000D73AB" w:rsidRDefault="000D73AB" w:rsidP="00E52A76">
      <w:pPr>
        <w:pStyle w:val="Bibliography"/>
      </w:pPr>
      <w:r>
        <w:t xml:space="preserve">42. </w:t>
      </w:r>
      <w:r>
        <w:tab/>
      </w:r>
      <w:r>
        <w:rPr>
          <w:b/>
          <w:bCs/>
        </w:rPr>
        <w:t>Heavner BD</w:t>
      </w:r>
      <w:r>
        <w:t xml:space="preserve">, </w:t>
      </w:r>
      <w:r>
        <w:rPr>
          <w:b/>
          <w:bCs/>
        </w:rPr>
        <w:t>Price ND</w:t>
      </w:r>
      <w:r>
        <w:t xml:space="preserve">. 2015. Transparency in metabolic network reconstruction enables scalable biological discovery. Curr Opin Biotechnol </w:t>
      </w:r>
      <w:r>
        <w:rPr>
          <w:b/>
          <w:bCs/>
        </w:rPr>
        <w:t>34</w:t>
      </w:r>
      <w:r>
        <w:t>:105–109.</w:t>
      </w:r>
    </w:p>
    <w:p w14:paraId="00208B31" w14:textId="77777777" w:rsidR="000D73AB" w:rsidRDefault="000D73AB" w:rsidP="00E52A76">
      <w:pPr>
        <w:pStyle w:val="Bibliography"/>
      </w:pPr>
      <w:r>
        <w:t xml:space="preserve">43. </w:t>
      </w:r>
      <w:r>
        <w:tab/>
      </w:r>
      <w:r>
        <w:rPr>
          <w:b/>
          <w:bCs/>
        </w:rPr>
        <w:t>Kostromins A</w:t>
      </w:r>
      <w:r>
        <w:t xml:space="preserve">, </w:t>
      </w:r>
      <w:r>
        <w:rPr>
          <w:b/>
          <w:bCs/>
        </w:rPr>
        <w:t>Stalidzans E</w:t>
      </w:r>
      <w:r>
        <w:t xml:space="preserve">. 2012. Paint4Net: COBRA Toolbox extension for visualization of stoichiometric models of metabolism. Biosystems </w:t>
      </w:r>
      <w:r>
        <w:rPr>
          <w:b/>
          <w:bCs/>
        </w:rPr>
        <w:t>109</w:t>
      </w:r>
      <w:r>
        <w:t>:233–239.</w:t>
      </w:r>
    </w:p>
    <w:p w14:paraId="7B888A20" w14:textId="77777777" w:rsidR="000D73AB" w:rsidRDefault="000D73AB" w:rsidP="00E52A76">
      <w:pPr>
        <w:pStyle w:val="Bibliography"/>
      </w:pPr>
      <w:r>
        <w:t xml:space="preserve">44. </w:t>
      </w:r>
      <w:r>
        <w:tab/>
      </w:r>
      <w:r>
        <w:rPr>
          <w:b/>
          <w:bCs/>
        </w:rPr>
        <w:t>Porat I</w:t>
      </w:r>
      <w:r>
        <w:t xml:space="preserve">, </w:t>
      </w:r>
      <w:r>
        <w:rPr>
          <w:b/>
          <w:bCs/>
        </w:rPr>
        <w:t>Kim W</w:t>
      </w:r>
      <w:r>
        <w:t xml:space="preserve">, </w:t>
      </w:r>
      <w:r>
        <w:rPr>
          <w:b/>
          <w:bCs/>
        </w:rPr>
        <w:t>Hendrickson EL</w:t>
      </w:r>
      <w:r>
        <w:t xml:space="preserve">, </w:t>
      </w:r>
      <w:r>
        <w:rPr>
          <w:b/>
          <w:bCs/>
        </w:rPr>
        <w:t>Xia Q</w:t>
      </w:r>
      <w:r>
        <w:t xml:space="preserve">, </w:t>
      </w:r>
      <w:r>
        <w:rPr>
          <w:b/>
          <w:bCs/>
        </w:rPr>
        <w:t>Zhang Y</w:t>
      </w:r>
      <w:r>
        <w:t xml:space="preserve">, </w:t>
      </w:r>
      <w:r>
        <w:rPr>
          <w:b/>
          <w:bCs/>
        </w:rPr>
        <w:t>Wang T</w:t>
      </w:r>
      <w:r>
        <w:t xml:space="preserve">, </w:t>
      </w:r>
      <w:r>
        <w:rPr>
          <w:b/>
          <w:bCs/>
        </w:rPr>
        <w:t>Taub F</w:t>
      </w:r>
      <w:r>
        <w:t xml:space="preserve">, </w:t>
      </w:r>
      <w:r>
        <w:rPr>
          <w:b/>
          <w:bCs/>
        </w:rPr>
        <w:t>Moore BC</w:t>
      </w:r>
      <w:r>
        <w:t xml:space="preserve">, </w:t>
      </w:r>
      <w:r>
        <w:rPr>
          <w:b/>
          <w:bCs/>
        </w:rPr>
        <w:t>Anderson IJ</w:t>
      </w:r>
      <w:r>
        <w:t xml:space="preserve">, </w:t>
      </w:r>
      <w:r>
        <w:rPr>
          <w:b/>
          <w:bCs/>
        </w:rPr>
        <w:t>Hackett M</w:t>
      </w:r>
      <w:r>
        <w:t xml:space="preserve">, </w:t>
      </w:r>
      <w:r>
        <w:rPr>
          <w:b/>
          <w:bCs/>
        </w:rPr>
        <w:t>Leigh JA</w:t>
      </w:r>
      <w:r>
        <w:t xml:space="preserve">, </w:t>
      </w:r>
      <w:r>
        <w:rPr>
          <w:b/>
          <w:bCs/>
        </w:rPr>
        <w:t>Whitman WB</w:t>
      </w:r>
      <w:r>
        <w:t xml:space="preserve">. 2006. Disruption of the Operon Encoding Ehb Hydrogenase Limits Anabolic CO2 Assimilation in the Archaeon </w:t>
      </w:r>
      <w:r>
        <w:rPr>
          <w:i/>
          <w:iCs/>
        </w:rPr>
        <w:t>Methanococcus maripaludis</w:t>
      </w:r>
      <w:r>
        <w:t xml:space="preserve">. J Bacteriol </w:t>
      </w:r>
      <w:r>
        <w:rPr>
          <w:b/>
          <w:bCs/>
        </w:rPr>
        <w:t>188</w:t>
      </w:r>
      <w:r>
        <w:t>:1373–1380.</w:t>
      </w:r>
    </w:p>
    <w:p w14:paraId="4027D7BA" w14:textId="77777777" w:rsidR="000D73AB" w:rsidRDefault="000D73AB" w:rsidP="00E52A76">
      <w:pPr>
        <w:pStyle w:val="Bibliography"/>
      </w:pPr>
      <w:r>
        <w:t xml:space="preserve">45. </w:t>
      </w:r>
      <w:r>
        <w:tab/>
      </w:r>
      <w:r>
        <w:rPr>
          <w:b/>
          <w:bCs/>
        </w:rPr>
        <w:t>Lie TJ</w:t>
      </w:r>
      <w:r>
        <w:t xml:space="preserve">, </w:t>
      </w:r>
      <w:r>
        <w:rPr>
          <w:b/>
          <w:bCs/>
        </w:rPr>
        <w:t>Costa KC</w:t>
      </w:r>
      <w:r>
        <w:t xml:space="preserve">, </w:t>
      </w:r>
      <w:r>
        <w:rPr>
          <w:b/>
          <w:bCs/>
        </w:rPr>
        <w:t>Lupa B</w:t>
      </w:r>
      <w:r>
        <w:t xml:space="preserve">, </w:t>
      </w:r>
      <w:r>
        <w:rPr>
          <w:b/>
          <w:bCs/>
        </w:rPr>
        <w:t>Korpole S</w:t>
      </w:r>
      <w:r>
        <w:t xml:space="preserve">, </w:t>
      </w:r>
      <w:r>
        <w:rPr>
          <w:b/>
          <w:bCs/>
        </w:rPr>
        <w:t>Whitman WB</w:t>
      </w:r>
      <w:r>
        <w:t xml:space="preserve">, </w:t>
      </w:r>
      <w:r>
        <w:rPr>
          <w:b/>
          <w:bCs/>
        </w:rPr>
        <w:t>Leigh JA</w:t>
      </w:r>
      <w:r>
        <w:t xml:space="preserve">. 2012. Essential anaplerotic role for the energy-converting hydrogenase Eha in hydrogenotrophic methanogenesis. Proc Natl Acad Sci </w:t>
      </w:r>
      <w:r>
        <w:rPr>
          <w:b/>
          <w:bCs/>
        </w:rPr>
        <w:t>109</w:t>
      </w:r>
      <w:r>
        <w:t>:15473–15478.</w:t>
      </w:r>
    </w:p>
    <w:p w14:paraId="538BC439" w14:textId="77777777" w:rsidR="000D73AB" w:rsidRDefault="000D73AB" w:rsidP="00E52A76">
      <w:pPr>
        <w:pStyle w:val="Bibliography"/>
      </w:pPr>
      <w:r>
        <w:t xml:space="preserve">46. </w:t>
      </w:r>
      <w:r>
        <w:tab/>
      </w:r>
      <w:r>
        <w:rPr>
          <w:b/>
          <w:bCs/>
        </w:rPr>
        <w:t>Lupa B</w:t>
      </w:r>
      <w:r>
        <w:t xml:space="preserve">, </w:t>
      </w:r>
      <w:r>
        <w:rPr>
          <w:b/>
          <w:bCs/>
        </w:rPr>
        <w:t>Hendrickson EL</w:t>
      </w:r>
      <w:r>
        <w:t xml:space="preserve">, </w:t>
      </w:r>
      <w:r>
        <w:rPr>
          <w:b/>
          <w:bCs/>
        </w:rPr>
        <w:t>Leigh JA</w:t>
      </w:r>
      <w:r>
        <w:t xml:space="preserve">, </w:t>
      </w:r>
      <w:r>
        <w:rPr>
          <w:b/>
          <w:bCs/>
        </w:rPr>
        <w:t>Whitman WB</w:t>
      </w:r>
      <w:r>
        <w:t xml:space="preserve">. 2008. Formate-Dependent H2 Production by the Mesophilic Methanogen </w:t>
      </w:r>
      <w:r>
        <w:rPr>
          <w:i/>
          <w:iCs/>
        </w:rPr>
        <w:t>Methanococcus maripaludis</w:t>
      </w:r>
      <w:r>
        <w:t xml:space="preserve">. Appl Environ Microbiol </w:t>
      </w:r>
      <w:r>
        <w:rPr>
          <w:b/>
          <w:bCs/>
        </w:rPr>
        <w:t>74</w:t>
      </w:r>
      <w:r>
        <w:t>:6584–6590.</w:t>
      </w:r>
    </w:p>
    <w:p w14:paraId="33F3ADC0" w14:textId="77777777" w:rsidR="000D73AB" w:rsidRDefault="000D73AB" w:rsidP="00E52A76">
      <w:pPr>
        <w:pStyle w:val="Bibliography"/>
      </w:pPr>
      <w:r>
        <w:t xml:space="preserve">47. </w:t>
      </w:r>
      <w:r>
        <w:tab/>
      </w:r>
      <w:r>
        <w:rPr>
          <w:b/>
          <w:bCs/>
        </w:rPr>
        <w:t>Costa KC</w:t>
      </w:r>
      <w:r>
        <w:t xml:space="preserve">, </w:t>
      </w:r>
      <w:r>
        <w:rPr>
          <w:b/>
          <w:bCs/>
        </w:rPr>
        <w:t>Lie TJ</w:t>
      </w:r>
      <w:r>
        <w:t xml:space="preserve">, </w:t>
      </w:r>
      <w:r>
        <w:rPr>
          <w:b/>
          <w:bCs/>
        </w:rPr>
        <w:t>Jacobs MA</w:t>
      </w:r>
      <w:r>
        <w:t xml:space="preserve">, </w:t>
      </w:r>
      <w:r>
        <w:rPr>
          <w:b/>
          <w:bCs/>
        </w:rPr>
        <w:t>Leigh JA</w:t>
      </w:r>
      <w:r>
        <w:t xml:space="preserve">. 2013. H2-Independent Growth of the Hydrogenotrophic Methanogen </w:t>
      </w:r>
      <w:r>
        <w:rPr>
          <w:i/>
          <w:iCs/>
        </w:rPr>
        <w:t>Methanococcus maripaludis</w:t>
      </w:r>
      <w:r>
        <w:t xml:space="preserve">. mBio </w:t>
      </w:r>
      <w:r>
        <w:rPr>
          <w:b/>
          <w:bCs/>
        </w:rPr>
        <w:t>4</w:t>
      </w:r>
      <w:r>
        <w:t>:e00062–13.</w:t>
      </w:r>
    </w:p>
    <w:p w14:paraId="265D7FEF" w14:textId="77777777" w:rsidR="000D73AB" w:rsidRDefault="000D73AB" w:rsidP="00E52A76">
      <w:pPr>
        <w:pStyle w:val="Bibliography"/>
      </w:pPr>
      <w:r>
        <w:t xml:space="preserve">48. </w:t>
      </w:r>
      <w:r>
        <w:tab/>
      </w:r>
      <w:r>
        <w:rPr>
          <w:b/>
          <w:bCs/>
        </w:rPr>
        <w:t>Costa KC</w:t>
      </w:r>
      <w:r>
        <w:t xml:space="preserve">, </w:t>
      </w:r>
      <w:r>
        <w:rPr>
          <w:b/>
          <w:bCs/>
        </w:rPr>
        <w:t>Wong PM</w:t>
      </w:r>
      <w:r>
        <w:t xml:space="preserve">, </w:t>
      </w:r>
      <w:r>
        <w:rPr>
          <w:b/>
          <w:bCs/>
        </w:rPr>
        <w:t>Wang T</w:t>
      </w:r>
      <w:r>
        <w:t xml:space="preserve">, </w:t>
      </w:r>
      <w:r>
        <w:rPr>
          <w:b/>
          <w:bCs/>
        </w:rPr>
        <w:t>Lie TJ</w:t>
      </w:r>
      <w:r>
        <w:t xml:space="preserve">, </w:t>
      </w:r>
      <w:r>
        <w:rPr>
          <w:b/>
          <w:bCs/>
        </w:rPr>
        <w:t>Dodsworth JA</w:t>
      </w:r>
      <w:r>
        <w:t xml:space="preserve">, </w:t>
      </w:r>
      <w:r>
        <w:rPr>
          <w:b/>
          <w:bCs/>
        </w:rPr>
        <w:t>Swanson I</w:t>
      </w:r>
      <w:r>
        <w:t xml:space="preserve">, </w:t>
      </w:r>
      <w:r>
        <w:rPr>
          <w:b/>
          <w:bCs/>
        </w:rPr>
        <w:t>Burn JA</w:t>
      </w:r>
      <w:r>
        <w:t xml:space="preserve">, </w:t>
      </w:r>
      <w:r>
        <w:rPr>
          <w:b/>
          <w:bCs/>
        </w:rPr>
        <w:t>Hackett M</w:t>
      </w:r>
      <w:r>
        <w:t xml:space="preserve">, </w:t>
      </w:r>
      <w:r>
        <w:rPr>
          <w:b/>
          <w:bCs/>
        </w:rPr>
        <w:t>Leigh JA</w:t>
      </w:r>
      <w:r>
        <w:t xml:space="preserve">. 2010. Protein complexing in a methanogen suggests electron bifurcation and electron delivery from formate to heterodisulfide reductase. Proc Natl Acad Sci </w:t>
      </w:r>
      <w:r>
        <w:rPr>
          <w:b/>
          <w:bCs/>
        </w:rPr>
        <w:t>107</w:t>
      </w:r>
      <w:r>
        <w:t>:11050–11055.</w:t>
      </w:r>
    </w:p>
    <w:p w14:paraId="6C01BDDA" w14:textId="77777777" w:rsidR="000D73AB" w:rsidRDefault="000D73AB" w:rsidP="00E52A76">
      <w:pPr>
        <w:pStyle w:val="Bibliography"/>
      </w:pPr>
      <w:r>
        <w:t xml:space="preserve">49. </w:t>
      </w:r>
      <w:r>
        <w:tab/>
      </w:r>
      <w:r>
        <w:rPr>
          <w:b/>
          <w:bCs/>
        </w:rPr>
        <w:t>Hendrickson EL</w:t>
      </w:r>
      <w:r>
        <w:t xml:space="preserve">, </w:t>
      </w:r>
      <w:r>
        <w:rPr>
          <w:b/>
          <w:bCs/>
        </w:rPr>
        <w:t>Leigh JA</w:t>
      </w:r>
      <w:r>
        <w:t xml:space="preserve">. 2008. Roles of Coenzyme F420-Reducing Hydrogenases and Hydrogen- and F420-Dependent Methylenetetrahydromethanopterin Dehydrogenases in Reduction of F420 and Production of Hydrogen during Methanogenesis. J Bacteriol </w:t>
      </w:r>
      <w:r>
        <w:rPr>
          <w:b/>
          <w:bCs/>
        </w:rPr>
        <w:t>190</w:t>
      </w:r>
      <w:r>
        <w:t>:4818–4821.</w:t>
      </w:r>
    </w:p>
    <w:p w14:paraId="19DD3FB8" w14:textId="77777777" w:rsidR="000D73AB" w:rsidRDefault="000D73AB" w:rsidP="00E52A76">
      <w:pPr>
        <w:pStyle w:val="Bibliography"/>
      </w:pPr>
      <w:r>
        <w:t xml:space="preserve">50. </w:t>
      </w:r>
      <w:r>
        <w:tab/>
      </w:r>
      <w:r>
        <w:rPr>
          <w:b/>
          <w:bCs/>
        </w:rPr>
        <w:t>Matthews BW</w:t>
      </w:r>
      <w:r>
        <w:t xml:space="preserve">. 1975. Comparison of the predicted and observed secondary structure of T4 phage lysozyme. Biochim Biophys Acta BBA - Protein Struct </w:t>
      </w:r>
      <w:r>
        <w:rPr>
          <w:b/>
          <w:bCs/>
        </w:rPr>
        <w:t>405</w:t>
      </w:r>
      <w:r>
        <w:t>:442–451.</w:t>
      </w:r>
    </w:p>
    <w:p w14:paraId="57E2427F" w14:textId="77777777" w:rsidR="000D73AB" w:rsidRDefault="000D73AB" w:rsidP="00E52A76">
      <w:pPr>
        <w:pStyle w:val="Bibliography"/>
      </w:pPr>
      <w:r>
        <w:t xml:space="preserve">51. </w:t>
      </w:r>
      <w:r>
        <w:tab/>
      </w:r>
      <w:r>
        <w:rPr>
          <w:b/>
          <w:bCs/>
        </w:rPr>
        <w:t>Flamholz A</w:t>
      </w:r>
      <w:r>
        <w:t xml:space="preserve">, </w:t>
      </w:r>
      <w:r>
        <w:rPr>
          <w:b/>
          <w:bCs/>
        </w:rPr>
        <w:t>Noor E</w:t>
      </w:r>
      <w:r>
        <w:t xml:space="preserve">, </w:t>
      </w:r>
      <w:r>
        <w:rPr>
          <w:b/>
          <w:bCs/>
        </w:rPr>
        <w:t>Bar-Even A</w:t>
      </w:r>
      <w:r>
        <w:t xml:space="preserve">, </w:t>
      </w:r>
      <w:r>
        <w:rPr>
          <w:b/>
          <w:bCs/>
        </w:rPr>
        <w:t>Milo R</w:t>
      </w:r>
      <w:r>
        <w:t>. 2011. eQuilibrator—the biochemical thermodynamics calculator. Nucleic Acids Res gkr874.</w:t>
      </w:r>
    </w:p>
    <w:p w14:paraId="1E1DD503" w14:textId="77777777" w:rsidR="000D73AB" w:rsidRDefault="000D73AB" w:rsidP="00E52A76">
      <w:pPr>
        <w:pStyle w:val="Bibliography"/>
      </w:pPr>
      <w:r>
        <w:t xml:space="preserve">52. </w:t>
      </w:r>
      <w:r>
        <w:tab/>
      </w:r>
      <w:r>
        <w:rPr>
          <w:b/>
          <w:bCs/>
        </w:rPr>
        <w:t>Jankowski MD</w:t>
      </w:r>
      <w:r>
        <w:t xml:space="preserve">, </w:t>
      </w:r>
      <w:r>
        <w:rPr>
          <w:b/>
          <w:bCs/>
        </w:rPr>
        <w:t>Henry CS</w:t>
      </w:r>
      <w:r>
        <w:t xml:space="preserve">, </w:t>
      </w:r>
      <w:r>
        <w:rPr>
          <w:b/>
          <w:bCs/>
        </w:rPr>
        <w:t>Broadbelt LJ</w:t>
      </w:r>
      <w:r>
        <w:t xml:space="preserve">, </w:t>
      </w:r>
      <w:r>
        <w:rPr>
          <w:b/>
          <w:bCs/>
        </w:rPr>
        <w:t>Hatzimanikatis V</w:t>
      </w:r>
      <w:r>
        <w:t xml:space="preserve">. 2008. Group Contribution Method for Thermodynamic Analysis of Complex Metabolic Networks. Biophys J </w:t>
      </w:r>
      <w:r>
        <w:rPr>
          <w:b/>
          <w:bCs/>
        </w:rPr>
        <w:t>95</w:t>
      </w:r>
      <w:r>
        <w:t>:1487–1499.</w:t>
      </w:r>
    </w:p>
    <w:p w14:paraId="79818384" w14:textId="77777777" w:rsidR="000D73AB" w:rsidRDefault="000D73AB" w:rsidP="00E52A76">
      <w:pPr>
        <w:pStyle w:val="Bibliography"/>
      </w:pPr>
      <w:r>
        <w:t xml:space="preserve">53. </w:t>
      </w:r>
      <w:r>
        <w:tab/>
      </w:r>
      <w:r>
        <w:rPr>
          <w:b/>
          <w:bCs/>
        </w:rPr>
        <w:t>Costa KC</w:t>
      </w:r>
      <w:r>
        <w:t xml:space="preserve">, </w:t>
      </w:r>
      <w:r>
        <w:rPr>
          <w:b/>
          <w:bCs/>
        </w:rPr>
        <w:t>Yoon SH</w:t>
      </w:r>
      <w:r>
        <w:t xml:space="preserve">, </w:t>
      </w:r>
      <w:r>
        <w:rPr>
          <w:b/>
          <w:bCs/>
        </w:rPr>
        <w:t>Pan M</w:t>
      </w:r>
      <w:r>
        <w:t xml:space="preserve">, </w:t>
      </w:r>
      <w:r>
        <w:rPr>
          <w:b/>
          <w:bCs/>
        </w:rPr>
        <w:t>Burn JA</w:t>
      </w:r>
      <w:r>
        <w:t xml:space="preserve">, </w:t>
      </w:r>
      <w:r>
        <w:rPr>
          <w:b/>
          <w:bCs/>
        </w:rPr>
        <w:t>Baliga NS</w:t>
      </w:r>
      <w:r>
        <w:t xml:space="preserve">, </w:t>
      </w:r>
      <w:r>
        <w:rPr>
          <w:b/>
          <w:bCs/>
        </w:rPr>
        <w:t>Leigh JA</w:t>
      </w:r>
      <w:r>
        <w:t xml:space="preserve">. 2013. Effects of H2 and Formate on Growth Yield and Regulation of Methanogenesis in </w:t>
      </w:r>
      <w:r>
        <w:rPr>
          <w:i/>
          <w:iCs/>
        </w:rPr>
        <w:t>Methanococcus maripaludis</w:t>
      </w:r>
      <w:r>
        <w:t xml:space="preserve">. J Bacteriol </w:t>
      </w:r>
      <w:r>
        <w:rPr>
          <w:b/>
          <w:bCs/>
        </w:rPr>
        <w:t>195</w:t>
      </w:r>
      <w:r>
        <w:t>:1456–1462.</w:t>
      </w:r>
    </w:p>
    <w:p w14:paraId="789F5E54" w14:textId="77777777" w:rsidR="000D73AB" w:rsidRDefault="000D73AB" w:rsidP="00E52A76">
      <w:pPr>
        <w:pStyle w:val="Bibliography"/>
      </w:pPr>
      <w:r>
        <w:t xml:space="preserve">54. </w:t>
      </w:r>
      <w:r>
        <w:tab/>
      </w:r>
      <w:r>
        <w:rPr>
          <w:b/>
          <w:bCs/>
        </w:rPr>
        <w:t>Setzke E</w:t>
      </w:r>
      <w:r>
        <w:t xml:space="preserve">, </w:t>
      </w:r>
      <w:r>
        <w:rPr>
          <w:b/>
          <w:bCs/>
        </w:rPr>
        <w:t>Hedderich R</w:t>
      </w:r>
      <w:r>
        <w:t xml:space="preserve">, </w:t>
      </w:r>
      <w:r>
        <w:rPr>
          <w:b/>
          <w:bCs/>
        </w:rPr>
        <w:t>Heiden S</w:t>
      </w:r>
      <w:r>
        <w:t xml:space="preserve">, </w:t>
      </w:r>
      <w:r>
        <w:rPr>
          <w:b/>
          <w:bCs/>
        </w:rPr>
        <w:t>Thauer RK</w:t>
      </w:r>
      <w:r>
        <w:t xml:space="preserve">. 1994. H2: heterodisulfide oxidoreductase complex from </w:t>
      </w:r>
      <w:r>
        <w:rPr>
          <w:i/>
          <w:iCs/>
        </w:rPr>
        <w:t>Methanobacterium thermoautotrophicum</w:t>
      </w:r>
      <w:r>
        <w:t xml:space="preserve">. Eur J Biochem </w:t>
      </w:r>
      <w:r>
        <w:rPr>
          <w:b/>
          <w:bCs/>
        </w:rPr>
        <w:t>220</w:t>
      </w:r>
      <w:r>
        <w:t>:139–148.</w:t>
      </w:r>
    </w:p>
    <w:p w14:paraId="14F2B4A1" w14:textId="77777777" w:rsidR="000D73AB" w:rsidRDefault="000D73AB" w:rsidP="00E52A76">
      <w:pPr>
        <w:pStyle w:val="Bibliography"/>
      </w:pPr>
      <w:r>
        <w:lastRenderedPageBreak/>
        <w:t xml:space="preserve">55. </w:t>
      </w:r>
      <w:r>
        <w:tab/>
      </w:r>
      <w:r>
        <w:rPr>
          <w:b/>
          <w:bCs/>
        </w:rPr>
        <w:t>Thauer RK</w:t>
      </w:r>
      <w:r>
        <w:t xml:space="preserve">, </w:t>
      </w:r>
      <w:r>
        <w:rPr>
          <w:b/>
          <w:bCs/>
        </w:rPr>
        <w:t>Kaster A-K</w:t>
      </w:r>
      <w:r>
        <w:t xml:space="preserve">, </w:t>
      </w:r>
      <w:r>
        <w:rPr>
          <w:b/>
          <w:bCs/>
        </w:rPr>
        <w:t>Seedorf H</w:t>
      </w:r>
      <w:r>
        <w:t xml:space="preserve">, </w:t>
      </w:r>
      <w:r>
        <w:rPr>
          <w:b/>
          <w:bCs/>
        </w:rPr>
        <w:t>Buckel W</w:t>
      </w:r>
      <w:r>
        <w:t xml:space="preserve">, </w:t>
      </w:r>
      <w:r>
        <w:rPr>
          <w:b/>
          <w:bCs/>
        </w:rPr>
        <w:t>Hedderich R</w:t>
      </w:r>
      <w:r>
        <w:t xml:space="preserve">. 2008. Methanogenic archaea: ecologically relevant differences in energy conservation. Nat Rev Microbiol </w:t>
      </w:r>
      <w:r>
        <w:rPr>
          <w:b/>
          <w:bCs/>
        </w:rPr>
        <w:t>6</w:t>
      </w:r>
      <w:r>
        <w:t>:579–591.</w:t>
      </w:r>
    </w:p>
    <w:p w14:paraId="3E083E8F" w14:textId="77777777" w:rsidR="000D73AB" w:rsidRDefault="000D73AB" w:rsidP="00E52A76">
      <w:pPr>
        <w:pStyle w:val="Bibliography"/>
      </w:pPr>
      <w:r>
        <w:t xml:space="preserve">56. </w:t>
      </w:r>
      <w:r>
        <w:tab/>
      </w:r>
      <w:r>
        <w:rPr>
          <w:b/>
          <w:bCs/>
        </w:rPr>
        <w:t>Nitschke W</w:t>
      </w:r>
      <w:r>
        <w:t xml:space="preserve">, </w:t>
      </w:r>
      <w:r>
        <w:rPr>
          <w:b/>
          <w:bCs/>
        </w:rPr>
        <w:t>Russell MJ</w:t>
      </w:r>
      <w:r>
        <w:t xml:space="preserve">. 2012. Redox bifurcations: Mechanisms and importance to life now, and at its origin: A widespread means of energy conversion in biology unfolds…. BioEssays </w:t>
      </w:r>
      <w:r>
        <w:rPr>
          <w:b/>
          <w:bCs/>
        </w:rPr>
        <w:t>34</w:t>
      </w:r>
      <w:r>
        <w:t>:106–109.</w:t>
      </w:r>
    </w:p>
    <w:p w14:paraId="5D54C505" w14:textId="77777777" w:rsidR="000D73AB" w:rsidRDefault="000D73AB" w:rsidP="00E52A76">
      <w:pPr>
        <w:pStyle w:val="Bibliography"/>
      </w:pPr>
      <w:r>
        <w:t xml:space="preserve">57. </w:t>
      </w:r>
      <w:r>
        <w:tab/>
      </w:r>
      <w:r>
        <w:rPr>
          <w:b/>
          <w:bCs/>
        </w:rPr>
        <w:t>Herrmann G</w:t>
      </w:r>
      <w:r>
        <w:t xml:space="preserve">, </w:t>
      </w:r>
      <w:r>
        <w:rPr>
          <w:b/>
          <w:bCs/>
        </w:rPr>
        <w:t>Jayamani E</w:t>
      </w:r>
      <w:r>
        <w:t xml:space="preserve">, </w:t>
      </w:r>
      <w:r>
        <w:rPr>
          <w:b/>
          <w:bCs/>
        </w:rPr>
        <w:t>Mai G</w:t>
      </w:r>
      <w:r>
        <w:t xml:space="preserve">, </w:t>
      </w:r>
      <w:r>
        <w:rPr>
          <w:b/>
          <w:bCs/>
        </w:rPr>
        <w:t>Buckel W</w:t>
      </w:r>
      <w:r>
        <w:t xml:space="preserve">. 2008. Energy Conservation via Electron-Transferring Flavoprotein in Anaerobic Bacteria. J Bacteriol </w:t>
      </w:r>
      <w:r>
        <w:rPr>
          <w:b/>
          <w:bCs/>
        </w:rPr>
        <w:t>190</w:t>
      </w:r>
      <w:r>
        <w:t>:784–791.</w:t>
      </w:r>
    </w:p>
    <w:p w14:paraId="18173F30" w14:textId="77777777" w:rsidR="000D73AB" w:rsidRDefault="000D73AB" w:rsidP="00E52A76">
      <w:pPr>
        <w:pStyle w:val="Bibliography"/>
      </w:pPr>
      <w:r>
        <w:t xml:space="preserve">58. </w:t>
      </w:r>
      <w:r>
        <w:tab/>
      </w:r>
      <w:r>
        <w:rPr>
          <w:b/>
          <w:bCs/>
        </w:rPr>
        <w:t>Costa KC</w:t>
      </w:r>
      <w:r>
        <w:t xml:space="preserve">, </w:t>
      </w:r>
      <w:r>
        <w:rPr>
          <w:b/>
          <w:bCs/>
        </w:rPr>
        <w:t>Wong PM</w:t>
      </w:r>
      <w:r>
        <w:t xml:space="preserve">, </w:t>
      </w:r>
      <w:r>
        <w:rPr>
          <w:b/>
          <w:bCs/>
        </w:rPr>
        <w:t>Wang T</w:t>
      </w:r>
      <w:r>
        <w:t xml:space="preserve">, </w:t>
      </w:r>
      <w:r>
        <w:rPr>
          <w:b/>
          <w:bCs/>
        </w:rPr>
        <w:t>Lie TJ</w:t>
      </w:r>
      <w:r>
        <w:t xml:space="preserve">, </w:t>
      </w:r>
      <w:r>
        <w:rPr>
          <w:b/>
          <w:bCs/>
        </w:rPr>
        <w:t>Dodsworth JA</w:t>
      </w:r>
      <w:r>
        <w:t xml:space="preserve">, </w:t>
      </w:r>
      <w:r>
        <w:rPr>
          <w:b/>
          <w:bCs/>
        </w:rPr>
        <w:t>Swanson I</w:t>
      </w:r>
      <w:r>
        <w:t xml:space="preserve">, </w:t>
      </w:r>
      <w:r>
        <w:rPr>
          <w:b/>
          <w:bCs/>
        </w:rPr>
        <w:t>Burn JA</w:t>
      </w:r>
      <w:r>
        <w:t xml:space="preserve">, </w:t>
      </w:r>
      <w:r>
        <w:rPr>
          <w:b/>
          <w:bCs/>
        </w:rPr>
        <w:t>Hackett M</w:t>
      </w:r>
      <w:r>
        <w:t xml:space="preserve">, </w:t>
      </w:r>
      <w:r>
        <w:rPr>
          <w:b/>
          <w:bCs/>
        </w:rPr>
        <w:t>Leigh JA</w:t>
      </w:r>
      <w:r>
        <w:t xml:space="preserve">. 2010. Protein complexing in a methanogen suggests electron bifurcation and electron delivery from formate to heterodisulfide reductase. Proc Natl Acad Sci </w:t>
      </w:r>
      <w:r>
        <w:rPr>
          <w:b/>
          <w:bCs/>
        </w:rPr>
        <w:t>107</w:t>
      </w:r>
      <w:r>
        <w:t>:11050–11055.</w:t>
      </w:r>
    </w:p>
    <w:p w14:paraId="4EDFDD44" w14:textId="77777777" w:rsidR="000D73AB" w:rsidRDefault="000D73AB" w:rsidP="00E52A76">
      <w:pPr>
        <w:pStyle w:val="Bibliography"/>
      </w:pPr>
      <w:r>
        <w:t xml:space="preserve">59. </w:t>
      </w:r>
      <w:r>
        <w:tab/>
      </w:r>
      <w:r>
        <w:rPr>
          <w:b/>
          <w:bCs/>
        </w:rPr>
        <w:t>Thauer RK</w:t>
      </w:r>
      <w:r>
        <w:t xml:space="preserve">. 2012. The Wolfe cycle comes full circle. Proc Natl Acad Sci </w:t>
      </w:r>
      <w:r>
        <w:rPr>
          <w:b/>
          <w:bCs/>
        </w:rPr>
        <w:t>109</w:t>
      </w:r>
      <w:r>
        <w:t>:15084–15085.</w:t>
      </w:r>
    </w:p>
    <w:p w14:paraId="7D3868D2" w14:textId="77777777" w:rsidR="000D73AB" w:rsidRDefault="000D73AB" w:rsidP="00E52A76">
      <w:pPr>
        <w:pStyle w:val="Bibliography"/>
      </w:pPr>
      <w:r>
        <w:t xml:space="preserve">60. </w:t>
      </w:r>
      <w:r>
        <w:tab/>
      </w:r>
      <w:r>
        <w:rPr>
          <w:b/>
          <w:bCs/>
        </w:rPr>
        <w:t>Shieh JS</w:t>
      </w:r>
      <w:r>
        <w:t xml:space="preserve">, </w:t>
      </w:r>
      <w:r>
        <w:rPr>
          <w:b/>
          <w:bCs/>
        </w:rPr>
        <w:t>Whitman WB</w:t>
      </w:r>
      <w:r>
        <w:t xml:space="preserve">. 1987. Pathway of acetate assimilation in autotrophic and heterotrophic methanococci. J Bacteriol </w:t>
      </w:r>
      <w:r>
        <w:rPr>
          <w:b/>
          <w:bCs/>
        </w:rPr>
        <w:t>169</w:t>
      </w:r>
      <w:r>
        <w:t>:5327–5329.</w:t>
      </w:r>
    </w:p>
    <w:p w14:paraId="781A2870" w14:textId="77777777" w:rsidR="000D73AB" w:rsidRDefault="000D73AB" w:rsidP="00E52A76">
      <w:pPr>
        <w:pStyle w:val="Bibliography"/>
      </w:pPr>
      <w:r>
        <w:t xml:space="preserve">61. </w:t>
      </w:r>
      <w:r>
        <w:tab/>
      </w:r>
      <w:r>
        <w:rPr>
          <w:b/>
          <w:bCs/>
        </w:rPr>
        <w:t>Welander PV</w:t>
      </w:r>
      <w:r>
        <w:t xml:space="preserve">, </w:t>
      </w:r>
      <w:r>
        <w:rPr>
          <w:b/>
          <w:bCs/>
        </w:rPr>
        <w:t>Metcalf WW</w:t>
      </w:r>
      <w:r>
        <w:t xml:space="preserve">. 2005. Loss of the </w:t>
      </w:r>
      <w:r>
        <w:rPr>
          <w:i/>
          <w:iCs/>
        </w:rPr>
        <w:t>mtr</w:t>
      </w:r>
      <w:r>
        <w:t xml:space="preserve"> operon in </w:t>
      </w:r>
      <w:r>
        <w:rPr>
          <w:i/>
          <w:iCs/>
        </w:rPr>
        <w:t>Methanosarcina</w:t>
      </w:r>
      <w:r>
        <w:t xml:space="preserve"> blocks growth on methanol, but not methanogenesis, and reveals an unknown methanogenic pathway. Proc Natl Acad Sci U S A </w:t>
      </w:r>
      <w:r>
        <w:rPr>
          <w:b/>
          <w:bCs/>
        </w:rPr>
        <w:t>102</w:t>
      </w:r>
      <w:r>
        <w:t>:10664–10669.</w:t>
      </w:r>
    </w:p>
    <w:p w14:paraId="1E8E3CF6" w14:textId="77777777" w:rsidR="000D73AB" w:rsidRDefault="000D73AB" w:rsidP="00E52A76">
      <w:pPr>
        <w:pStyle w:val="Bibliography"/>
      </w:pPr>
      <w:r>
        <w:t xml:space="preserve">62. </w:t>
      </w:r>
      <w:r>
        <w:tab/>
      </w:r>
      <w:r>
        <w:rPr>
          <w:b/>
          <w:bCs/>
        </w:rPr>
        <w:t>Kaster A-K</w:t>
      </w:r>
      <w:r>
        <w:t xml:space="preserve">, </w:t>
      </w:r>
      <w:r>
        <w:rPr>
          <w:b/>
          <w:bCs/>
        </w:rPr>
        <w:t>Goenrich M</w:t>
      </w:r>
      <w:r>
        <w:t xml:space="preserve">, </w:t>
      </w:r>
      <w:r>
        <w:rPr>
          <w:b/>
          <w:bCs/>
        </w:rPr>
        <w:t>Seedorf H</w:t>
      </w:r>
      <w:r>
        <w:t xml:space="preserve">, </w:t>
      </w:r>
      <w:r>
        <w:rPr>
          <w:b/>
          <w:bCs/>
        </w:rPr>
        <w:t>Liesegang H</w:t>
      </w:r>
      <w:r>
        <w:t xml:space="preserve">, </w:t>
      </w:r>
      <w:r>
        <w:rPr>
          <w:b/>
          <w:bCs/>
        </w:rPr>
        <w:t>Wollherr A</w:t>
      </w:r>
      <w:r>
        <w:t xml:space="preserve">, </w:t>
      </w:r>
      <w:r>
        <w:rPr>
          <w:b/>
          <w:bCs/>
        </w:rPr>
        <w:t>Gottschalk G</w:t>
      </w:r>
      <w:r>
        <w:t xml:space="preserve">, </w:t>
      </w:r>
      <w:r>
        <w:rPr>
          <w:b/>
          <w:bCs/>
        </w:rPr>
        <w:t>Thauer RK</w:t>
      </w:r>
      <w:r>
        <w:t xml:space="preserve">. 2011. More Than 200 Genes Required for Methane Formation from H2 and CO2 and Energy Conservation Are Present in </w:t>
      </w:r>
      <w:r>
        <w:rPr>
          <w:i/>
          <w:iCs/>
        </w:rPr>
        <w:t>Methanothermobacter marburgensis</w:t>
      </w:r>
      <w:r>
        <w:t xml:space="preserve"> and </w:t>
      </w:r>
      <w:r>
        <w:rPr>
          <w:i/>
          <w:iCs/>
        </w:rPr>
        <w:t>Methanothermobacter thermautotrophicus</w:t>
      </w:r>
      <w:r>
        <w:t xml:space="preserve">. Archaea </w:t>
      </w:r>
      <w:r>
        <w:rPr>
          <w:b/>
          <w:bCs/>
        </w:rPr>
        <w:t>2011</w:t>
      </w:r>
      <w:r>
        <w:t>:1–23.</w:t>
      </w:r>
    </w:p>
    <w:p w14:paraId="51C56EFA" w14:textId="77777777" w:rsidR="000D73AB" w:rsidRDefault="000D73AB" w:rsidP="00E52A76">
      <w:pPr>
        <w:pStyle w:val="Bibliography"/>
      </w:pPr>
      <w:r>
        <w:t xml:space="preserve">63. </w:t>
      </w:r>
      <w:r>
        <w:tab/>
      </w:r>
      <w:r>
        <w:rPr>
          <w:b/>
          <w:bCs/>
        </w:rPr>
        <w:t>DiMarco AA</w:t>
      </w:r>
      <w:r>
        <w:t xml:space="preserve">, </w:t>
      </w:r>
      <w:r>
        <w:rPr>
          <w:b/>
          <w:bCs/>
        </w:rPr>
        <w:t>Bobik TA</w:t>
      </w:r>
      <w:r>
        <w:t xml:space="preserve">, </w:t>
      </w:r>
      <w:r>
        <w:rPr>
          <w:b/>
          <w:bCs/>
        </w:rPr>
        <w:t>Wolfe RS</w:t>
      </w:r>
      <w:r>
        <w:t xml:space="preserve">. 1990. Unusual coenzymes of methanogenesis. Annu Rev Biochem </w:t>
      </w:r>
      <w:r>
        <w:rPr>
          <w:b/>
          <w:bCs/>
        </w:rPr>
        <w:t>59</w:t>
      </w:r>
      <w:r>
        <w:t>:355–394.</w:t>
      </w:r>
    </w:p>
    <w:p w14:paraId="1E3F3CD9" w14:textId="77777777" w:rsidR="000D73AB" w:rsidRDefault="000D73AB" w:rsidP="00E52A76">
      <w:pPr>
        <w:pStyle w:val="Bibliography"/>
      </w:pPr>
      <w:r>
        <w:t xml:space="preserve">64. </w:t>
      </w:r>
      <w:r>
        <w:tab/>
      </w:r>
      <w:r>
        <w:rPr>
          <w:b/>
          <w:bCs/>
        </w:rPr>
        <w:t>Siu S</w:t>
      </w:r>
      <w:r>
        <w:t xml:space="preserve">, </w:t>
      </w:r>
      <w:r>
        <w:rPr>
          <w:b/>
          <w:bCs/>
        </w:rPr>
        <w:t>Robotham A</w:t>
      </w:r>
      <w:r>
        <w:t xml:space="preserve">, </w:t>
      </w:r>
      <w:r>
        <w:rPr>
          <w:b/>
          <w:bCs/>
        </w:rPr>
        <w:t>Logan SM</w:t>
      </w:r>
      <w:r>
        <w:t xml:space="preserve">, </w:t>
      </w:r>
      <w:r>
        <w:rPr>
          <w:b/>
          <w:bCs/>
        </w:rPr>
        <w:t>Kelly JF</w:t>
      </w:r>
      <w:r>
        <w:t xml:space="preserve">, </w:t>
      </w:r>
      <w:r>
        <w:rPr>
          <w:b/>
          <w:bCs/>
        </w:rPr>
        <w:t>Uchida K</w:t>
      </w:r>
      <w:r>
        <w:t xml:space="preserve">, </w:t>
      </w:r>
      <w:r>
        <w:rPr>
          <w:b/>
          <w:bCs/>
        </w:rPr>
        <w:t>Aizawa S-I</w:t>
      </w:r>
      <w:r>
        <w:t xml:space="preserve">, </w:t>
      </w:r>
      <w:r>
        <w:rPr>
          <w:b/>
          <w:bCs/>
        </w:rPr>
        <w:t>Jarrell KF</w:t>
      </w:r>
      <w:r>
        <w:t xml:space="preserve">. 2015. Evidence that Biosynthesis of the Second and Third Sugars of the Archaellin Tetrasaccharide in the Archaeon </w:t>
      </w:r>
      <w:r>
        <w:rPr>
          <w:i/>
          <w:iCs/>
        </w:rPr>
        <w:t>Methanococcus maripaludis</w:t>
      </w:r>
      <w:r>
        <w:t xml:space="preserve"> Occurs by the Same Pathway Used by </w:t>
      </w:r>
      <w:r>
        <w:rPr>
          <w:i/>
          <w:iCs/>
        </w:rPr>
        <w:t>Pseudomonas aeruginosa</w:t>
      </w:r>
      <w:r>
        <w:t xml:space="preserve"> To Make a Di-N-Acetylated Sugar. J Bacteriol </w:t>
      </w:r>
      <w:r>
        <w:rPr>
          <w:b/>
          <w:bCs/>
        </w:rPr>
        <w:t>197</w:t>
      </w:r>
      <w:r>
        <w:t>:1668–1680.</w:t>
      </w:r>
    </w:p>
    <w:p w14:paraId="7B0E0401" w14:textId="77777777" w:rsidR="000D73AB" w:rsidRDefault="000D73AB" w:rsidP="00E52A76">
      <w:pPr>
        <w:pStyle w:val="Bibliography"/>
      </w:pPr>
      <w:r>
        <w:t xml:space="preserve">65. </w:t>
      </w:r>
      <w:r>
        <w:tab/>
      </w:r>
      <w:r>
        <w:rPr>
          <w:b/>
          <w:bCs/>
        </w:rPr>
        <w:t>Jain S</w:t>
      </w:r>
      <w:r>
        <w:t xml:space="preserve">, </w:t>
      </w:r>
      <w:r>
        <w:rPr>
          <w:b/>
          <w:bCs/>
        </w:rPr>
        <w:t>Caforio A</w:t>
      </w:r>
      <w:r>
        <w:t xml:space="preserve">, </w:t>
      </w:r>
      <w:r>
        <w:rPr>
          <w:b/>
          <w:bCs/>
        </w:rPr>
        <w:t>Driessen AJM</w:t>
      </w:r>
      <w:r>
        <w:t xml:space="preserve">. 2014. Biosynthesis of archaeal membrane ether lipids. Front Microbiol </w:t>
      </w:r>
      <w:r>
        <w:rPr>
          <w:b/>
          <w:bCs/>
        </w:rPr>
        <w:t>5</w:t>
      </w:r>
      <w:r>
        <w:t>.</w:t>
      </w:r>
    </w:p>
    <w:p w14:paraId="63BC9CE3" w14:textId="77777777" w:rsidR="000D73AB" w:rsidRDefault="000D73AB" w:rsidP="00E52A76">
      <w:pPr>
        <w:pStyle w:val="Bibliography"/>
      </w:pPr>
      <w:r>
        <w:t xml:space="preserve">66. </w:t>
      </w:r>
      <w:r>
        <w:tab/>
      </w:r>
      <w:r>
        <w:rPr>
          <w:b/>
          <w:bCs/>
        </w:rPr>
        <w:t>Balderston WL</w:t>
      </w:r>
      <w:r>
        <w:t xml:space="preserve">, </w:t>
      </w:r>
      <w:r>
        <w:rPr>
          <w:b/>
          <w:bCs/>
        </w:rPr>
        <w:t>Payne WJ</w:t>
      </w:r>
      <w:r>
        <w:t xml:space="preserve">. 1976. Inhibition of methanogenesis in salt marsh sediments and whole-cell suspensions of methanogenic bacteria by nitrogen oxides. Appl Environ Microbiol </w:t>
      </w:r>
      <w:r>
        <w:rPr>
          <w:b/>
          <w:bCs/>
        </w:rPr>
        <w:t>32</w:t>
      </w:r>
      <w:r>
        <w:t>:264–269.</w:t>
      </w:r>
    </w:p>
    <w:p w14:paraId="55DB9A56" w14:textId="77777777" w:rsidR="000D73AB" w:rsidRDefault="000D73AB" w:rsidP="00E52A76">
      <w:pPr>
        <w:pStyle w:val="Bibliography"/>
      </w:pPr>
      <w:r>
        <w:t xml:space="preserve">67. </w:t>
      </w:r>
      <w:r>
        <w:tab/>
      </w:r>
      <w:r>
        <w:rPr>
          <w:b/>
          <w:bCs/>
        </w:rPr>
        <w:t>Gonnerman MC</w:t>
      </w:r>
      <w:r>
        <w:t xml:space="preserve">, </w:t>
      </w:r>
      <w:r>
        <w:rPr>
          <w:b/>
          <w:bCs/>
        </w:rPr>
        <w:t>Benedict MN</w:t>
      </w:r>
      <w:r>
        <w:t xml:space="preserve">, </w:t>
      </w:r>
      <w:r>
        <w:rPr>
          <w:b/>
          <w:bCs/>
        </w:rPr>
        <w:t>Feist AM</w:t>
      </w:r>
      <w:r>
        <w:t xml:space="preserve">, </w:t>
      </w:r>
      <w:r>
        <w:rPr>
          <w:b/>
          <w:bCs/>
        </w:rPr>
        <w:t>Metcalf WW</w:t>
      </w:r>
      <w:r>
        <w:t xml:space="preserve">, </w:t>
      </w:r>
      <w:r>
        <w:rPr>
          <w:b/>
          <w:bCs/>
        </w:rPr>
        <w:t>Price ND</w:t>
      </w:r>
      <w:r>
        <w:t xml:space="preserve">. 2013. Genomically and biochemically accurate metabolic reconstruction of </w:t>
      </w:r>
      <w:r>
        <w:rPr>
          <w:i/>
          <w:iCs/>
        </w:rPr>
        <w:t>Methanosarcina barkeri</w:t>
      </w:r>
      <w:r>
        <w:t xml:space="preserve"> Fusaro, iMG746. Biotechnol J </w:t>
      </w:r>
      <w:r>
        <w:rPr>
          <w:b/>
          <w:bCs/>
        </w:rPr>
        <w:t>8</w:t>
      </w:r>
      <w:r>
        <w:t>:1070–1079.</w:t>
      </w:r>
    </w:p>
    <w:p w14:paraId="64BCC855" w14:textId="77777777" w:rsidR="000D73AB" w:rsidRDefault="000D73AB" w:rsidP="00E52A76">
      <w:pPr>
        <w:pStyle w:val="Bibliography"/>
      </w:pPr>
      <w:r>
        <w:t xml:space="preserve">68. </w:t>
      </w:r>
      <w:r>
        <w:tab/>
      </w:r>
      <w:r>
        <w:rPr>
          <w:b/>
          <w:bCs/>
        </w:rPr>
        <w:t>Feist AM</w:t>
      </w:r>
      <w:r>
        <w:t xml:space="preserve">, </w:t>
      </w:r>
      <w:r>
        <w:rPr>
          <w:b/>
          <w:bCs/>
        </w:rPr>
        <w:t>Henry CS</w:t>
      </w:r>
      <w:r>
        <w:t xml:space="preserve">, </w:t>
      </w:r>
      <w:r>
        <w:rPr>
          <w:b/>
          <w:bCs/>
        </w:rPr>
        <w:t>Reed JL</w:t>
      </w:r>
      <w:r>
        <w:t xml:space="preserve">, </w:t>
      </w:r>
      <w:r>
        <w:rPr>
          <w:b/>
          <w:bCs/>
        </w:rPr>
        <w:t>Krummenacker M</w:t>
      </w:r>
      <w:r>
        <w:t xml:space="preserve">, </w:t>
      </w:r>
      <w:r>
        <w:rPr>
          <w:b/>
          <w:bCs/>
        </w:rPr>
        <w:t>Joyce AR</w:t>
      </w:r>
      <w:r>
        <w:t xml:space="preserve">, </w:t>
      </w:r>
      <w:r>
        <w:rPr>
          <w:b/>
          <w:bCs/>
        </w:rPr>
        <w:t>Karp PD</w:t>
      </w:r>
      <w:r>
        <w:t xml:space="preserve">, </w:t>
      </w:r>
      <w:r>
        <w:rPr>
          <w:b/>
          <w:bCs/>
        </w:rPr>
        <w:t>Broadbelt LJ</w:t>
      </w:r>
      <w:r>
        <w:t xml:space="preserve">, </w:t>
      </w:r>
      <w:r>
        <w:rPr>
          <w:b/>
          <w:bCs/>
        </w:rPr>
        <w:t>Hatzimanikatis V</w:t>
      </w:r>
      <w:r>
        <w:t xml:space="preserve">, </w:t>
      </w:r>
      <w:r>
        <w:rPr>
          <w:b/>
          <w:bCs/>
        </w:rPr>
        <w:t>Palsson BØ</w:t>
      </w:r>
      <w:r>
        <w:t xml:space="preserve">. 2007. A genome-scale metabolic reconstruction for Escherichia coli K-12 MG1655 that accounts for 1260 ORFs and thermodynamic information. Mol Syst Biol </w:t>
      </w:r>
      <w:r>
        <w:rPr>
          <w:b/>
          <w:bCs/>
        </w:rPr>
        <w:t>3</w:t>
      </w:r>
      <w:r>
        <w:t>.</w:t>
      </w:r>
    </w:p>
    <w:p w14:paraId="395E3EB8" w14:textId="77777777" w:rsidR="000D73AB" w:rsidRDefault="000D73AB" w:rsidP="00E52A76">
      <w:pPr>
        <w:pStyle w:val="Bibliography"/>
      </w:pPr>
      <w:r>
        <w:t xml:space="preserve">69. </w:t>
      </w:r>
      <w:r>
        <w:tab/>
      </w:r>
      <w:r>
        <w:rPr>
          <w:b/>
          <w:bCs/>
        </w:rPr>
        <w:t>Orth JD</w:t>
      </w:r>
      <w:r>
        <w:t xml:space="preserve">, </w:t>
      </w:r>
      <w:r>
        <w:rPr>
          <w:b/>
          <w:bCs/>
        </w:rPr>
        <w:t>Conrad TM</w:t>
      </w:r>
      <w:r>
        <w:t xml:space="preserve">, </w:t>
      </w:r>
      <w:r>
        <w:rPr>
          <w:b/>
          <w:bCs/>
        </w:rPr>
        <w:t>Na J</w:t>
      </w:r>
      <w:r>
        <w:t xml:space="preserve">, </w:t>
      </w:r>
      <w:r>
        <w:rPr>
          <w:b/>
          <w:bCs/>
        </w:rPr>
        <w:t>Lerman JA</w:t>
      </w:r>
      <w:r>
        <w:t xml:space="preserve">, </w:t>
      </w:r>
      <w:r>
        <w:rPr>
          <w:b/>
          <w:bCs/>
        </w:rPr>
        <w:t>Nam H</w:t>
      </w:r>
      <w:r>
        <w:t xml:space="preserve">, </w:t>
      </w:r>
      <w:r>
        <w:rPr>
          <w:b/>
          <w:bCs/>
        </w:rPr>
        <w:t>Feist AM</w:t>
      </w:r>
      <w:r>
        <w:t xml:space="preserve">, </w:t>
      </w:r>
      <w:r>
        <w:rPr>
          <w:b/>
          <w:bCs/>
        </w:rPr>
        <w:t>Palsson BO</w:t>
      </w:r>
      <w:r>
        <w:t xml:space="preserve">. 2014. A comprehensive genome-scale reconstruction of </w:t>
      </w:r>
      <w:r>
        <w:rPr>
          <w:i/>
          <w:iCs/>
        </w:rPr>
        <w:t>Escherichia coli</w:t>
      </w:r>
      <w:r>
        <w:t xml:space="preserve"> metabolism--2011. Mol Syst Biol </w:t>
      </w:r>
      <w:r>
        <w:rPr>
          <w:b/>
          <w:bCs/>
        </w:rPr>
        <w:t>7</w:t>
      </w:r>
      <w:r>
        <w:t>:535–535.</w:t>
      </w:r>
    </w:p>
    <w:p w14:paraId="6F98EA83" w14:textId="77777777" w:rsidR="000D73AB" w:rsidRDefault="000D73AB" w:rsidP="00E52A76">
      <w:pPr>
        <w:pStyle w:val="Bibliography"/>
      </w:pPr>
      <w:r>
        <w:t xml:space="preserve">70. </w:t>
      </w:r>
      <w:r>
        <w:tab/>
      </w:r>
      <w:r>
        <w:rPr>
          <w:b/>
          <w:bCs/>
        </w:rPr>
        <w:t>Sarmiento F</w:t>
      </w:r>
      <w:r>
        <w:t xml:space="preserve">, </w:t>
      </w:r>
      <w:r>
        <w:rPr>
          <w:b/>
          <w:bCs/>
        </w:rPr>
        <w:t>Mrázek J</w:t>
      </w:r>
      <w:r>
        <w:t xml:space="preserve">, </w:t>
      </w:r>
      <w:r>
        <w:rPr>
          <w:b/>
          <w:bCs/>
        </w:rPr>
        <w:t>Whitman WB</w:t>
      </w:r>
      <w:r>
        <w:t xml:space="preserve">. 2013. Genome-scale analysis of gene function in the hydrogenotrophic methanogenic archaeon </w:t>
      </w:r>
      <w:r>
        <w:rPr>
          <w:i/>
          <w:iCs/>
        </w:rPr>
        <w:t>Methanococcus maripaludis</w:t>
      </w:r>
      <w:r>
        <w:t xml:space="preserve">. Proc Natl Acad Sci </w:t>
      </w:r>
      <w:r>
        <w:rPr>
          <w:b/>
          <w:bCs/>
        </w:rPr>
        <w:t>110</w:t>
      </w:r>
      <w:r>
        <w:t>:4726–4731.</w:t>
      </w:r>
    </w:p>
    <w:p w14:paraId="5869A357" w14:textId="77777777" w:rsidR="000D73AB" w:rsidRDefault="000D73AB" w:rsidP="00E52A76">
      <w:pPr>
        <w:pStyle w:val="Bibliography"/>
      </w:pPr>
      <w:r>
        <w:t xml:space="preserve">71. </w:t>
      </w:r>
      <w:r>
        <w:tab/>
      </w:r>
      <w:r>
        <w:rPr>
          <w:b/>
          <w:bCs/>
        </w:rPr>
        <w:t>Degtyarenko K</w:t>
      </w:r>
      <w:r>
        <w:t xml:space="preserve">, </w:t>
      </w:r>
      <w:r>
        <w:rPr>
          <w:b/>
          <w:bCs/>
        </w:rPr>
        <w:t>Matos P de</w:t>
      </w:r>
      <w:r>
        <w:t xml:space="preserve">, </w:t>
      </w:r>
      <w:r>
        <w:rPr>
          <w:b/>
          <w:bCs/>
        </w:rPr>
        <w:t>Ennis M</w:t>
      </w:r>
      <w:r>
        <w:t xml:space="preserve">, </w:t>
      </w:r>
      <w:r>
        <w:rPr>
          <w:b/>
          <w:bCs/>
        </w:rPr>
        <w:t>Hastings J</w:t>
      </w:r>
      <w:r>
        <w:t xml:space="preserve">, </w:t>
      </w:r>
      <w:r>
        <w:rPr>
          <w:b/>
          <w:bCs/>
        </w:rPr>
        <w:t>Zbinden M</w:t>
      </w:r>
      <w:r>
        <w:t xml:space="preserve">, </w:t>
      </w:r>
      <w:r>
        <w:rPr>
          <w:b/>
          <w:bCs/>
        </w:rPr>
        <w:t>McNaught A</w:t>
      </w:r>
      <w:r>
        <w:t xml:space="preserve">, </w:t>
      </w:r>
      <w:r>
        <w:rPr>
          <w:b/>
          <w:bCs/>
        </w:rPr>
        <w:t>Alcántara R</w:t>
      </w:r>
      <w:r>
        <w:t xml:space="preserve">, </w:t>
      </w:r>
      <w:r>
        <w:rPr>
          <w:b/>
          <w:bCs/>
        </w:rPr>
        <w:t>Darsow M</w:t>
      </w:r>
      <w:r>
        <w:t xml:space="preserve">, </w:t>
      </w:r>
      <w:r>
        <w:rPr>
          <w:b/>
          <w:bCs/>
        </w:rPr>
        <w:t>Guedj M</w:t>
      </w:r>
      <w:r>
        <w:t xml:space="preserve">, </w:t>
      </w:r>
      <w:r>
        <w:rPr>
          <w:b/>
          <w:bCs/>
        </w:rPr>
        <w:t>Ashburner M</w:t>
      </w:r>
      <w:r>
        <w:t xml:space="preserve">. 2008. ChEBI: a database and ontology for chemical entities of biological interest. Nucleic Acids Res </w:t>
      </w:r>
      <w:r>
        <w:rPr>
          <w:b/>
          <w:bCs/>
        </w:rPr>
        <w:t>36</w:t>
      </w:r>
      <w:r>
        <w:t>:D344–D350.</w:t>
      </w:r>
    </w:p>
    <w:p w14:paraId="67AC3544" w14:textId="77777777" w:rsidR="000D73AB" w:rsidRDefault="000D73AB" w:rsidP="00E52A76">
      <w:pPr>
        <w:pStyle w:val="Bibliography"/>
      </w:pPr>
      <w:r>
        <w:t xml:space="preserve">72. </w:t>
      </w:r>
      <w:r>
        <w:tab/>
      </w:r>
      <w:r>
        <w:rPr>
          <w:b/>
          <w:bCs/>
        </w:rPr>
        <w:t>Hucka M</w:t>
      </w:r>
      <w:r>
        <w:t xml:space="preserve">, </w:t>
      </w:r>
      <w:r>
        <w:rPr>
          <w:b/>
          <w:bCs/>
        </w:rPr>
        <w:t>Finney A</w:t>
      </w:r>
      <w:r>
        <w:t xml:space="preserve">, </w:t>
      </w:r>
      <w:r>
        <w:rPr>
          <w:b/>
          <w:bCs/>
        </w:rPr>
        <w:t>Sauro HM</w:t>
      </w:r>
      <w:r>
        <w:t xml:space="preserve">, </w:t>
      </w:r>
      <w:r>
        <w:rPr>
          <w:b/>
          <w:bCs/>
        </w:rPr>
        <w:t>Bolouri H</w:t>
      </w:r>
      <w:r>
        <w:t xml:space="preserve">, </w:t>
      </w:r>
      <w:r>
        <w:rPr>
          <w:b/>
          <w:bCs/>
        </w:rPr>
        <w:t>Doyle JC</w:t>
      </w:r>
      <w:r>
        <w:t xml:space="preserve">, </w:t>
      </w:r>
      <w:r>
        <w:rPr>
          <w:b/>
          <w:bCs/>
        </w:rPr>
        <w:t>Kitano H</w:t>
      </w:r>
      <w:r>
        <w:t xml:space="preserve">, </w:t>
      </w:r>
      <w:r>
        <w:rPr>
          <w:b/>
          <w:bCs/>
        </w:rPr>
        <w:t>Forum  and the rest of the S</w:t>
      </w:r>
      <w:r>
        <w:t xml:space="preserve">, </w:t>
      </w:r>
      <w:r>
        <w:rPr>
          <w:b/>
          <w:bCs/>
        </w:rPr>
        <w:t>Arkin AP</w:t>
      </w:r>
      <w:r>
        <w:t xml:space="preserve">, </w:t>
      </w:r>
      <w:r>
        <w:rPr>
          <w:b/>
          <w:bCs/>
        </w:rPr>
        <w:t>Bornstein BJ</w:t>
      </w:r>
      <w:r>
        <w:t xml:space="preserve">, </w:t>
      </w:r>
      <w:r>
        <w:rPr>
          <w:b/>
          <w:bCs/>
        </w:rPr>
        <w:t>Bray D</w:t>
      </w:r>
      <w:r>
        <w:t xml:space="preserve">, </w:t>
      </w:r>
      <w:r>
        <w:rPr>
          <w:b/>
          <w:bCs/>
        </w:rPr>
        <w:t>Cornish-Bowden A</w:t>
      </w:r>
      <w:r>
        <w:t xml:space="preserve">, </w:t>
      </w:r>
      <w:r>
        <w:rPr>
          <w:b/>
          <w:bCs/>
        </w:rPr>
        <w:t>Cuellar AA</w:t>
      </w:r>
      <w:r>
        <w:t xml:space="preserve">, </w:t>
      </w:r>
      <w:r>
        <w:rPr>
          <w:b/>
          <w:bCs/>
        </w:rPr>
        <w:t>Dronov S</w:t>
      </w:r>
      <w:r>
        <w:t xml:space="preserve">, </w:t>
      </w:r>
      <w:r>
        <w:rPr>
          <w:b/>
          <w:bCs/>
        </w:rPr>
        <w:t>Gilles ED</w:t>
      </w:r>
      <w:r>
        <w:t xml:space="preserve">, </w:t>
      </w:r>
      <w:r>
        <w:rPr>
          <w:b/>
          <w:bCs/>
        </w:rPr>
        <w:t>Ginkel M</w:t>
      </w:r>
      <w:r>
        <w:t xml:space="preserve">, </w:t>
      </w:r>
      <w:r>
        <w:rPr>
          <w:b/>
          <w:bCs/>
        </w:rPr>
        <w:t>Gor V</w:t>
      </w:r>
      <w:r>
        <w:t xml:space="preserve">, </w:t>
      </w:r>
      <w:r>
        <w:rPr>
          <w:b/>
          <w:bCs/>
        </w:rPr>
        <w:t>Goryanin II</w:t>
      </w:r>
      <w:r>
        <w:t xml:space="preserve">, </w:t>
      </w:r>
      <w:r>
        <w:rPr>
          <w:b/>
          <w:bCs/>
        </w:rPr>
        <w:t>Hedley WJ</w:t>
      </w:r>
      <w:r>
        <w:t xml:space="preserve">, </w:t>
      </w:r>
      <w:r>
        <w:rPr>
          <w:b/>
          <w:bCs/>
        </w:rPr>
        <w:t>Hodgman TC</w:t>
      </w:r>
      <w:r>
        <w:t xml:space="preserve">, </w:t>
      </w:r>
      <w:r>
        <w:rPr>
          <w:b/>
          <w:bCs/>
        </w:rPr>
        <w:t>Hofmeyr J-H</w:t>
      </w:r>
      <w:r>
        <w:t xml:space="preserve">, </w:t>
      </w:r>
      <w:r>
        <w:rPr>
          <w:b/>
          <w:bCs/>
        </w:rPr>
        <w:t>Hunter PJ</w:t>
      </w:r>
      <w:r>
        <w:t xml:space="preserve">, </w:t>
      </w:r>
      <w:r>
        <w:rPr>
          <w:b/>
          <w:bCs/>
        </w:rPr>
        <w:t>Juty NS</w:t>
      </w:r>
      <w:r>
        <w:t xml:space="preserve">, </w:t>
      </w:r>
      <w:r>
        <w:rPr>
          <w:b/>
          <w:bCs/>
        </w:rPr>
        <w:t>Kasberger JL</w:t>
      </w:r>
      <w:r>
        <w:t xml:space="preserve">, </w:t>
      </w:r>
      <w:r>
        <w:rPr>
          <w:b/>
          <w:bCs/>
        </w:rPr>
        <w:t>Kremling A</w:t>
      </w:r>
      <w:r>
        <w:t xml:space="preserve">, </w:t>
      </w:r>
      <w:r>
        <w:rPr>
          <w:b/>
          <w:bCs/>
        </w:rPr>
        <w:t>Kummer U</w:t>
      </w:r>
      <w:r>
        <w:t xml:space="preserve">, </w:t>
      </w:r>
      <w:r>
        <w:rPr>
          <w:b/>
          <w:bCs/>
        </w:rPr>
        <w:t>Novère NL</w:t>
      </w:r>
      <w:r>
        <w:t xml:space="preserve">, </w:t>
      </w:r>
      <w:r>
        <w:rPr>
          <w:b/>
          <w:bCs/>
        </w:rPr>
        <w:t>Loew LM</w:t>
      </w:r>
      <w:r>
        <w:t xml:space="preserve">, </w:t>
      </w:r>
      <w:r>
        <w:rPr>
          <w:b/>
          <w:bCs/>
        </w:rPr>
        <w:t>Lucio D</w:t>
      </w:r>
      <w:r>
        <w:t xml:space="preserve">, </w:t>
      </w:r>
      <w:r>
        <w:rPr>
          <w:b/>
          <w:bCs/>
        </w:rPr>
        <w:t>Mendes P</w:t>
      </w:r>
      <w:r>
        <w:t xml:space="preserve">, </w:t>
      </w:r>
      <w:r>
        <w:rPr>
          <w:b/>
          <w:bCs/>
        </w:rPr>
        <w:t>Minch E</w:t>
      </w:r>
      <w:r>
        <w:t xml:space="preserve">, </w:t>
      </w:r>
      <w:r>
        <w:rPr>
          <w:b/>
          <w:bCs/>
        </w:rPr>
        <w:t>Mjolsness ED</w:t>
      </w:r>
      <w:r>
        <w:t xml:space="preserve">, </w:t>
      </w:r>
      <w:r>
        <w:rPr>
          <w:b/>
          <w:bCs/>
        </w:rPr>
        <w:t>Nakayama Y</w:t>
      </w:r>
      <w:r>
        <w:t xml:space="preserve">, </w:t>
      </w:r>
      <w:r>
        <w:rPr>
          <w:b/>
          <w:bCs/>
        </w:rPr>
        <w:t>Nelson MR</w:t>
      </w:r>
      <w:r>
        <w:t xml:space="preserve">, </w:t>
      </w:r>
      <w:r>
        <w:rPr>
          <w:b/>
          <w:bCs/>
        </w:rPr>
        <w:t>Nielsen PF</w:t>
      </w:r>
      <w:r>
        <w:t xml:space="preserve">, </w:t>
      </w:r>
      <w:r>
        <w:rPr>
          <w:b/>
          <w:bCs/>
        </w:rPr>
        <w:t>Sakurada T</w:t>
      </w:r>
      <w:r>
        <w:t xml:space="preserve">, </w:t>
      </w:r>
      <w:r>
        <w:rPr>
          <w:b/>
          <w:bCs/>
        </w:rPr>
        <w:t>Schaff JC</w:t>
      </w:r>
      <w:r>
        <w:t xml:space="preserve">, </w:t>
      </w:r>
      <w:r>
        <w:rPr>
          <w:b/>
          <w:bCs/>
        </w:rPr>
        <w:t>Shapiro BE</w:t>
      </w:r>
      <w:r>
        <w:t xml:space="preserve">, </w:t>
      </w:r>
      <w:r>
        <w:rPr>
          <w:b/>
          <w:bCs/>
        </w:rPr>
        <w:t>Shimizu TS</w:t>
      </w:r>
      <w:r>
        <w:t xml:space="preserve">, </w:t>
      </w:r>
      <w:r>
        <w:rPr>
          <w:b/>
          <w:bCs/>
        </w:rPr>
        <w:t>Spence HD</w:t>
      </w:r>
      <w:r>
        <w:t xml:space="preserve">, </w:t>
      </w:r>
      <w:r>
        <w:rPr>
          <w:b/>
          <w:bCs/>
        </w:rPr>
        <w:t>Stelling J</w:t>
      </w:r>
      <w:r>
        <w:t xml:space="preserve">, </w:t>
      </w:r>
      <w:r>
        <w:rPr>
          <w:b/>
          <w:bCs/>
        </w:rPr>
        <w:t>Takahashi K</w:t>
      </w:r>
      <w:r>
        <w:t xml:space="preserve">, </w:t>
      </w:r>
      <w:r>
        <w:rPr>
          <w:b/>
          <w:bCs/>
        </w:rPr>
        <w:t>Tomita M</w:t>
      </w:r>
      <w:r>
        <w:t xml:space="preserve">, </w:t>
      </w:r>
      <w:r>
        <w:rPr>
          <w:b/>
          <w:bCs/>
        </w:rPr>
        <w:t>Wagner J</w:t>
      </w:r>
      <w:r>
        <w:t xml:space="preserve">, </w:t>
      </w:r>
      <w:r>
        <w:rPr>
          <w:b/>
          <w:bCs/>
        </w:rPr>
        <w:t>Wang J</w:t>
      </w:r>
      <w:r>
        <w:t xml:space="preserve">. 2003. The systems biology markup language (SBML): a medium for representation and exchange of biochemical network models. Bioinformatics </w:t>
      </w:r>
      <w:r>
        <w:rPr>
          <w:b/>
          <w:bCs/>
        </w:rPr>
        <w:t>19</w:t>
      </w:r>
      <w:r>
        <w:t>:524–531.</w:t>
      </w:r>
    </w:p>
    <w:p w14:paraId="54846AC9" w14:textId="77777777" w:rsidR="000D73AB" w:rsidRDefault="000D73AB" w:rsidP="00E52A76">
      <w:pPr>
        <w:pStyle w:val="Bibliography"/>
      </w:pPr>
      <w:r>
        <w:lastRenderedPageBreak/>
        <w:t xml:space="preserve">73. </w:t>
      </w:r>
      <w:r>
        <w:tab/>
      </w:r>
      <w:r>
        <w:rPr>
          <w:b/>
          <w:bCs/>
        </w:rPr>
        <w:t>Benedict MN</w:t>
      </w:r>
      <w:r>
        <w:t xml:space="preserve">, </w:t>
      </w:r>
      <w:r>
        <w:rPr>
          <w:b/>
          <w:bCs/>
        </w:rPr>
        <w:t>Gonnerman MC</w:t>
      </w:r>
      <w:r>
        <w:t xml:space="preserve">, </w:t>
      </w:r>
      <w:r>
        <w:rPr>
          <w:b/>
          <w:bCs/>
        </w:rPr>
        <w:t>Metcalf WW</w:t>
      </w:r>
      <w:r>
        <w:t xml:space="preserve">, </w:t>
      </w:r>
      <w:r>
        <w:rPr>
          <w:b/>
          <w:bCs/>
        </w:rPr>
        <w:t>Price ND</w:t>
      </w:r>
      <w:r>
        <w:t xml:space="preserve">. 2012. Genome-Scale Metabolic Reconstruction and Hypothesis Testing in the Methanogenic Archaeon </w:t>
      </w:r>
      <w:r>
        <w:rPr>
          <w:i/>
          <w:iCs/>
        </w:rPr>
        <w:t>Methanosarcina acetivorans</w:t>
      </w:r>
      <w:r>
        <w:t xml:space="preserve"> C2A. J Bacteriol </w:t>
      </w:r>
      <w:r>
        <w:rPr>
          <w:b/>
          <w:bCs/>
        </w:rPr>
        <w:t>194</w:t>
      </w:r>
      <w:r>
        <w:t>:855–865.</w:t>
      </w:r>
    </w:p>
    <w:p w14:paraId="662D5F5E" w14:textId="04E04EB0" w:rsidR="000B43BF" w:rsidRPr="00FA2B14" w:rsidRDefault="00A40676" w:rsidP="006F5195">
      <w:pPr>
        <w:pStyle w:val="Bibliography"/>
        <w:rPr>
          <w:rFonts w:ascii="Cambria" w:eastAsia="MS Gothic" w:hAnsi="Cambria"/>
          <w:b/>
          <w:bCs/>
          <w:color w:val="365F91"/>
          <w:sz w:val="28"/>
          <w:szCs w:val="28"/>
        </w:rPr>
      </w:pPr>
      <w:r>
        <w:fldChar w:fldCharType="end"/>
      </w:r>
      <w:commentRangeEnd w:id="423"/>
      <w:r w:rsidR="003D5D15">
        <w:rPr>
          <w:rStyle w:val="CommentReference"/>
          <w:rFonts w:ascii="Calibri" w:hAnsi="Calibri"/>
        </w:rPr>
        <w:commentReference w:id="423"/>
      </w:r>
    </w:p>
    <w:p w14:paraId="75B083EB" w14:textId="77777777" w:rsidR="006118BA" w:rsidRDefault="00070CFD" w:rsidP="000B43BF">
      <w:pPr>
        <w:pStyle w:val="Heading1"/>
      </w:pPr>
      <w:r>
        <w:t xml:space="preserve">Tables and </w:t>
      </w:r>
      <w:r w:rsidR="007D1D19">
        <w:t>Figures</w:t>
      </w:r>
    </w:p>
    <w:tbl>
      <w:tblPr>
        <w:tblW w:w="8900" w:type="dxa"/>
        <w:tblInd w:w="93" w:type="dxa"/>
        <w:tblLook w:val="04A0" w:firstRow="1" w:lastRow="0" w:firstColumn="1" w:lastColumn="0" w:noHBand="0" w:noVBand="1"/>
      </w:tblPr>
      <w:tblGrid>
        <w:gridCol w:w="8900"/>
      </w:tblGrid>
      <w:tr w:rsidR="006118BA" w:rsidRPr="00FA2B14" w14:paraId="66756469" w14:textId="77777777" w:rsidTr="00B55FE2">
        <w:trPr>
          <w:trHeight w:val="300"/>
        </w:trPr>
        <w:tc>
          <w:tcPr>
            <w:tcW w:w="8900" w:type="dxa"/>
            <w:tcBorders>
              <w:top w:val="single" w:sz="4" w:space="0" w:color="auto"/>
              <w:left w:val="nil"/>
              <w:bottom w:val="single" w:sz="4" w:space="0" w:color="auto"/>
              <w:right w:val="nil"/>
            </w:tcBorders>
            <w:vAlign w:val="center"/>
            <w:hideMark/>
          </w:tcPr>
          <w:p w14:paraId="0FC1C85C" w14:textId="77777777" w:rsidR="006118BA" w:rsidRDefault="006118BA" w:rsidP="006118BA">
            <w:pPr>
              <w:keepNext/>
              <w:spacing w:after="0" w:line="240" w:lineRule="auto"/>
              <w:rPr>
                <w:rFonts w:ascii="Calibri" w:eastAsia="Times New Roman" w:hAnsi="Calibri"/>
                <w:color w:val="000000"/>
                <w:sz w:val="22"/>
              </w:rPr>
            </w:pPr>
          </w:p>
          <w:tbl>
            <w:tblPr>
              <w:tblW w:w="7900" w:type="dxa"/>
              <w:tblLook w:val="04A0" w:firstRow="1" w:lastRow="0" w:firstColumn="1" w:lastColumn="0" w:noHBand="0" w:noVBand="1"/>
            </w:tblPr>
            <w:tblGrid>
              <w:gridCol w:w="5040"/>
              <w:gridCol w:w="2860"/>
            </w:tblGrid>
            <w:tr w:rsidR="00B55FE2" w:rsidRPr="00FA2B14" w14:paraId="085AF05F" w14:textId="77777777" w:rsidTr="00B55FE2">
              <w:trPr>
                <w:trHeight w:val="300"/>
              </w:trPr>
              <w:tc>
                <w:tcPr>
                  <w:tcW w:w="7900" w:type="dxa"/>
                  <w:gridSpan w:val="2"/>
                  <w:tcBorders>
                    <w:top w:val="single" w:sz="4" w:space="0" w:color="auto"/>
                    <w:left w:val="nil"/>
                    <w:bottom w:val="single" w:sz="4" w:space="0" w:color="auto"/>
                    <w:right w:val="nil"/>
                  </w:tcBorders>
                  <w:shd w:val="clear" w:color="auto" w:fill="auto"/>
                  <w:noWrap/>
                  <w:vAlign w:val="bottom"/>
                  <w:hideMark/>
                </w:tcPr>
                <w:p w14:paraId="183019D0" w14:textId="77777777" w:rsidR="00B55FE2" w:rsidRPr="00B55FE2" w:rsidRDefault="00B55FE2" w:rsidP="00B55FE2">
                  <w:pPr>
                    <w:spacing w:after="0" w:line="240" w:lineRule="auto"/>
                    <w:jc w:val="center"/>
                    <w:rPr>
                      <w:rFonts w:ascii="Calibri" w:eastAsia="Times New Roman" w:hAnsi="Calibri"/>
                      <w:b/>
                      <w:bCs/>
                      <w:color w:val="000000"/>
                      <w:sz w:val="22"/>
                    </w:rPr>
                  </w:pPr>
                  <w:r w:rsidRPr="00B55FE2">
                    <w:rPr>
                      <w:rFonts w:ascii="Calibri" w:eastAsia="Times New Roman" w:hAnsi="Calibri"/>
                      <w:b/>
                      <w:bCs/>
                      <w:i/>
                      <w:iCs/>
                      <w:color w:val="000000"/>
                      <w:sz w:val="22"/>
                    </w:rPr>
                    <w:t>Methanococcus maripaludis S2</w:t>
                  </w:r>
                  <w:r w:rsidRPr="00B55FE2">
                    <w:rPr>
                      <w:rFonts w:ascii="Calibri" w:eastAsia="Times New Roman" w:hAnsi="Calibri"/>
                      <w:b/>
                      <w:bCs/>
                      <w:color w:val="000000"/>
                      <w:sz w:val="22"/>
                    </w:rPr>
                    <w:t xml:space="preserve"> model statistics</w:t>
                  </w:r>
                </w:p>
              </w:tc>
            </w:tr>
            <w:tr w:rsidR="00B55FE2" w:rsidRPr="00FA2B14" w14:paraId="093E75DD" w14:textId="77777777" w:rsidTr="00B55FE2">
              <w:trPr>
                <w:trHeight w:val="300"/>
              </w:trPr>
              <w:tc>
                <w:tcPr>
                  <w:tcW w:w="5040" w:type="dxa"/>
                  <w:tcBorders>
                    <w:top w:val="nil"/>
                    <w:left w:val="nil"/>
                    <w:bottom w:val="nil"/>
                    <w:right w:val="nil"/>
                  </w:tcBorders>
                  <w:shd w:val="clear" w:color="auto" w:fill="auto"/>
                  <w:noWrap/>
                  <w:vAlign w:val="bottom"/>
                  <w:hideMark/>
                </w:tcPr>
                <w:p w14:paraId="23C41BA5"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Protein Coding Genes</w:t>
                  </w:r>
                </w:p>
              </w:tc>
              <w:tc>
                <w:tcPr>
                  <w:tcW w:w="2860" w:type="dxa"/>
                  <w:tcBorders>
                    <w:top w:val="nil"/>
                    <w:left w:val="nil"/>
                    <w:bottom w:val="nil"/>
                    <w:right w:val="nil"/>
                  </w:tcBorders>
                  <w:shd w:val="clear" w:color="auto" w:fill="auto"/>
                  <w:noWrap/>
                  <w:vAlign w:val="bottom"/>
                  <w:hideMark/>
                </w:tcPr>
                <w:p w14:paraId="35654615"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40</w:t>
                  </w:r>
                </w:p>
              </w:tc>
            </w:tr>
            <w:tr w:rsidR="00B55FE2" w:rsidRPr="00FA2B14" w14:paraId="153635A8" w14:textId="77777777" w:rsidTr="00B55FE2">
              <w:trPr>
                <w:trHeight w:val="300"/>
              </w:trPr>
              <w:tc>
                <w:tcPr>
                  <w:tcW w:w="5040" w:type="dxa"/>
                  <w:tcBorders>
                    <w:top w:val="nil"/>
                    <w:left w:val="nil"/>
                    <w:bottom w:val="nil"/>
                    <w:right w:val="nil"/>
                  </w:tcBorders>
                  <w:shd w:val="clear" w:color="auto" w:fill="auto"/>
                  <w:noWrap/>
                  <w:vAlign w:val="bottom"/>
                  <w:hideMark/>
                </w:tcPr>
                <w:p w14:paraId="3C3C57C8"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 ORF Coverage</w:t>
                  </w:r>
                </w:p>
              </w:tc>
              <w:tc>
                <w:tcPr>
                  <w:tcW w:w="2860" w:type="dxa"/>
                  <w:tcBorders>
                    <w:top w:val="nil"/>
                    <w:left w:val="nil"/>
                    <w:bottom w:val="nil"/>
                    <w:right w:val="nil"/>
                  </w:tcBorders>
                  <w:shd w:val="clear" w:color="auto" w:fill="auto"/>
                  <w:noWrap/>
                  <w:vAlign w:val="bottom"/>
                  <w:hideMark/>
                </w:tcPr>
                <w:p w14:paraId="72006BD8"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31</w:t>
                  </w:r>
                </w:p>
              </w:tc>
            </w:tr>
            <w:tr w:rsidR="00B55FE2" w:rsidRPr="00FA2B14" w14:paraId="24494A44" w14:textId="77777777" w:rsidTr="00B55FE2">
              <w:trPr>
                <w:trHeight w:val="300"/>
              </w:trPr>
              <w:tc>
                <w:tcPr>
                  <w:tcW w:w="5040" w:type="dxa"/>
                  <w:tcBorders>
                    <w:top w:val="nil"/>
                    <w:left w:val="nil"/>
                    <w:bottom w:val="nil"/>
                    <w:right w:val="nil"/>
                  </w:tcBorders>
                  <w:shd w:val="clear" w:color="auto" w:fill="auto"/>
                  <w:noWrap/>
                  <w:vAlign w:val="bottom"/>
                  <w:hideMark/>
                </w:tcPr>
                <w:p w14:paraId="5BB52EF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Intra/Extracellular Metabolites</w:t>
                  </w:r>
                </w:p>
              </w:tc>
              <w:tc>
                <w:tcPr>
                  <w:tcW w:w="2860" w:type="dxa"/>
                  <w:tcBorders>
                    <w:top w:val="nil"/>
                    <w:left w:val="nil"/>
                    <w:bottom w:val="nil"/>
                    <w:right w:val="nil"/>
                  </w:tcBorders>
                  <w:shd w:val="clear" w:color="auto" w:fill="auto"/>
                  <w:noWrap/>
                  <w:vAlign w:val="bottom"/>
                  <w:hideMark/>
                </w:tcPr>
                <w:p w14:paraId="50D8B29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658/53</w:t>
                  </w:r>
                </w:p>
              </w:tc>
            </w:tr>
            <w:tr w:rsidR="00B55FE2" w:rsidRPr="00FA2B14" w14:paraId="78EA7D83" w14:textId="77777777" w:rsidTr="00B55FE2">
              <w:trPr>
                <w:trHeight w:val="300"/>
              </w:trPr>
              <w:tc>
                <w:tcPr>
                  <w:tcW w:w="5040" w:type="dxa"/>
                  <w:tcBorders>
                    <w:top w:val="nil"/>
                    <w:left w:val="nil"/>
                    <w:bottom w:val="nil"/>
                    <w:right w:val="nil"/>
                  </w:tcBorders>
                  <w:shd w:val="clear" w:color="auto" w:fill="auto"/>
                  <w:noWrap/>
                  <w:vAlign w:val="bottom"/>
                  <w:hideMark/>
                </w:tcPr>
                <w:p w14:paraId="2AB2D7A4"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Dead End Metabolites</w:t>
                  </w:r>
                </w:p>
              </w:tc>
              <w:tc>
                <w:tcPr>
                  <w:tcW w:w="2860" w:type="dxa"/>
                  <w:tcBorders>
                    <w:top w:val="nil"/>
                    <w:left w:val="nil"/>
                    <w:bottom w:val="nil"/>
                    <w:right w:val="nil"/>
                  </w:tcBorders>
                  <w:shd w:val="clear" w:color="auto" w:fill="auto"/>
                  <w:noWrap/>
                  <w:vAlign w:val="bottom"/>
                  <w:hideMark/>
                </w:tcPr>
                <w:p w14:paraId="2A076640"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259</w:t>
                  </w:r>
                </w:p>
              </w:tc>
            </w:tr>
            <w:tr w:rsidR="00B55FE2" w:rsidRPr="00FA2B14" w14:paraId="74C0FAA9" w14:textId="77777777" w:rsidTr="00B55FE2">
              <w:trPr>
                <w:trHeight w:val="300"/>
              </w:trPr>
              <w:tc>
                <w:tcPr>
                  <w:tcW w:w="5040" w:type="dxa"/>
                  <w:tcBorders>
                    <w:top w:val="nil"/>
                    <w:left w:val="nil"/>
                    <w:bottom w:val="nil"/>
                    <w:right w:val="nil"/>
                  </w:tcBorders>
                  <w:shd w:val="clear" w:color="auto" w:fill="auto"/>
                  <w:noWrap/>
                  <w:vAlign w:val="bottom"/>
                  <w:hideMark/>
                </w:tcPr>
                <w:p w14:paraId="56DE09B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Internal Reactions</w:t>
                  </w:r>
                </w:p>
              </w:tc>
              <w:tc>
                <w:tcPr>
                  <w:tcW w:w="2860" w:type="dxa"/>
                  <w:tcBorders>
                    <w:top w:val="nil"/>
                    <w:left w:val="nil"/>
                    <w:bottom w:val="nil"/>
                    <w:right w:val="nil"/>
                  </w:tcBorders>
                  <w:shd w:val="clear" w:color="auto" w:fill="auto"/>
                  <w:noWrap/>
                  <w:vAlign w:val="bottom"/>
                  <w:hideMark/>
                </w:tcPr>
                <w:p w14:paraId="1F28A14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86</w:t>
                  </w:r>
                </w:p>
              </w:tc>
            </w:tr>
            <w:tr w:rsidR="00B55FE2" w:rsidRPr="00FA2B14" w14:paraId="4ADF157D" w14:textId="77777777" w:rsidTr="00B55FE2">
              <w:trPr>
                <w:trHeight w:val="300"/>
              </w:trPr>
              <w:tc>
                <w:tcPr>
                  <w:tcW w:w="5040" w:type="dxa"/>
                  <w:tcBorders>
                    <w:top w:val="nil"/>
                    <w:left w:val="nil"/>
                    <w:bottom w:val="nil"/>
                    <w:right w:val="nil"/>
                  </w:tcBorders>
                  <w:shd w:val="clear" w:color="auto" w:fill="auto"/>
                  <w:noWrap/>
                  <w:vAlign w:val="bottom"/>
                  <w:hideMark/>
                </w:tcPr>
                <w:p w14:paraId="2A5D109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Transport/Exchange Reactions</w:t>
                  </w:r>
                </w:p>
              </w:tc>
              <w:tc>
                <w:tcPr>
                  <w:tcW w:w="2860" w:type="dxa"/>
                  <w:tcBorders>
                    <w:top w:val="nil"/>
                    <w:left w:val="nil"/>
                    <w:bottom w:val="nil"/>
                    <w:right w:val="nil"/>
                  </w:tcBorders>
                  <w:shd w:val="clear" w:color="auto" w:fill="auto"/>
                  <w:noWrap/>
                  <w:vAlign w:val="bottom"/>
                  <w:hideMark/>
                </w:tcPr>
                <w:p w14:paraId="4F53548A"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49/59</w:t>
                  </w:r>
                </w:p>
              </w:tc>
            </w:tr>
            <w:tr w:rsidR="00B55FE2" w:rsidRPr="00FA2B14" w14:paraId="3AF9C937" w14:textId="77777777" w:rsidTr="00B55FE2">
              <w:trPr>
                <w:trHeight w:val="300"/>
              </w:trPr>
              <w:tc>
                <w:tcPr>
                  <w:tcW w:w="5040" w:type="dxa"/>
                  <w:tcBorders>
                    <w:top w:val="nil"/>
                    <w:left w:val="nil"/>
                    <w:bottom w:val="nil"/>
                    <w:right w:val="nil"/>
                  </w:tcBorders>
                  <w:shd w:val="clear" w:color="auto" w:fill="auto"/>
                  <w:noWrap/>
                  <w:vAlign w:val="bottom"/>
                  <w:hideMark/>
                </w:tcPr>
                <w:p w14:paraId="6B4830B4"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Dead End Reactions</w:t>
                  </w:r>
                </w:p>
              </w:tc>
              <w:tc>
                <w:tcPr>
                  <w:tcW w:w="2860" w:type="dxa"/>
                  <w:tcBorders>
                    <w:top w:val="nil"/>
                    <w:left w:val="nil"/>
                    <w:bottom w:val="nil"/>
                    <w:right w:val="nil"/>
                  </w:tcBorders>
                  <w:shd w:val="clear" w:color="auto" w:fill="auto"/>
                  <w:noWrap/>
                  <w:vAlign w:val="bottom"/>
                  <w:hideMark/>
                </w:tcPr>
                <w:p w14:paraId="4B81507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206</w:t>
                  </w:r>
                </w:p>
              </w:tc>
            </w:tr>
            <w:tr w:rsidR="00B55FE2" w:rsidRPr="00FA2B14" w14:paraId="68FDD72D" w14:textId="77777777" w:rsidTr="00B55FE2">
              <w:trPr>
                <w:trHeight w:val="300"/>
              </w:trPr>
              <w:tc>
                <w:tcPr>
                  <w:tcW w:w="5040" w:type="dxa"/>
                  <w:tcBorders>
                    <w:top w:val="nil"/>
                    <w:left w:val="nil"/>
                    <w:bottom w:val="single" w:sz="4" w:space="0" w:color="auto"/>
                    <w:right w:val="nil"/>
                  </w:tcBorders>
                  <w:shd w:val="clear" w:color="auto" w:fill="auto"/>
                  <w:noWrap/>
                  <w:vAlign w:val="bottom"/>
                  <w:hideMark/>
                </w:tcPr>
                <w:p w14:paraId="1BA91BD9"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Gene-Associated Reactions</w:t>
                  </w:r>
                </w:p>
              </w:tc>
              <w:tc>
                <w:tcPr>
                  <w:tcW w:w="2860" w:type="dxa"/>
                  <w:tcBorders>
                    <w:top w:val="nil"/>
                    <w:left w:val="nil"/>
                    <w:bottom w:val="single" w:sz="4" w:space="0" w:color="auto"/>
                    <w:right w:val="nil"/>
                  </w:tcBorders>
                  <w:shd w:val="clear" w:color="auto" w:fill="auto"/>
                  <w:noWrap/>
                  <w:vAlign w:val="bottom"/>
                  <w:hideMark/>
                </w:tcPr>
                <w:p w14:paraId="419E17A4"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00</w:t>
                  </w:r>
                </w:p>
              </w:tc>
            </w:tr>
            <w:tr w:rsidR="00EC3B2F" w:rsidRPr="00FA2B14" w14:paraId="65A075C8" w14:textId="77777777" w:rsidTr="00883773">
              <w:trPr>
                <w:trHeight w:val="300"/>
              </w:trPr>
              <w:tc>
                <w:tcPr>
                  <w:tcW w:w="7900" w:type="dxa"/>
                  <w:gridSpan w:val="2"/>
                  <w:tcBorders>
                    <w:top w:val="nil"/>
                    <w:left w:val="nil"/>
                    <w:bottom w:val="nil"/>
                    <w:right w:val="nil"/>
                  </w:tcBorders>
                  <w:shd w:val="clear" w:color="auto" w:fill="auto"/>
                  <w:hideMark/>
                </w:tcPr>
                <w:p w14:paraId="6D34C910" w14:textId="77777777" w:rsidR="00EC3B2F" w:rsidRPr="00B55FE2" w:rsidRDefault="00EC3B2F" w:rsidP="00B55FE2">
                  <w:pPr>
                    <w:spacing w:after="0" w:line="240" w:lineRule="auto"/>
                    <w:rPr>
                      <w:rFonts w:ascii="Calibri" w:eastAsia="Times New Roman" w:hAnsi="Calibri"/>
                      <w:color w:val="000000"/>
                      <w:sz w:val="22"/>
                    </w:rPr>
                  </w:pPr>
                  <w:r w:rsidRPr="00B55FE2">
                    <w:rPr>
                      <w:rFonts w:ascii="Calibri" w:eastAsia="Times New Roman" w:hAnsi="Calibri"/>
                      <w:color w:val="000000"/>
                      <w:sz w:val="22"/>
                    </w:rPr>
                    <w:t>Table 1. Ge</w:t>
                  </w:r>
                  <w:r>
                    <w:rPr>
                      <w:rFonts w:ascii="Calibri" w:eastAsia="Times New Roman" w:hAnsi="Calibri"/>
                      <w:color w:val="000000"/>
                      <w:sz w:val="22"/>
                    </w:rPr>
                    <w:t xml:space="preserve">neral statistics for the iMR540 </w:t>
                  </w:r>
                  <w:r w:rsidRPr="00B55FE2">
                    <w:rPr>
                      <w:rFonts w:ascii="Calibri" w:eastAsia="Times New Roman" w:hAnsi="Calibri"/>
                      <w:color w:val="000000"/>
                      <w:sz w:val="22"/>
                    </w:rPr>
                    <w:t>reconstruction.</w:t>
                  </w:r>
                </w:p>
                <w:p w14:paraId="1D126459" w14:textId="77777777" w:rsidR="00EC3B2F" w:rsidRPr="00B55FE2" w:rsidRDefault="00EC3B2F" w:rsidP="00B55FE2">
                  <w:pPr>
                    <w:spacing w:after="0" w:line="240" w:lineRule="auto"/>
                    <w:rPr>
                      <w:rFonts w:ascii="Calibri" w:eastAsia="Times New Roman" w:hAnsi="Calibri"/>
                      <w:color w:val="000000"/>
                      <w:sz w:val="22"/>
                    </w:rPr>
                  </w:pPr>
                  <w:r w:rsidRPr="00B55FE2">
                    <w:rPr>
                      <w:rFonts w:ascii="Calibri" w:eastAsia="Times New Roman" w:hAnsi="Calibri"/>
                      <w:color w:val="000000"/>
                      <w:sz w:val="22"/>
                    </w:rPr>
                    <w:t> </w:t>
                  </w:r>
                </w:p>
              </w:tc>
            </w:tr>
          </w:tbl>
          <w:p w14:paraId="57D3767C" w14:textId="77777777" w:rsidR="00B55FE2" w:rsidRPr="006118BA" w:rsidRDefault="00B55FE2" w:rsidP="006118BA">
            <w:pPr>
              <w:keepNext/>
              <w:spacing w:after="0" w:line="240" w:lineRule="auto"/>
              <w:rPr>
                <w:rFonts w:ascii="Calibri" w:eastAsia="Times New Roman" w:hAnsi="Calibri"/>
                <w:color w:val="000000"/>
                <w:sz w:val="22"/>
              </w:rPr>
            </w:pPr>
          </w:p>
        </w:tc>
      </w:tr>
      <w:tr w:rsidR="00B55FE2" w:rsidRPr="00FA2B14" w14:paraId="706C63C5" w14:textId="77777777" w:rsidTr="006118BA">
        <w:trPr>
          <w:trHeight w:val="300"/>
        </w:trPr>
        <w:tc>
          <w:tcPr>
            <w:tcW w:w="8900" w:type="dxa"/>
            <w:tcBorders>
              <w:top w:val="single" w:sz="4" w:space="0" w:color="auto"/>
              <w:left w:val="nil"/>
              <w:bottom w:val="nil"/>
              <w:right w:val="nil"/>
            </w:tcBorders>
            <w:vAlign w:val="center"/>
          </w:tcPr>
          <w:p w14:paraId="409A0987" w14:textId="77777777" w:rsidR="00B55FE2" w:rsidRDefault="00B55FE2" w:rsidP="006118BA">
            <w:pPr>
              <w:keepNext/>
              <w:spacing w:after="0" w:line="240" w:lineRule="auto"/>
              <w:rPr>
                <w:rFonts w:ascii="Calibri" w:eastAsia="Times New Roman" w:hAnsi="Calibri"/>
                <w:color w:val="000000"/>
                <w:sz w:val="22"/>
              </w:rPr>
            </w:pPr>
          </w:p>
        </w:tc>
      </w:tr>
    </w:tbl>
    <w:p w14:paraId="093C73B5" w14:textId="77777777" w:rsidR="006118BA" w:rsidRDefault="00A20F0F" w:rsidP="006118BA">
      <w:pPr>
        <w:keepNext/>
      </w:pPr>
      <w:r>
        <w:rPr>
          <w:noProof/>
        </w:rPr>
        <w:drawing>
          <wp:inline distT="0" distB="0" distL="0" distR="0" wp14:anchorId="7E2697FD" wp14:editId="29A1B528">
            <wp:extent cx="5941695" cy="3898900"/>
            <wp:effectExtent l="0" t="0" r="20955" b="25400"/>
            <wp:docPr id="12"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F2F9309" w14:textId="77777777" w:rsidR="007D1D19" w:rsidRDefault="006118BA" w:rsidP="006118BA">
      <w:pPr>
        <w:pStyle w:val="Caption"/>
        <w:rPr>
          <w:b w:val="0"/>
          <w:color w:val="auto"/>
          <w:sz w:val="20"/>
          <w:szCs w:val="20"/>
        </w:rPr>
      </w:pPr>
      <w:r w:rsidRPr="0098443E">
        <w:rPr>
          <w:b w:val="0"/>
          <w:color w:val="auto"/>
          <w:sz w:val="20"/>
          <w:szCs w:val="20"/>
        </w:rPr>
        <w:t xml:space="preserve">Figure </w:t>
      </w:r>
      <w:r w:rsidRPr="0098443E">
        <w:rPr>
          <w:b w:val="0"/>
          <w:color w:val="auto"/>
          <w:sz w:val="20"/>
          <w:szCs w:val="20"/>
        </w:rPr>
        <w:fldChar w:fldCharType="begin"/>
      </w:r>
      <w:r w:rsidRPr="0098443E">
        <w:rPr>
          <w:b w:val="0"/>
          <w:color w:val="auto"/>
          <w:sz w:val="20"/>
          <w:szCs w:val="20"/>
        </w:rPr>
        <w:instrText xml:space="preserve"> SEQ Figure \* ARABIC </w:instrText>
      </w:r>
      <w:r w:rsidRPr="0098443E">
        <w:rPr>
          <w:b w:val="0"/>
          <w:color w:val="auto"/>
          <w:sz w:val="20"/>
          <w:szCs w:val="20"/>
        </w:rPr>
        <w:fldChar w:fldCharType="separate"/>
      </w:r>
      <w:r w:rsidR="00F53A02">
        <w:rPr>
          <w:b w:val="0"/>
          <w:noProof/>
          <w:color w:val="auto"/>
          <w:sz w:val="20"/>
          <w:szCs w:val="20"/>
        </w:rPr>
        <w:t>1</w:t>
      </w:r>
      <w:r w:rsidRPr="0098443E">
        <w:rPr>
          <w:b w:val="0"/>
          <w:color w:val="auto"/>
          <w:sz w:val="20"/>
          <w:szCs w:val="20"/>
        </w:rPr>
        <w:fldChar w:fldCharType="end"/>
      </w:r>
      <w:r w:rsidRPr="0098443E">
        <w:rPr>
          <w:b w:val="0"/>
          <w:color w:val="auto"/>
          <w:sz w:val="20"/>
          <w:szCs w:val="20"/>
        </w:rPr>
        <w:t xml:space="preserve">: A chart showing broad subsystem groupings of the 85 reactions in </w:t>
      </w:r>
      <w:r w:rsidR="00B25F12">
        <w:rPr>
          <w:b w:val="0"/>
          <w:color w:val="auto"/>
          <w:sz w:val="20"/>
          <w:szCs w:val="20"/>
        </w:rPr>
        <w:t>iMR540</w:t>
      </w:r>
      <w:r w:rsidR="0026382C" w:rsidRPr="0098443E">
        <w:rPr>
          <w:b w:val="0"/>
          <w:color w:val="auto"/>
          <w:sz w:val="20"/>
          <w:szCs w:val="20"/>
        </w:rPr>
        <w:t xml:space="preserve"> </w:t>
      </w:r>
      <w:r w:rsidRPr="0098443E">
        <w:rPr>
          <w:b w:val="0"/>
          <w:color w:val="auto"/>
          <w:sz w:val="20"/>
          <w:szCs w:val="20"/>
        </w:rPr>
        <w:t xml:space="preserve">that are not associated with any genes. Reactions falling underneath the “None” subsystem grouping were present in the Model SEED database but had no subsystems listed there and no obvious membership in another subsystem. Reactions grouped within “Other” </w:t>
      </w:r>
      <w:r w:rsidR="0098443E" w:rsidRPr="0098443E">
        <w:rPr>
          <w:b w:val="0"/>
          <w:color w:val="auto"/>
          <w:sz w:val="20"/>
          <w:szCs w:val="20"/>
        </w:rPr>
        <w:t xml:space="preserve">were dissimilar both from the other categories and from one another, thus we felt they did not merit creation of multiple additional categories. </w:t>
      </w:r>
    </w:p>
    <w:p w14:paraId="0ABA753D" w14:textId="37EE5DA3" w:rsidR="009C00DF" w:rsidRDefault="009C00DF" w:rsidP="001426E4"/>
    <w:p w14:paraId="55402BA8" w14:textId="22719A0C" w:rsidR="00800E69" w:rsidRDefault="00800E69" w:rsidP="001426E4">
      <w:r>
        <w:rPr>
          <w:noProof/>
        </w:rPr>
        <w:lastRenderedPageBreak/>
        <w:drawing>
          <wp:inline distT="0" distB="0" distL="0" distR="0" wp14:anchorId="5D2F9B46" wp14:editId="02097EBC">
            <wp:extent cx="6713316" cy="716520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712963" cy="7164828"/>
                    </a:xfrm>
                    <a:prstGeom prst="rect">
                      <a:avLst/>
                    </a:prstGeom>
                    <a:noFill/>
                    <a:ln>
                      <a:noFill/>
                    </a:ln>
                  </pic:spPr>
                </pic:pic>
              </a:graphicData>
            </a:graphic>
          </wp:inline>
        </w:drawing>
      </w:r>
    </w:p>
    <w:p w14:paraId="0745576F" w14:textId="4FF2C27C" w:rsidR="009C00DF" w:rsidRPr="001426E4" w:rsidRDefault="009C00DF" w:rsidP="001426E4">
      <w:pPr>
        <w:rPr>
          <w:sz w:val="20"/>
          <w:szCs w:val="20"/>
        </w:rPr>
      </w:pPr>
      <w:r w:rsidRPr="001426E4">
        <w:rPr>
          <w:sz w:val="20"/>
          <w:szCs w:val="20"/>
        </w:rPr>
        <w:t xml:space="preserve">Figure 2: </w:t>
      </w:r>
      <w:r w:rsidR="001426E4">
        <w:rPr>
          <w:sz w:val="20"/>
          <w:szCs w:val="20"/>
        </w:rPr>
        <w:t>The native pathway of h</w:t>
      </w:r>
      <w:r w:rsidRPr="001426E4">
        <w:rPr>
          <w:sz w:val="20"/>
          <w:szCs w:val="20"/>
        </w:rPr>
        <w:t>ydrogenotrophic methanogenesis</w:t>
      </w:r>
      <w:r w:rsidR="001426E4">
        <w:rPr>
          <w:sz w:val="20"/>
          <w:szCs w:val="20"/>
        </w:rPr>
        <w:t xml:space="preserve"> present in </w:t>
      </w:r>
      <w:r w:rsidR="00071D75">
        <w:rPr>
          <w:i/>
          <w:sz w:val="20"/>
          <w:szCs w:val="20"/>
        </w:rPr>
        <w:t xml:space="preserve">M. maripaludis. </w:t>
      </w:r>
      <w:r w:rsidR="00071D75">
        <w:rPr>
          <w:sz w:val="20"/>
          <w:szCs w:val="20"/>
        </w:rPr>
        <w:t>As shown, electrons fr</w:t>
      </w:r>
      <w:r w:rsidR="00AD0737">
        <w:rPr>
          <w:sz w:val="20"/>
          <w:szCs w:val="20"/>
        </w:rPr>
        <w:t>om 2 moles of H</w:t>
      </w:r>
      <w:r w:rsidR="00AD0737" w:rsidRPr="00800E69">
        <w:rPr>
          <w:sz w:val="20"/>
          <w:szCs w:val="20"/>
          <w:vertAlign w:val="subscript"/>
        </w:rPr>
        <w:t>2</w:t>
      </w:r>
      <w:r w:rsidR="00AD0737">
        <w:rPr>
          <w:sz w:val="20"/>
          <w:szCs w:val="20"/>
        </w:rPr>
        <w:t xml:space="preserve"> are </w:t>
      </w:r>
      <w:r w:rsidR="00800E69">
        <w:rPr>
          <w:sz w:val="20"/>
          <w:szCs w:val="20"/>
        </w:rPr>
        <w:t xml:space="preserve">split </w:t>
      </w:r>
      <w:r w:rsidR="00AD0737">
        <w:rPr>
          <w:sz w:val="20"/>
          <w:szCs w:val="20"/>
        </w:rPr>
        <w:t>between reducing ferredoxin and regenerating coenzymes B and M. Reduced ferredoxin from this reaction links it to CO</w:t>
      </w:r>
      <w:r w:rsidR="00AD0737" w:rsidRPr="00800E69">
        <w:rPr>
          <w:sz w:val="20"/>
          <w:szCs w:val="20"/>
          <w:vertAlign w:val="subscript"/>
        </w:rPr>
        <w:t>2</w:t>
      </w:r>
      <w:r w:rsidR="00AD0737">
        <w:rPr>
          <w:sz w:val="20"/>
          <w:szCs w:val="20"/>
        </w:rPr>
        <w:t xml:space="preserve"> reduction, the first step in the pathway. </w:t>
      </w:r>
      <w:r w:rsidR="00EF728B">
        <w:rPr>
          <w:sz w:val="20"/>
          <w:szCs w:val="20"/>
        </w:rPr>
        <w:t xml:space="preserve">Enzyme names are shown in </w:t>
      </w:r>
      <w:r w:rsidR="00EF728B" w:rsidRPr="00EF728B">
        <w:rPr>
          <w:b/>
          <w:color w:val="0070C0"/>
          <w:sz w:val="20"/>
          <w:szCs w:val="20"/>
        </w:rPr>
        <w:t>blue</w:t>
      </w:r>
      <w:r w:rsidR="00EF728B">
        <w:rPr>
          <w:sz w:val="20"/>
          <w:szCs w:val="20"/>
        </w:rPr>
        <w:t xml:space="preserve">. Metabolites: </w:t>
      </w:r>
      <w:proofErr w:type="spellStart"/>
      <w:r w:rsidR="00EF728B">
        <w:rPr>
          <w:sz w:val="20"/>
          <w:szCs w:val="20"/>
        </w:rPr>
        <w:t>Fd</w:t>
      </w:r>
      <w:r w:rsidR="00EF728B" w:rsidRPr="00EF728B">
        <w:rPr>
          <w:sz w:val="20"/>
          <w:szCs w:val="20"/>
          <w:vertAlign w:val="subscript"/>
        </w:rPr>
        <w:t>rd</w:t>
      </w:r>
      <w:proofErr w:type="spellEnd"/>
      <w:r w:rsidR="00EF728B">
        <w:rPr>
          <w:sz w:val="20"/>
          <w:szCs w:val="20"/>
        </w:rPr>
        <w:t xml:space="preserve">, reduced ferredoxin; </w:t>
      </w:r>
      <w:proofErr w:type="spellStart"/>
      <w:r w:rsidR="00EF728B">
        <w:rPr>
          <w:sz w:val="20"/>
          <w:szCs w:val="20"/>
        </w:rPr>
        <w:t>Fd</w:t>
      </w:r>
      <w:r w:rsidR="00EF728B" w:rsidRPr="00EF728B">
        <w:rPr>
          <w:sz w:val="20"/>
          <w:szCs w:val="20"/>
          <w:vertAlign w:val="subscript"/>
        </w:rPr>
        <w:t>ox</w:t>
      </w:r>
      <w:proofErr w:type="spellEnd"/>
      <w:r w:rsidR="00EF728B">
        <w:rPr>
          <w:sz w:val="20"/>
          <w:szCs w:val="20"/>
        </w:rPr>
        <w:t xml:space="preserve">, oxidized ferredoxin ; MFR, methanofuran; </w:t>
      </w:r>
      <w:r w:rsidR="00212107">
        <w:rPr>
          <w:sz w:val="20"/>
          <w:szCs w:val="20"/>
        </w:rPr>
        <w:t>HS</w:t>
      </w:r>
      <w:r w:rsidR="00EF728B">
        <w:rPr>
          <w:sz w:val="20"/>
          <w:szCs w:val="20"/>
        </w:rPr>
        <w:t xml:space="preserve">CoM, coenzyme M; </w:t>
      </w:r>
      <w:r w:rsidR="00212107">
        <w:rPr>
          <w:sz w:val="20"/>
          <w:szCs w:val="20"/>
        </w:rPr>
        <w:t>HS</w:t>
      </w:r>
      <w:r w:rsidR="00EF728B">
        <w:rPr>
          <w:sz w:val="20"/>
          <w:szCs w:val="20"/>
        </w:rPr>
        <w:t>CoB, coenzyme B; F</w:t>
      </w:r>
      <w:r w:rsidR="00EF728B" w:rsidRPr="00EF728B">
        <w:rPr>
          <w:sz w:val="20"/>
          <w:szCs w:val="20"/>
          <w:vertAlign w:val="subscript"/>
        </w:rPr>
        <w:t>420</w:t>
      </w:r>
      <w:r w:rsidR="00EF728B">
        <w:rPr>
          <w:sz w:val="20"/>
          <w:szCs w:val="20"/>
        </w:rPr>
        <w:t xml:space="preserve">, coenzyme F420. Enzymes: </w:t>
      </w:r>
      <w:proofErr w:type="spellStart"/>
      <w:r w:rsidR="001426E4">
        <w:rPr>
          <w:sz w:val="20"/>
          <w:szCs w:val="20"/>
        </w:rPr>
        <w:t>Fwd</w:t>
      </w:r>
      <w:proofErr w:type="spellEnd"/>
      <w:r w:rsidR="001426E4">
        <w:rPr>
          <w:sz w:val="20"/>
          <w:szCs w:val="20"/>
        </w:rPr>
        <w:t xml:space="preserve">, </w:t>
      </w:r>
      <w:proofErr w:type="spellStart"/>
      <w:r w:rsidR="00AD0737">
        <w:rPr>
          <w:sz w:val="20"/>
          <w:szCs w:val="20"/>
        </w:rPr>
        <w:t>formylmethanofuran</w:t>
      </w:r>
      <w:proofErr w:type="spellEnd"/>
      <w:r w:rsidR="00AD0737">
        <w:rPr>
          <w:sz w:val="20"/>
          <w:szCs w:val="20"/>
        </w:rPr>
        <w:t xml:space="preserve"> dehydrogenase</w:t>
      </w:r>
      <w:r w:rsidR="00071D75">
        <w:rPr>
          <w:sz w:val="20"/>
          <w:szCs w:val="20"/>
        </w:rPr>
        <w:t xml:space="preserve">; </w:t>
      </w:r>
      <w:proofErr w:type="spellStart"/>
      <w:r w:rsidR="00071D75">
        <w:rPr>
          <w:sz w:val="20"/>
          <w:szCs w:val="20"/>
        </w:rPr>
        <w:t>Ftr</w:t>
      </w:r>
      <w:proofErr w:type="spellEnd"/>
      <w:r w:rsidR="00071D75">
        <w:rPr>
          <w:sz w:val="20"/>
          <w:szCs w:val="20"/>
        </w:rPr>
        <w:t xml:space="preserve">, </w:t>
      </w:r>
      <w:proofErr w:type="spellStart"/>
      <w:r w:rsidR="00AD0737">
        <w:rPr>
          <w:sz w:val="20"/>
          <w:szCs w:val="20"/>
        </w:rPr>
        <w:t>formylmethanofuran</w:t>
      </w:r>
      <w:proofErr w:type="spellEnd"/>
      <w:r w:rsidR="00AD0737">
        <w:rPr>
          <w:sz w:val="20"/>
          <w:szCs w:val="20"/>
        </w:rPr>
        <w:t>/H</w:t>
      </w:r>
      <w:r w:rsidR="00AD0737" w:rsidRPr="00EF728B">
        <w:rPr>
          <w:sz w:val="20"/>
          <w:szCs w:val="20"/>
          <w:vertAlign w:val="subscript"/>
        </w:rPr>
        <w:t>4</w:t>
      </w:r>
      <w:r w:rsidR="00AD0737">
        <w:rPr>
          <w:sz w:val="20"/>
          <w:szCs w:val="20"/>
        </w:rPr>
        <w:t>MPT formyl transferase</w:t>
      </w:r>
      <w:r w:rsidR="00071D75">
        <w:rPr>
          <w:sz w:val="20"/>
          <w:szCs w:val="20"/>
        </w:rPr>
        <w:t xml:space="preserve">; </w:t>
      </w:r>
      <w:proofErr w:type="spellStart"/>
      <w:r w:rsidR="00071D75">
        <w:rPr>
          <w:sz w:val="20"/>
          <w:szCs w:val="20"/>
        </w:rPr>
        <w:t>Mch</w:t>
      </w:r>
      <w:proofErr w:type="spellEnd"/>
      <w:r w:rsidR="00071D75">
        <w:rPr>
          <w:sz w:val="20"/>
          <w:szCs w:val="20"/>
        </w:rPr>
        <w:t xml:space="preserve">, </w:t>
      </w:r>
      <w:r w:rsidR="00AD0737">
        <w:rPr>
          <w:sz w:val="20"/>
          <w:szCs w:val="20"/>
        </w:rPr>
        <w:t>methenyl-H</w:t>
      </w:r>
      <w:r w:rsidR="00AD0737" w:rsidRPr="00EF728B">
        <w:rPr>
          <w:sz w:val="20"/>
          <w:szCs w:val="20"/>
          <w:vertAlign w:val="subscript"/>
        </w:rPr>
        <w:t>4</w:t>
      </w:r>
      <w:r w:rsidR="00AD0737">
        <w:rPr>
          <w:sz w:val="20"/>
          <w:szCs w:val="20"/>
        </w:rPr>
        <w:t xml:space="preserve">MPT </w:t>
      </w:r>
      <w:proofErr w:type="spellStart"/>
      <w:r w:rsidR="00AD0737">
        <w:rPr>
          <w:sz w:val="20"/>
          <w:szCs w:val="20"/>
        </w:rPr>
        <w:t>cyclohydrolase</w:t>
      </w:r>
      <w:proofErr w:type="spellEnd"/>
      <w:r w:rsidR="00071D75">
        <w:rPr>
          <w:sz w:val="20"/>
          <w:szCs w:val="20"/>
        </w:rPr>
        <w:t xml:space="preserve">; </w:t>
      </w:r>
      <w:proofErr w:type="spellStart"/>
      <w:r w:rsidR="00071D75">
        <w:rPr>
          <w:sz w:val="20"/>
          <w:szCs w:val="20"/>
        </w:rPr>
        <w:t>Hmd</w:t>
      </w:r>
      <w:proofErr w:type="spellEnd"/>
      <w:r w:rsidR="00071D75">
        <w:rPr>
          <w:sz w:val="20"/>
          <w:szCs w:val="20"/>
        </w:rPr>
        <w:t xml:space="preserve">, </w:t>
      </w:r>
      <w:r w:rsidR="00AD0737">
        <w:rPr>
          <w:sz w:val="20"/>
          <w:szCs w:val="20"/>
        </w:rPr>
        <w:t>H</w:t>
      </w:r>
      <w:r w:rsidR="00AD0737" w:rsidRPr="00EF728B">
        <w:rPr>
          <w:sz w:val="20"/>
          <w:szCs w:val="20"/>
          <w:vertAlign w:val="subscript"/>
        </w:rPr>
        <w:t>2</w:t>
      </w:r>
      <w:r w:rsidR="00AD0737">
        <w:rPr>
          <w:sz w:val="20"/>
          <w:szCs w:val="20"/>
        </w:rPr>
        <w:t>-dependent methylene-H</w:t>
      </w:r>
      <w:r w:rsidR="00AD0737" w:rsidRPr="00EF728B">
        <w:rPr>
          <w:sz w:val="20"/>
          <w:szCs w:val="20"/>
          <w:vertAlign w:val="subscript"/>
        </w:rPr>
        <w:t>4</w:t>
      </w:r>
      <w:r w:rsidR="00AD0737">
        <w:rPr>
          <w:sz w:val="20"/>
          <w:szCs w:val="20"/>
        </w:rPr>
        <w:t>MPT dehydrogenase</w:t>
      </w:r>
      <w:r w:rsidR="00071D75">
        <w:rPr>
          <w:sz w:val="20"/>
          <w:szCs w:val="20"/>
        </w:rPr>
        <w:t xml:space="preserve">; </w:t>
      </w:r>
      <w:proofErr w:type="spellStart"/>
      <w:r w:rsidR="00071D75">
        <w:rPr>
          <w:sz w:val="20"/>
          <w:szCs w:val="20"/>
        </w:rPr>
        <w:t>Mtd</w:t>
      </w:r>
      <w:proofErr w:type="spellEnd"/>
      <w:r w:rsidR="00071D75">
        <w:rPr>
          <w:sz w:val="20"/>
          <w:szCs w:val="20"/>
        </w:rPr>
        <w:t xml:space="preserve">, </w:t>
      </w:r>
      <w:r w:rsidR="00AD0737">
        <w:rPr>
          <w:sz w:val="20"/>
          <w:szCs w:val="20"/>
        </w:rPr>
        <w:t>F</w:t>
      </w:r>
      <w:r w:rsidR="00AD0737">
        <w:rPr>
          <w:sz w:val="20"/>
          <w:szCs w:val="20"/>
          <w:vertAlign w:val="subscript"/>
        </w:rPr>
        <w:t>420</w:t>
      </w:r>
      <w:r w:rsidR="00AD0737">
        <w:rPr>
          <w:sz w:val="20"/>
          <w:szCs w:val="20"/>
        </w:rPr>
        <w:t>-dependent methylene-H</w:t>
      </w:r>
      <w:r w:rsidR="00AD0737" w:rsidRPr="00BD6DF1">
        <w:rPr>
          <w:sz w:val="20"/>
          <w:szCs w:val="20"/>
          <w:vertAlign w:val="subscript"/>
        </w:rPr>
        <w:t>4</w:t>
      </w:r>
      <w:r w:rsidR="00AD0737">
        <w:rPr>
          <w:sz w:val="20"/>
          <w:szCs w:val="20"/>
        </w:rPr>
        <w:t>MPT dehydrogenase;</w:t>
      </w:r>
      <w:r w:rsidR="00071D75">
        <w:rPr>
          <w:sz w:val="20"/>
          <w:szCs w:val="20"/>
        </w:rPr>
        <w:t xml:space="preserve"> </w:t>
      </w:r>
      <w:proofErr w:type="spellStart"/>
      <w:r w:rsidR="00800E69">
        <w:rPr>
          <w:sz w:val="20"/>
          <w:szCs w:val="20"/>
        </w:rPr>
        <w:t>Mer</w:t>
      </w:r>
      <w:proofErr w:type="spellEnd"/>
      <w:r w:rsidR="00800E69">
        <w:rPr>
          <w:sz w:val="20"/>
          <w:szCs w:val="20"/>
        </w:rPr>
        <w:t>, methylene-H</w:t>
      </w:r>
      <w:r w:rsidR="00800E69" w:rsidRPr="00800E69">
        <w:rPr>
          <w:sz w:val="20"/>
          <w:szCs w:val="20"/>
          <w:vertAlign w:val="subscript"/>
        </w:rPr>
        <w:t>4</w:t>
      </w:r>
      <w:r w:rsidR="00800E69">
        <w:rPr>
          <w:sz w:val="20"/>
          <w:szCs w:val="20"/>
        </w:rPr>
        <w:t xml:space="preserve">MPT reductase; </w:t>
      </w:r>
      <w:proofErr w:type="spellStart"/>
      <w:r w:rsidR="00071D75">
        <w:rPr>
          <w:sz w:val="20"/>
          <w:szCs w:val="20"/>
        </w:rPr>
        <w:t>Mtr</w:t>
      </w:r>
      <w:proofErr w:type="spellEnd"/>
      <w:r w:rsidR="00071D75">
        <w:rPr>
          <w:sz w:val="20"/>
          <w:szCs w:val="20"/>
        </w:rPr>
        <w:t xml:space="preserve">, </w:t>
      </w:r>
      <w:r w:rsidR="00AD0737">
        <w:rPr>
          <w:sz w:val="20"/>
          <w:szCs w:val="20"/>
        </w:rPr>
        <w:t>methyl-H</w:t>
      </w:r>
      <w:r w:rsidR="00AD0737" w:rsidRPr="00EF728B">
        <w:rPr>
          <w:sz w:val="20"/>
          <w:szCs w:val="20"/>
          <w:vertAlign w:val="subscript"/>
        </w:rPr>
        <w:t>4</w:t>
      </w:r>
      <w:r w:rsidR="00AD0737">
        <w:rPr>
          <w:sz w:val="20"/>
          <w:szCs w:val="20"/>
        </w:rPr>
        <w:t>MPT coenzyme M methyltransferase</w:t>
      </w:r>
      <w:r w:rsidR="00071D75">
        <w:rPr>
          <w:sz w:val="20"/>
          <w:szCs w:val="20"/>
        </w:rPr>
        <w:t xml:space="preserve">; </w:t>
      </w:r>
      <w:proofErr w:type="spellStart"/>
      <w:r w:rsidR="00071D75">
        <w:rPr>
          <w:sz w:val="20"/>
          <w:szCs w:val="20"/>
        </w:rPr>
        <w:t>Mcr</w:t>
      </w:r>
      <w:proofErr w:type="spellEnd"/>
      <w:r w:rsidR="00071D75">
        <w:rPr>
          <w:sz w:val="20"/>
          <w:szCs w:val="20"/>
        </w:rPr>
        <w:t xml:space="preserve">, </w:t>
      </w:r>
      <w:r w:rsidR="00AD0737">
        <w:rPr>
          <w:sz w:val="20"/>
          <w:szCs w:val="20"/>
        </w:rPr>
        <w:t>methyl coenzyme M reductase</w:t>
      </w:r>
      <w:r w:rsidR="00071D75">
        <w:rPr>
          <w:sz w:val="20"/>
          <w:szCs w:val="20"/>
        </w:rPr>
        <w:t xml:space="preserve">; </w:t>
      </w:r>
      <w:proofErr w:type="spellStart"/>
      <w:r w:rsidR="00071D75">
        <w:rPr>
          <w:sz w:val="20"/>
          <w:szCs w:val="20"/>
        </w:rPr>
        <w:t>Hdr</w:t>
      </w:r>
      <w:proofErr w:type="spellEnd"/>
      <w:r w:rsidR="00071D75">
        <w:rPr>
          <w:sz w:val="20"/>
          <w:szCs w:val="20"/>
        </w:rPr>
        <w:t xml:space="preserve">, </w:t>
      </w:r>
      <w:r w:rsidR="00AD0737">
        <w:rPr>
          <w:sz w:val="20"/>
          <w:szCs w:val="20"/>
        </w:rPr>
        <w:t xml:space="preserve">heterodisulfide </w:t>
      </w:r>
      <w:proofErr w:type="spellStart"/>
      <w:r w:rsidR="00AD0737">
        <w:rPr>
          <w:sz w:val="20"/>
          <w:szCs w:val="20"/>
        </w:rPr>
        <w:t>reductase</w:t>
      </w:r>
      <w:r w:rsidR="00071D75">
        <w:rPr>
          <w:sz w:val="20"/>
          <w:szCs w:val="20"/>
        </w:rPr>
        <w:t>;Eh</w:t>
      </w:r>
      <w:r w:rsidR="00EF728B">
        <w:rPr>
          <w:sz w:val="20"/>
          <w:szCs w:val="20"/>
        </w:rPr>
        <w:t>a</w:t>
      </w:r>
      <w:proofErr w:type="spellEnd"/>
      <w:r w:rsidR="00EF728B">
        <w:rPr>
          <w:sz w:val="20"/>
          <w:szCs w:val="20"/>
        </w:rPr>
        <w:t>/</w:t>
      </w:r>
      <w:proofErr w:type="spellStart"/>
      <w:r w:rsidR="00EF728B">
        <w:rPr>
          <w:sz w:val="20"/>
          <w:szCs w:val="20"/>
        </w:rPr>
        <w:t>Ehb</w:t>
      </w:r>
      <w:proofErr w:type="spellEnd"/>
      <w:r w:rsidR="00EF728B">
        <w:rPr>
          <w:sz w:val="20"/>
          <w:szCs w:val="20"/>
        </w:rPr>
        <w:t>, energy-conserving hydrogenases</w:t>
      </w:r>
      <w:r w:rsidR="00071D75">
        <w:rPr>
          <w:sz w:val="20"/>
          <w:szCs w:val="20"/>
        </w:rPr>
        <w:t xml:space="preserve">; ATPS, </w:t>
      </w:r>
      <w:r w:rsidR="00EF728B">
        <w:rPr>
          <w:sz w:val="20"/>
          <w:szCs w:val="20"/>
        </w:rPr>
        <w:t>ATP-synthase</w:t>
      </w:r>
      <w:r w:rsidR="00071D75">
        <w:rPr>
          <w:sz w:val="20"/>
          <w:szCs w:val="20"/>
        </w:rPr>
        <w:t xml:space="preserve">; </w:t>
      </w:r>
      <w:proofErr w:type="spellStart"/>
      <w:r w:rsidR="00071D75">
        <w:rPr>
          <w:sz w:val="20"/>
          <w:szCs w:val="20"/>
        </w:rPr>
        <w:t>Fru</w:t>
      </w:r>
      <w:proofErr w:type="spellEnd"/>
      <w:r w:rsidR="00071D75">
        <w:rPr>
          <w:sz w:val="20"/>
          <w:szCs w:val="20"/>
        </w:rPr>
        <w:t xml:space="preserve">, </w:t>
      </w:r>
      <w:r w:rsidR="00EF728B">
        <w:rPr>
          <w:sz w:val="20"/>
          <w:szCs w:val="20"/>
        </w:rPr>
        <w:t>F</w:t>
      </w:r>
      <w:r w:rsidR="00EF728B" w:rsidRPr="00EF728B">
        <w:rPr>
          <w:sz w:val="20"/>
          <w:szCs w:val="20"/>
          <w:vertAlign w:val="subscript"/>
        </w:rPr>
        <w:t>420</w:t>
      </w:r>
      <w:r w:rsidR="00EF728B">
        <w:rPr>
          <w:sz w:val="20"/>
          <w:szCs w:val="20"/>
        </w:rPr>
        <w:t>-reducing hydrogenase (</w:t>
      </w:r>
      <w:proofErr w:type="spellStart"/>
      <w:r w:rsidR="00EF728B">
        <w:rPr>
          <w:sz w:val="20"/>
          <w:szCs w:val="20"/>
        </w:rPr>
        <w:t>selenocysteine</w:t>
      </w:r>
      <w:proofErr w:type="spellEnd"/>
      <w:r w:rsidR="00EF728B">
        <w:rPr>
          <w:sz w:val="20"/>
          <w:szCs w:val="20"/>
        </w:rPr>
        <w:t>-containing)</w:t>
      </w:r>
      <w:r w:rsidR="00071D75">
        <w:rPr>
          <w:sz w:val="20"/>
          <w:szCs w:val="20"/>
        </w:rPr>
        <w:t xml:space="preserve">; </w:t>
      </w:r>
      <w:proofErr w:type="spellStart"/>
      <w:r w:rsidR="00071D75">
        <w:rPr>
          <w:sz w:val="20"/>
          <w:szCs w:val="20"/>
        </w:rPr>
        <w:t>Frc</w:t>
      </w:r>
      <w:proofErr w:type="spellEnd"/>
      <w:r w:rsidR="00071D75">
        <w:rPr>
          <w:sz w:val="20"/>
          <w:szCs w:val="20"/>
        </w:rPr>
        <w:t xml:space="preserve">. </w:t>
      </w:r>
      <w:r w:rsidR="00EF728B">
        <w:rPr>
          <w:sz w:val="20"/>
          <w:szCs w:val="20"/>
        </w:rPr>
        <w:t>F</w:t>
      </w:r>
      <w:r w:rsidR="00EF728B" w:rsidRPr="00EF728B">
        <w:rPr>
          <w:sz w:val="20"/>
          <w:szCs w:val="20"/>
          <w:vertAlign w:val="subscript"/>
        </w:rPr>
        <w:t>420</w:t>
      </w:r>
      <w:r w:rsidR="00EF728B">
        <w:rPr>
          <w:sz w:val="20"/>
          <w:szCs w:val="20"/>
        </w:rPr>
        <w:t>-reducing hydrogenase (cysteine-containing).</w:t>
      </w:r>
      <w:r w:rsidR="00071D75">
        <w:rPr>
          <w:sz w:val="20"/>
          <w:szCs w:val="20"/>
        </w:rPr>
        <w:t xml:space="preserve"> </w:t>
      </w:r>
      <w:r w:rsidR="001426E4">
        <w:rPr>
          <w:sz w:val="20"/>
          <w:szCs w:val="20"/>
        </w:rPr>
        <w:t xml:space="preserve"> </w:t>
      </w:r>
    </w:p>
    <w:p w14:paraId="3954C478" w14:textId="4BBA4BBC" w:rsidR="009C00DF" w:rsidRDefault="009C00DF" w:rsidP="001426E4">
      <w:r>
        <w:rPr>
          <w:noProof/>
        </w:rPr>
        <w:lastRenderedPageBreak/>
        <w:drawing>
          <wp:inline distT="0" distB="0" distL="0" distR="0" wp14:anchorId="375B7CAA" wp14:editId="2E77F9E3">
            <wp:extent cx="6365875" cy="45605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365875" cy="4560570"/>
                    </a:xfrm>
                    <a:prstGeom prst="rect">
                      <a:avLst/>
                    </a:prstGeom>
                    <a:noFill/>
                    <a:ln>
                      <a:noFill/>
                    </a:ln>
                  </pic:spPr>
                </pic:pic>
              </a:graphicData>
            </a:graphic>
          </wp:inline>
        </w:drawing>
      </w:r>
    </w:p>
    <w:p w14:paraId="2AB3F6AB" w14:textId="5F34318F" w:rsidR="009C00DF" w:rsidRPr="00D315F6" w:rsidRDefault="009C00DF" w:rsidP="001426E4">
      <w:pPr>
        <w:rPr>
          <w:sz w:val="20"/>
          <w:szCs w:val="20"/>
        </w:rPr>
      </w:pPr>
      <w:r w:rsidRPr="001426E4">
        <w:rPr>
          <w:sz w:val="20"/>
          <w:szCs w:val="20"/>
        </w:rPr>
        <w:t xml:space="preserve">Figure 3: </w:t>
      </w:r>
      <w:r w:rsidR="00800E69">
        <w:rPr>
          <w:sz w:val="20"/>
          <w:szCs w:val="20"/>
        </w:rPr>
        <w:t>Hypothetical pathway for a</w:t>
      </w:r>
      <w:r w:rsidRPr="001426E4">
        <w:rPr>
          <w:sz w:val="20"/>
          <w:szCs w:val="20"/>
        </w:rPr>
        <w:t>ceticlastic methanogenesis</w:t>
      </w:r>
      <w:r w:rsidR="00800E69">
        <w:rPr>
          <w:sz w:val="20"/>
          <w:szCs w:val="20"/>
        </w:rPr>
        <w:t xml:space="preserve"> in </w:t>
      </w:r>
      <w:r w:rsidR="00D315F6">
        <w:rPr>
          <w:i/>
          <w:sz w:val="20"/>
          <w:szCs w:val="20"/>
        </w:rPr>
        <w:t>M. maripaludis</w:t>
      </w:r>
      <w:r w:rsidR="00D315F6">
        <w:rPr>
          <w:sz w:val="20"/>
          <w:szCs w:val="20"/>
        </w:rPr>
        <w:t xml:space="preserve">. </w:t>
      </w:r>
      <w:r w:rsidR="00EE37D9">
        <w:rPr>
          <w:sz w:val="20"/>
          <w:szCs w:val="20"/>
        </w:rPr>
        <w:t xml:space="preserve">As demonstrated, this scheme would require 2 cycles of </w:t>
      </w:r>
      <w:proofErr w:type="spellStart"/>
      <w:r w:rsidR="00EE37D9">
        <w:rPr>
          <w:sz w:val="20"/>
          <w:szCs w:val="20"/>
        </w:rPr>
        <w:t>Eha</w:t>
      </w:r>
      <w:proofErr w:type="spellEnd"/>
      <w:r w:rsidR="00EE37D9">
        <w:rPr>
          <w:sz w:val="20"/>
          <w:szCs w:val="20"/>
        </w:rPr>
        <w:t>/</w:t>
      </w:r>
      <w:proofErr w:type="spellStart"/>
      <w:r w:rsidR="00EE37D9">
        <w:rPr>
          <w:sz w:val="20"/>
          <w:szCs w:val="20"/>
        </w:rPr>
        <w:t>Ehb</w:t>
      </w:r>
      <w:proofErr w:type="spellEnd"/>
      <w:r w:rsidR="00EE37D9">
        <w:rPr>
          <w:sz w:val="20"/>
          <w:szCs w:val="20"/>
        </w:rPr>
        <w:t xml:space="preserve"> in order to oxidize ferredoxin reduced by the CODH/ACS and </w:t>
      </w:r>
      <w:proofErr w:type="spellStart"/>
      <w:r w:rsidR="00EE37D9">
        <w:rPr>
          <w:sz w:val="20"/>
          <w:szCs w:val="20"/>
        </w:rPr>
        <w:t>Hdr</w:t>
      </w:r>
      <w:proofErr w:type="spellEnd"/>
      <w:r w:rsidR="00EE37D9">
        <w:rPr>
          <w:sz w:val="20"/>
          <w:szCs w:val="20"/>
        </w:rPr>
        <w:t xml:space="preserve"> reactions. By constraining the </w:t>
      </w:r>
      <w:proofErr w:type="spellStart"/>
      <w:r w:rsidR="00EE37D9">
        <w:rPr>
          <w:sz w:val="20"/>
          <w:szCs w:val="20"/>
        </w:rPr>
        <w:t>Eha</w:t>
      </w:r>
      <w:proofErr w:type="spellEnd"/>
      <w:r w:rsidR="00EE37D9">
        <w:rPr>
          <w:sz w:val="20"/>
          <w:szCs w:val="20"/>
        </w:rPr>
        <w:t>/</w:t>
      </w:r>
      <w:proofErr w:type="spellStart"/>
      <w:r w:rsidR="00EE37D9">
        <w:rPr>
          <w:sz w:val="20"/>
          <w:szCs w:val="20"/>
        </w:rPr>
        <w:t>Ehb</w:t>
      </w:r>
      <w:proofErr w:type="spellEnd"/>
      <w:r w:rsidR="00EE37D9">
        <w:rPr>
          <w:sz w:val="20"/>
          <w:szCs w:val="20"/>
        </w:rPr>
        <w:t xml:space="preserve"> reaction to only 10% of methane efflux, this pathway becomes infeasible.</w:t>
      </w:r>
      <w:r w:rsidR="00EE37D9" w:rsidRPr="00EE37D9">
        <w:rPr>
          <w:sz w:val="20"/>
          <w:szCs w:val="20"/>
        </w:rPr>
        <w:t xml:space="preserve"> </w:t>
      </w:r>
      <w:r w:rsidR="00EE37D9">
        <w:rPr>
          <w:sz w:val="20"/>
          <w:szCs w:val="20"/>
        </w:rPr>
        <w:t xml:space="preserve">Enzyme names are shown in </w:t>
      </w:r>
      <w:r w:rsidR="00EE37D9" w:rsidRPr="00EF728B">
        <w:rPr>
          <w:b/>
          <w:color w:val="0070C0"/>
          <w:sz w:val="20"/>
          <w:szCs w:val="20"/>
        </w:rPr>
        <w:t>blue</w:t>
      </w:r>
      <w:r w:rsidR="00EE37D9">
        <w:rPr>
          <w:b/>
          <w:color w:val="0070C0"/>
          <w:sz w:val="20"/>
          <w:szCs w:val="20"/>
        </w:rPr>
        <w:t xml:space="preserve">. </w:t>
      </w:r>
      <w:r w:rsidR="00EE37D9">
        <w:rPr>
          <w:sz w:val="20"/>
          <w:szCs w:val="20"/>
        </w:rPr>
        <w:t xml:space="preserve"> Metabolites: </w:t>
      </w:r>
      <w:proofErr w:type="spellStart"/>
      <w:r w:rsidR="00EE37D9">
        <w:rPr>
          <w:sz w:val="20"/>
          <w:szCs w:val="20"/>
        </w:rPr>
        <w:t>Fd</w:t>
      </w:r>
      <w:r w:rsidR="00EE37D9" w:rsidRPr="00EF728B">
        <w:rPr>
          <w:sz w:val="20"/>
          <w:szCs w:val="20"/>
          <w:vertAlign w:val="subscript"/>
        </w:rPr>
        <w:t>rd</w:t>
      </w:r>
      <w:proofErr w:type="spellEnd"/>
      <w:r w:rsidR="00EE37D9">
        <w:rPr>
          <w:sz w:val="20"/>
          <w:szCs w:val="20"/>
        </w:rPr>
        <w:t xml:space="preserve">, reduced ferredoxin; </w:t>
      </w:r>
      <w:proofErr w:type="spellStart"/>
      <w:r w:rsidR="00EE37D9">
        <w:rPr>
          <w:sz w:val="20"/>
          <w:szCs w:val="20"/>
        </w:rPr>
        <w:t>Fd</w:t>
      </w:r>
      <w:r w:rsidR="00EE37D9" w:rsidRPr="00EF728B">
        <w:rPr>
          <w:sz w:val="20"/>
          <w:szCs w:val="20"/>
          <w:vertAlign w:val="subscript"/>
        </w:rPr>
        <w:t>ox</w:t>
      </w:r>
      <w:proofErr w:type="spellEnd"/>
      <w:r w:rsidR="00EE37D9">
        <w:rPr>
          <w:sz w:val="20"/>
          <w:szCs w:val="20"/>
        </w:rPr>
        <w:t xml:space="preserve">, oxidized ferredoxin ; MFR, </w:t>
      </w:r>
      <w:proofErr w:type="spellStart"/>
      <w:r w:rsidR="00EE37D9">
        <w:rPr>
          <w:sz w:val="20"/>
          <w:szCs w:val="20"/>
        </w:rPr>
        <w:t>methanofuran</w:t>
      </w:r>
      <w:proofErr w:type="spellEnd"/>
      <w:r w:rsidR="00EE37D9">
        <w:rPr>
          <w:sz w:val="20"/>
          <w:szCs w:val="20"/>
        </w:rPr>
        <w:t xml:space="preserve">; </w:t>
      </w:r>
      <w:proofErr w:type="spellStart"/>
      <w:r w:rsidR="003C7B8C">
        <w:rPr>
          <w:sz w:val="20"/>
          <w:szCs w:val="20"/>
        </w:rPr>
        <w:t>HS</w:t>
      </w:r>
      <w:r w:rsidR="00EE37D9">
        <w:rPr>
          <w:sz w:val="20"/>
          <w:szCs w:val="20"/>
        </w:rPr>
        <w:t>CoM</w:t>
      </w:r>
      <w:proofErr w:type="spellEnd"/>
      <w:r w:rsidR="00EE37D9">
        <w:rPr>
          <w:sz w:val="20"/>
          <w:szCs w:val="20"/>
        </w:rPr>
        <w:t xml:space="preserve">, coenzyme M; </w:t>
      </w:r>
      <w:proofErr w:type="spellStart"/>
      <w:r w:rsidR="003C7B8C">
        <w:rPr>
          <w:sz w:val="20"/>
          <w:szCs w:val="20"/>
        </w:rPr>
        <w:t>HS</w:t>
      </w:r>
      <w:r w:rsidR="00EE37D9">
        <w:rPr>
          <w:sz w:val="20"/>
          <w:szCs w:val="20"/>
        </w:rPr>
        <w:t>CoB</w:t>
      </w:r>
      <w:proofErr w:type="spellEnd"/>
      <w:r w:rsidR="00EE37D9">
        <w:rPr>
          <w:sz w:val="20"/>
          <w:szCs w:val="20"/>
        </w:rPr>
        <w:t>, coenzyme B; F</w:t>
      </w:r>
      <w:r w:rsidR="00EE37D9" w:rsidRPr="00EF728B">
        <w:rPr>
          <w:sz w:val="20"/>
          <w:szCs w:val="20"/>
          <w:vertAlign w:val="subscript"/>
        </w:rPr>
        <w:t>420</w:t>
      </w:r>
      <w:r w:rsidR="00EE37D9">
        <w:rPr>
          <w:sz w:val="20"/>
          <w:szCs w:val="20"/>
        </w:rPr>
        <w:t xml:space="preserve">, coenzyme F420. Enzymes: CODH/ACS, carbon monoxide dehydrogenase/acetyl-CoA synthase complex; </w:t>
      </w:r>
      <w:proofErr w:type="spellStart"/>
      <w:r w:rsidR="00EE37D9">
        <w:rPr>
          <w:sz w:val="20"/>
          <w:szCs w:val="20"/>
        </w:rPr>
        <w:t>Mtr</w:t>
      </w:r>
      <w:proofErr w:type="spellEnd"/>
      <w:r w:rsidR="00EE37D9">
        <w:rPr>
          <w:sz w:val="20"/>
          <w:szCs w:val="20"/>
        </w:rPr>
        <w:t>, methyl-H</w:t>
      </w:r>
      <w:r w:rsidR="00EE37D9" w:rsidRPr="00EF728B">
        <w:rPr>
          <w:sz w:val="20"/>
          <w:szCs w:val="20"/>
          <w:vertAlign w:val="subscript"/>
        </w:rPr>
        <w:t>4</w:t>
      </w:r>
      <w:r w:rsidR="00EE37D9">
        <w:rPr>
          <w:sz w:val="20"/>
          <w:szCs w:val="20"/>
        </w:rPr>
        <w:t xml:space="preserve">MPT coenzyme M methyltransferase; </w:t>
      </w:r>
      <w:proofErr w:type="spellStart"/>
      <w:r w:rsidR="00EE37D9">
        <w:rPr>
          <w:sz w:val="20"/>
          <w:szCs w:val="20"/>
        </w:rPr>
        <w:t>Mcr</w:t>
      </w:r>
      <w:proofErr w:type="spellEnd"/>
      <w:r w:rsidR="00EE37D9">
        <w:rPr>
          <w:sz w:val="20"/>
          <w:szCs w:val="20"/>
        </w:rPr>
        <w:t xml:space="preserve">, methyl coenzyme M reductase; </w:t>
      </w:r>
      <w:proofErr w:type="spellStart"/>
      <w:r w:rsidR="00EE37D9">
        <w:rPr>
          <w:sz w:val="20"/>
          <w:szCs w:val="20"/>
        </w:rPr>
        <w:t>Hdr</w:t>
      </w:r>
      <w:proofErr w:type="spellEnd"/>
      <w:r w:rsidR="00EE37D9">
        <w:rPr>
          <w:sz w:val="20"/>
          <w:szCs w:val="20"/>
        </w:rPr>
        <w:t xml:space="preserve">, heterodisulfide </w:t>
      </w:r>
      <w:proofErr w:type="spellStart"/>
      <w:r w:rsidR="00EE37D9">
        <w:rPr>
          <w:sz w:val="20"/>
          <w:szCs w:val="20"/>
        </w:rPr>
        <w:t>reductase;Eha</w:t>
      </w:r>
      <w:proofErr w:type="spellEnd"/>
      <w:r w:rsidR="00EE37D9">
        <w:rPr>
          <w:sz w:val="20"/>
          <w:szCs w:val="20"/>
        </w:rPr>
        <w:t>/</w:t>
      </w:r>
      <w:proofErr w:type="spellStart"/>
      <w:r w:rsidR="00EE37D9">
        <w:rPr>
          <w:sz w:val="20"/>
          <w:szCs w:val="20"/>
        </w:rPr>
        <w:t>Ehb</w:t>
      </w:r>
      <w:proofErr w:type="spellEnd"/>
      <w:r w:rsidR="00EE37D9">
        <w:rPr>
          <w:sz w:val="20"/>
          <w:szCs w:val="20"/>
        </w:rPr>
        <w:t xml:space="preserve">, energy-conserving hydrogenases; ATPS, ATP-synthase.  </w:t>
      </w:r>
    </w:p>
    <w:p w14:paraId="0F28A786" w14:textId="77777777" w:rsidR="0098443E" w:rsidRDefault="00D808B7" w:rsidP="00D808B7">
      <w:pPr>
        <w:keepNext/>
        <w:jc w:val="center"/>
      </w:pPr>
      <w:r w:rsidRPr="00172A43">
        <w:rPr>
          <w:noProof/>
        </w:rPr>
        <w:lastRenderedPageBreak/>
        <w:drawing>
          <wp:inline distT="0" distB="0" distL="0" distR="0" wp14:anchorId="3BAF76E7" wp14:editId="55715EAC">
            <wp:extent cx="7517137" cy="4791128"/>
            <wp:effectExtent l="0" t="8573"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_21_LOOCV_results.tif"/>
                    <pic:cNvPicPr/>
                  </pic:nvPicPr>
                  <pic:blipFill rotWithShape="1">
                    <a:blip r:embed="rId15">
                      <a:extLst>
                        <a:ext uri="{28A0092B-C50C-407E-A947-70E740481C1C}">
                          <a14:useLocalDpi xmlns:a14="http://schemas.microsoft.com/office/drawing/2010/main" val="0"/>
                        </a:ext>
                      </a:extLst>
                    </a:blip>
                    <a:srcRect l="8549" t="6279" r="8690" b="2731"/>
                    <a:stretch/>
                  </pic:blipFill>
                  <pic:spPr bwMode="auto">
                    <a:xfrm rot="5400000">
                      <a:off x="0" y="0"/>
                      <a:ext cx="7517962" cy="4791654"/>
                    </a:xfrm>
                    <a:prstGeom prst="rect">
                      <a:avLst/>
                    </a:prstGeom>
                    <a:ln>
                      <a:noFill/>
                    </a:ln>
                    <a:extLst>
                      <a:ext uri="{53640926-AAD7-44D8-BBD7-CCE9431645EC}">
                        <a14:shadowObscured xmlns:a14="http://schemas.microsoft.com/office/drawing/2010/main"/>
                      </a:ext>
                    </a:extLst>
                  </pic:spPr>
                </pic:pic>
              </a:graphicData>
            </a:graphic>
          </wp:inline>
        </w:drawing>
      </w:r>
    </w:p>
    <w:p w14:paraId="25AF7ED9" w14:textId="45E597E6" w:rsidR="0098443E" w:rsidRDefault="0098443E" w:rsidP="000B43BF">
      <w:pPr>
        <w:pStyle w:val="Caption"/>
        <w:rPr>
          <w:b w:val="0"/>
          <w:color w:val="auto"/>
          <w:sz w:val="20"/>
          <w:szCs w:val="20"/>
        </w:rPr>
      </w:pPr>
      <w:r w:rsidRPr="00DB27A6">
        <w:rPr>
          <w:b w:val="0"/>
          <w:color w:val="auto"/>
          <w:sz w:val="20"/>
          <w:szCs w:val="20"/>
        </w:rPr>
        <w:t xml:space="preserve">Figure </w:t>
      </w:r>
      <w:r w:rsidR="009C00DF">
        <w:rPr>
          <w:b w:val="0"/>
          <w:color w:val="auto"/>
          <w:sz w:val="20"/>
          <w:szCs w:val="20"/>
        </w:rPr>
        <w:t>4</w:t>
      </w:r>
      <w:r w:rsidRPr="00DB27A6">
        <w:rPr>
          <w:b w:val="0"/>
          <w:color w:val="auto"/>
          <w:sz w:val="20"/>
          <w:szCs w:val="20"/>
        </w:rPr>
        <w:t xml:space="preserve">: </w:t>
      </w:r>
      <w:r w:rsidR="00D808B7" w:rsidRPr="00172A43">
        <w:rPr>
          <w:b w:val="0"/>
          <w:color w:val="auto"/>
          <w:sz w:val="20"/>
          <w:szCs w:val="20"/>
        </w:rPr>
        <w:t xml:space="preserve">Comparing growth yield predictions on hydrogen to measured data using LOOCV (Methods). All but two predicted growth rates fall within the 95% confidence interval of the measured values. Each of the two outlying points </w:t>
      </w:r>
      <w:proofErr w:type="gramStart"/>
      <w:r w:rsidR="00D808B7" w:rsidRPr="00172A43">
        <w:rPr>
          <w:b w:val="0"/>
          <w:color w:val="auto"/>
          <w:sz w:val="20"/>
          <w:szCs w:val="20"/>
        </w:rPr>
        <w:t>are</w:t>
      </w:r>
      <w:proofErr w:type="gramEnd"/>
      <w:r w:rsidR="00D808B7" w:rsidRPr="00172A43">
        <w:rPr>
          <w:b w:val="0"/>
          <w:color w:val="auto"/>
          <w:sz w:val="20"/>
          <w:szCs w:val="20"/>
        </w:rPr>
        <w:t xml:space="preserve"> predicted to grow to higher than measured growth yields.</w:t>
      </w:r>
    </w:p>
    <w:p w14:paraId="27BA4AED" w14:textId="77777777" w:rsidR="00E52A76" w:rsidRPr="00E52A76" w:rsidRDefault="00E52A76" w:rsidP="00E52A76"/>
    <w:tbl>
      <w:tblPr>
        <w:tblW w:w="8056" w:type="dxa"/>
        <w:tblInd w:w="93" w:type="dxa"/>
        <w:tblLook w:val="04A0" w:firstRow="1" w:lastRow="0" w:firstColumn="1" w:lastColumn="0" w:noHBand="0" w:noVBand="1"/>
      </w:tblPr>
      <w:tblGrid>
        <w:gridCol w:w="1720"/>
        <w:gridCol w:w="1584"/>
        <w:gridCol w:w="1584"/>
        <w:gridCol w:w="1584"/>
        <w:gridCol w:w="1584"/>
      </w:tblGrid>
      <w:tr w:rsidR="0098443E" w:rsidRPr="00FA2B14" w14:paraId="1BF5BF1F"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A20307"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Genotype</w:t>
            </w:r>
          </w:p>
        </w:tc>
        <w:tc>
          <w:tcPr>
            <w:tcW w:w="1584" w:type="dxa"/>
            <w:tcBorders>
              <w:top w:val="single" w:sz="4" w:space="0" w:color="auto"/>
              <w:left w:val="nil"/>
              <w:bottom w:val="single" w:sz="4" w:space="0" w:color="auto"/>
              <w:right w:val="nil"/>
            </w:tcBorders>
            <w:shd w:val="clear" w:color="auto" w:fill="auto"/>
            <w:noWrap/>
            <w:vAlign w:val="bottom"/>
            <w:hideMark/>
          </w:tcPr>
          <w:p w14:paraId="5A5B063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H</w:t>
            </w:r>
            <w:r w:rsidRPr="0098443E">
              <w:rPr>
                <w:rFonts w:ascii="Calibri" w:eastAsia="Times New Roman" w:hAnsi="Calibri"/>
                <w:color w:val="000000"/>
                <w:sz w:val="22"/>
                <w:vertAlign w:val="subscript"/>
              </w:rPr>
              <w:t>2</w:t>
            </w:r>
          </w:p>
        </w:tc>
        <w:tc>
          <w:tcPr>
            <w:tcW w:w="1584" w:type="dxa"/>
            <w:tcBorders>
              <w:top w:val="single" w:sz="4" w:space="0" w:color="auto"/>
              <w:left w:val="nil"/>
              <w:bottom w:val="single" w:sz="4" w:space="0" w:color="auto"/>
              <w:right w:val="nil"/>
            </w:tcBorders>
            <w:shd w:val="clear" w:color="auto" w:fill="auto"/>
            <w:noWrap/>
            <w:vAlign w:val="bottom"/>
            <w:hideMark/>
          </w:tcPr>
          <w:p w14:paraId="710A9B0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Formate</w:t>
            </w:r>
          </w:p>
        </w:tc>
        <w:tc>
          <w:tcPr>
            <w:tcW w:w="1584" w:type="dxa"/>
            <w:tcBorders>
              <w:top w:val="single" w:sz="4" w:space="0" w:color="auto"/>
              <w:left w:val="nil"/>
              <w:bottom w:val="single" w:sz="4" w:space="0" w:color="auto"/>
              <w:right w:val="nil"/>
            </w:tcBorders>
            <w:shd w:val="clear" w:color="auto" w:fill="auto"/>
            <w:noWrap/>
            <w:vAlign w:val="bottom"/>
            <w:hideMark/>
          </w:tcPr>
          <w:p w14:paraId="3EE9A7E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H</w:t>
            </w:r>
            <w:r w:rsidRPr="0098443E">
              <w:rPr>
                <w:rFonts w:ascii="Calibri" w:eastAsia="Times New Roman" w:hAnsi="Calibri"/>
                <w:color w:val="000000"/>
                <w:sz w:val="22"/>
                <w:vertAlign w:val="subscript"/>
              </w:rPr>
              <w:t>2</w:t>
            </w:r>
            <w:r w:rsidRPr="0098443E">
              <w:rPr>
                <w:rFonts w:ascii="Calibri" w:eastAsia="Times New Roman" w:hAnsi="Calibri"/>
                <w:color w:val="000000"/>
                <w:sz w:val="22"/>
              </w:rPr>
              <w:t xml:space="preserve"> + Formate</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24DBB684"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Formate + CO</w:t>
            </w:r>
          </w:p>
        </w:tc>
      </w:tr>
      <w:tr w:rsidR="0098443E" w:rsidRPr="00FA2B14" w14:paraId="2763F1C2" w14:textId="77777777" w:rsidTr="0098443E">
        <w:trPr>
          <w:trHeight w:val="300"/>
        </w:trPr>
        <w:tc>
          <w:tcPr>
            <w:tcW w:w="1720" w:type="dxa"/>
            <w:tcBorders>
              <w:top w:val="single" w:sz="4" w:space="0" w:color="auto"/>
              <w:left w:val="single" w:sz="4" w:space="0" w:color="auto"/>
              <w:bottom w:val="nil"/>
              <w:right w:val="single" w:sz="4" w:space="0" w:color="auto"/>
            </w:tcBorders>
            <w:shd w:val="clear" w:color="auto" w:fill="auto"/>
            <w:noWrap/>
            <w:vAlign w:val="bottom"/>
            <w:hideMark/>
          </w:tcPr>
          <w:p w14:paraId="3DB1C195"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hmd</w:t>
            </w:r>
            <w:proofErr w:type="spellEnd"/>
          </w:p>
        </w:tc>
        <w:tc>
          <w:tcPr>
            <w:tcW w:w="1584" w:type="dxa"/>
            <w:tcBorders>
              <w:top w:val="single" w:sz="4" w:space="0" w:color="auto"/>
              <w:left w:val="nil"/>
              <w:bottom w:val="nil"/>
              <w:right w:val="nil"/>
            </w:tcBorders>
            <w:shd w:val="clear" w:color="000000" w:fill="92D050"/>
            <w:noWrap/>
            <w:vAlign w:val="bottom"/>
            <w:hideMark/>
          </w:tcPr>
          <w:p w14:paraId="675C493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nil"/>
            </w:tcBorders>
            <w:shd w:val="clear" w:color="000000" w:fill="92D050"/>
            <w:noWrap/>
            <w:vAlign w:val="bottom"/>
            <w:hideMark/>
          </w:tcPr>
          <w:p w14:paraId="5A72C0B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nil"/>
            </w:tcBorders>
            <w:shd w:val="clear" w:color="auto" w:fill="auto"/>
            <w:noWrap/>
            <w:vAlign w:val="bottom"/>
            <w:hideMark/>
          </w:tcPr>
          <w:p w14:paraId="7F58FE1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single" w:sz="4" w:space="0" w:color="auto"/>
            </w:tcBorders>
            <w:shd w:val="clear" w:color="auto" w:fill="auto"/>
            <w:noWrap/>
            <w:vAlign w:val="bottom"/>
            <w:hideMark/>
          </w:tcPr>
          <w:p w14:paraId="14193DC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D5F3392"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03E599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mtd</w:t>
            </w:r>
            <w:proofErr w:type="spellEnd"/>
          </w:p>
        </w:tc>
        <w:tc>
          <w:tcPr>
            <w:tcW w:w="1584" w:type="dxa"/>
            <w:tcBorders>
              <w:top w:val="nil"/>
              <w:left w:val="nil"/>
              <w:bottom w:val="nil"/>
              <w:right w:val="nil"/>
            </w:tcBorders>
            <w:shd w:val="clear" w:color="000000" w:fill="92D050"/>
            <w:noWrap/>
            <w:vAlign w:val="bottom"/>
            <w:hideMark/>
          </w:tcPr>
          <w:p w14:paraId="330100C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888A2B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3CD75C6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D0113B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33DCFE11"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84A2FD1"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frcA</w:t>
            </w:r>
            <w:proofErr w:type="spellEnd"/>
          </w:p>
        </w:tc>
        <w:tc>
          <w:tcPr>
            <w:tcW w:w="1584" w:type="dxa"/>
            <w:tcBorders>
              <w:top w:val="nil"/>
              <w:left w:val="nil"/>
              <w:bottom w:val="nil"/>
              <w:right w:val="nil"/>
            </w:tcBorders>
            <w:shd w:val="clear" w:color="000000" w:fill="92D050"/>
            <w:noWrap/>
            <w:vAlign w:val="bottom"/>
            <w:hideMark/>
          </w:tcPr>
          <w:p w14:paraId="011965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65AB3E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20B3CC2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CAAE9E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53687A4"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00BAB44"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fruA</w:t>
            </w:r>
            <w:proofErr w:type="spellEnd"/>
          </w:p>
        </w:tc>
        <w:tc>
          <w:tcPr>
            <w:tcW w:w="1584" w:type="dxa"/>
            <w:tcBorders>
              <w:top w:val="nil"/>
              <w:left w:val="nil"/>
              <w:bottom w:val="nil"/>
              <w:right w:val="nil"/>
            </w:tcBorders>
            <w:shd w:val="clear" w:color="000000" w:fill="92D050"/>
            <w:noWrap/>
            <w:vAlign w:val="bottom"/>
            <w:hideMark/>
          </w:tcPr>
          <w:p w14:paraId="1AB6286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59396D1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0B1B95A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C48F04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649578A5"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7FE9318"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frcA∆fruA</w:t>
            </w:r>
            <w:proofErr w:type="spellEnd"/>
          </w:p>
        </w:tc>
        <w:tc>
          <w:tcPr>
            <w:tcW w:w="1584" w:type="dxa"/>
            <w:tcBorders>
              <w:top w:val="nil"/>
              <w:left w:val="nil"/>
              <w:bottom w:val="nil"/>
              <w:right w:val="nil"/>
            </w:tcBorders>
            <w:shd w:val="clear" w:color="000000" w:fill="92D050"/>
            <w:noWrap/>
            <w:vAlign w:val="bottom"/>
            <w:hideMark/>
          </w:tcPr>
          <w:p w14:paraId="6C5DC48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644858F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4689B5F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C160A4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B8C76B6"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54241E2"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vhcAU∆vhuA</w:t>
            </w:r>
            <w:proofErr w:type="spellEnd"/>
          </w:p>
        </w:tc>
        <w:tc>
          <w:tcPr>
            <w:tcW w:w="1584" w:type="dxa"/>
            <w:tcBorders>
              <w:top w:val="nil"/>
              <w:left w:val="nil"/>
              <w:bottom w:val="nil"/>
              <w:right w:val="nil"/>
            </w:tcBorders>
            <w:shd w:val="clear" w:color="000000" w:fill="92D050"/>
            <w:noWrap/>
            <w:vAlign w:val="bottom"/>
            <w:hideMark/>
          </w:tcPr>
          <w:p w14:paraId="69E6632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6779AA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7574C25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B4FB2D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331D5408"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36B2FC15"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hdrB2</w:t>
            </w:r>
          </w:p>
        </w:tc>
        <w:tc>
          <w:tcPr>
            <w:tcW w:w="1584" w:type="dxa"/>
            <w:tcBorders>
              <w:top w:val="nil"/>
              <w:left w:val="nil"/>
              <w:bottom w:val="nil"/>
              <w:right w:val="nil"/>
            </w:tcBorders>
            <w:shd w:val="clear" w:color="auto" w:fill="auto"/>
            <w:noWrap/>
            <w:vAlign w:val="bottom"/>
            <w:hideMark/>
          </w:tcPr>
          <w:p w14:paraId="0B7D94E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6BC67BF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388EC45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80E2E9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A632C83"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072D8B34"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1</w:t>
            </w:r>
          </w:p>
        </w:tc>
        <w:tc>
          <w:tcPr>
            <w:tcW w:w="1584" w:type="dxa"/>
            <w:tcBorders>
              <w:top w:val="nil"/>
              <w:left w:val="nil"/>
              <w:bottom w:val="nil"/>
              <w:right w:val="nil"/>
            </w:tcBorders>
            <w:shd w:val="clear" w:color="auto" w:fill="auto"/>
            <w:noWrap/>
            <w:vAlign w:val="bottom"/>
            <w:hideMark/>
          </w:tcPr>
          <w:p w14:paraId="79420AA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59E99E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084186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46A8F24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BF18D46"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9AF8990"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2</w:t>
            </w:r>
          </w:p>
        </w:tc>
        <w:tc>
          <w:tcPr>
            <w:tcW w:w="1584" w:type="dxa"/>
            <w:tcBorders>
              <w:top w:val="nil"/>
              <w:left w:val="nil"/>
              <w:bottom w:val="nil"/>
              <w:right w:val="nil"/>
            </w:tcBorders>
            <w:shd w:val="clear" w:color="auto" w:fill="auto"/>
            <w:noWrap/>
            <w:vAlign w:val="bottom"/>
            <w:hideMark/>
          </w:tcPr>
          <w:p w14:paraId="4E3D295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1B67A1C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71B651D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7A6DA8C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7FA7D917"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CC5974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1∆fdhA2</w:t>
            </w:r>
          </w:p>
        </w:tc>
        <w:tc>
          <w:tcPr>
            <w:tcW w:w="1584" w:type="dxa"/>
            <w:tcBorders>
              <w:top w:val="nil"/>
              <w:left w:val="nil"/>
              <w:bottom w:val="nil"/>
              <w:right w:val="nil"/>
            </w:tcBorders>
            <w:shd w:val="clear" w:color="auto" w:fill="auto"/>
            <w:noWrap/>
            <w:vAlign w:val="bottom"/>
            <w:hideMark/>
          </w:tcPr>
          <w:p w14:paraId="234AAC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02CBA5C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auto" w:fill="auto"/>
            <w:noWrap/>
            <w:vAlign w:val="bottom"/>
            <w:hideMark/>
          </w:tcPr>
          <w:p w14:paraId="59A3680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CD9EEB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r>
      <w:tr w:rsidR="0098443E" w:rsidRPr="00FA2B14" w14:paraId="6585359F"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54035D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2∆fdhB2</w:t>
            </w:r>
          </w:p>
        </w:tc>
        <w:tc>
          <w:tcPr>
            <w:tcW w:w="1584" w:type="dxa"/>
            <w:tcBorders>
              <w:top w:val="nil"/>
              <w:left w:val="nil"/>
              <w:bottom w:val="nil"/>
              <w:right w:val="nil"/>
            </w:tcBorders>
            <w:shd w:val="clear" w:color="auto" w:fill="auto"/>
            <w:noWrap/>
            <w:vAlign w:val="bottom"/>
            <w:hideMark/>
          </w:tcPr>
          <w:p w14:paraId="6B5FA93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FEB90D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1B1FD3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F04C84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D277E0A"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266F412"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lastRenderedPageBreak/>
              <w:t>∆</w:t>
            </w:r>
            <w:proofErr w:type="spellStart"/>
            <w:r w:rsidRPr="0098443E">
              <w:rPr>
                <w:rFonts w:ascii="Calibri" w:eastAsia="Times New Roman" w:hAnsi="Calibri"/>
                <w:color w:val="000000"/>
                <w:sz w:val="22"/>
              </w:rPr>
              <w:t>ehbF</w:t>
            </w:r>
            <w:proofErr w:type="spellEnd"/>
          </w:p>
        </w:tc>
        <w:tc>
          <w:tcPr>
            <w:tcW w:w="1584" w:type="dxa"/>
            <w:tcBorders>
              <w:top w:val="nil"/>
              <w:left w:val="nil"/>
              <w:bottom w:val="nil"/>
              <w:right w:val="nil"/>
            </w:tcBorders>
            <w:shd w:val="clear" w:color="000000" w:fill="92D050"/>
            <w:noWrap/>
            <w:vAlign w:val="bottom"/>
            <w:hideMark/>
          </w:tcPr>
          <w:p w14:paraId="02AE322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FC7C7C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5E49136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47A915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0F35ED2A"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F1B3CFE"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3H2ase</w:t>
            </w:r>
          </w:p>
        </w:tc>
        <w:tc>
          <w:tcPr>
            <w:tcW w:w="1584" w:type="dxa"/>
            <w:tcBorders>
              <w:top w:val="nil"/>
              <w:left w:val="nil"/>
              <w:bottom w:val="nil"/>
              <w:right w:val="nil"/>
            </w:tcBorders>
            <w:shd w:val="clear" w:color="000000" w:fill="92D050"/>
            <w:noWrap/>
            <w:vAlign w:val="bottom"/>
            <w:hideMark/>
          </w:tcPr>
          <w:p w14:paraId="62FFC3A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090290C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4279D0D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64E26D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44E871E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2D827EC"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5H2ase</w:t>
            </w:r>
          </w:p>
        </w:tc>
        <w:tc>
          <w:tcPr>
            <w:tcW w:w="1584" w:type="dxa"/>
            <w:tcBorders>
              <w:top w:val="nil"/>
              <w:left w:val="nil"/>
              <w:bottom w:val="nil"/>
              <w:right w:val="nil"/>
            </w:tcBorders>
            <w:shd w:val="clear" w:color="000000" w:fill="92D050"/>
            <w:noWrap/>
            <w:vAlign w:val="bottom"/>
            <w:hideMark/>
          </w:tcPr>
          <w:p w14:paraId="59803D0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FF0000"/>
            <w:noWrap/>
            <w:vAlign w:val="bottom"/>
            <w:hideMark/>
          </w:tcPr>
          <w:p w14:paraId="27B253D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F483E1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1820AE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4FBCD25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4671AD7"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w:t>
            </w:r>
          </w:p>
        </w:tc>
        <w:tc>
          <w:tcPr>
            <w:tcW w:w="1584" w:type="dxa"/>
            <w:tcBorders>
              <w:top w:val="nil"/>
              <w:left w:val="nil"/>
              <w:bottom w:val="nil"/>
              <w:right w:val="nil"/>
            </w:tcBorders>
            <w:shd w:val="clear" w:color="000000" w:fill="92D050"/>
            <w:noWrap/>
            <w:vAlign w:val="bottom"/>
            <w:hideMark/>
          </w:tcPr>
          <w:p w14:paraId="227D751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FF0000"/>
            <w:noWrap/>
            <w:vAlign w:val="bottom"/>
            <w:hideMark/>
          </w:tcPr>
          <w:p w14:paraId="4202863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5E2E98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000000" w:fill="92D050"/>
            <w:noWrap/>
            <w:vAlign w:val="bottom"/>
            <w:hideMark/>
          </w:tcPr>
          <w:p w14:paraId="1D25D72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207FC831"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19DED450"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cdh</w:t>
            </w:r>
          </w:p>
        </w:tc>
        <w:tc>
          <w:tcPr>
            <w:tcW w:w="1584" w:type="dxa"/>
            <w:tcBorders>
              <w:top w:val="nil"/>
              <w:left w:val="nil"/>
              <w:bottom w:val="nil"/>
              <w:right w:val="nil"/>
            </w:tcBorders>
            <w:shd w:val="clear" w:color="auto" w:fill="auto"/>
            <w:noWrap/>
            <w:vAlign w:val="bottom"/>
            <w:hideMark/>
          </w:tcPr>
          <w:p w14:paraId="1483C01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auto" w:fill="auto"/>
            <w:noWrap/>
            <w:vAlign w:val="bottom"/>
            <w:hideMark/>
          </w:tcPr>
          <w:p w14:paraId="1D6C8FE4"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8D8E26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000000" w:fill="FF0000"/>
            <w:noWrap/>
            <w:vAlign w:val="bottom"/>
            <w:hideMark/>
          </w:tcPr>
          <w:p w14:paraId="6371D18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467B42B"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612FB05A"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w:t>
            </w:r>
            <w:r w:rsidRPr="0098443E">
              <w:rPr>
                <w:rFonts w:ascii="Calibri" w:eastAsia="Times New Roman" w:hAnsi="Calibri"/>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7D8D618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92D050"/>
            <w:noWrap/>
            <w:vAlign w:val="bottom"/>
            <w:hideMark/>
          </w:tcPr>
          <w:p w14:paraId="33E298E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170FFC3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B4C2D0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6D039D6"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6977948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7H2ase</w:t>
            </w:r>
            <w:r w:rsidRPr="0098443E">
              <w:rPr>
                <w:rFonts w:ascii="Calibri" w:eastAsia="Times New Roman" w:hAnsi="Calibri"/>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2B8B21F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92D050"/>
            <w:noWrap/>
            <w:vAlign w:val="bottom"/>
            <w:hideMark/>
          </w:tcPr>
          <w:p w14:paraId="13A2EFC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CD5601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0D5029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6E2AC881"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479352" w14:textId="77777777" w:rsidR="0098443E" w:rsidRPr="0098443E" w:rsidRDefault="0098443E" w:rsidP="0098443E">
            <w:pPr>
              <w:spacing w:after="0" w:line="240" w:lineRule="auto"/>
              <w:rPr>
                <w:rFonts w:ascii="Calibri" w:eastAsia="Times New Roman" w:hAnsi="Calibri"/>
                <w:b/>
                <w:bCs/>
                <w:color w:val="000000"/>
                <w:sz w:val="22"/>
              </w:rPr>
            </w:pPr>
            <w:r w:rsidRPr="0098443E">
              <w:rPr>
                <w:rFonts w:ascii="Calibri" w:eastAsia="Times New Roman" w:hAnsi="Calibri"/>
                <w:b/>
                <w:bCs/>
                <w:color w:val="000000"/>
                <w:sz w:val="22"/>
              </w:rPr>
              <w:t xml:space="preserve">Total Correct: </w:t>
            </w:r>
          </w:p>
        </w:tc>
        <w:tc>
          <w:tcPr>
            <w:tcW w:w="1584" w:type="dxa"/>
            <w:tcBorders>
              <w:top w:val="single" w:sz="4" w:space="0" w:color="auto"/>
              <w:left w:val="nil"/>
              <w:bottom w:val="single" w:sz="4" w:space="0" w:color="auto"/>
              <w:right w:val="nil"/>
            </w:tcBorders>
            <w:shd w:val="clear" w:color="auto" w:fill="auto"/>
            <w:noWrap/>
            <w:vAlign w:val="bottom"/>
            <w:hideMark/>
          </w:tcPr>
          <w:p w14:paraId="4DEB7CB1"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0 of 10</w:t>
            </w:r>
          </w:p>
        </w:tc>
        <w:tc>
          <w:tcPr>
            <w:tcW w:w="1584" w:type="dxa"/>
            <w:tcBorders>
              <w:top w:val="single" w:sz="4" w:space="0" w:color="auto"/>
              <w:left w:val="nil"/>
              <w:bottom w:val="single" w:sz="4" w:space="0" w:color="auto"/>
              <w:right w:val="nil"/>
            </w:tcBorders>
            <w:shd w:val="clear" w:color="auto" w:fill="auto"/>
            <w:noWrap/>
            <w:vAlign w:val="bottom"/>
            <w:hideMark/>
          </w:tcPr>
          <w:p w14:paraId="5E1B6C37"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4 of 16</w:t>
            </w:r>
          </w:p>
        </w:tc>
        <w:tc>
          <w:tcPr>
            <w:tcW w:w="1584" w:type="dxa"/>
            <w:tcBorders>
              <w:top w:val="single" w:sz="4" w:space="0" w:color="auto"/>
              <w:left w:val="nil"/>
              <w:bottom w:val="single" w:sz="4" w:space="0" w:color="auto"/>
              <w:right w:val="nil"/>
            </w:tcBorders>
            <w:shd w:val="clear" w:color="auto" w:fill="auto"/>
            <w:noWrap/>
            <w:vAlign w:val="bottom"/>
            <w:hideMark/>
          </w:tcPr>
          <w:p w14:paraId="5D13529F"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2 of 2</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49557308" w14:textId="77777777" w:rsidR="0098443E" w:rsidRPr="0098443E" w:rsidRDefault="0098443E" w:rsidP="0098443E">
            <w:pPr>
              <w:keepNext/>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 of 2</w:t>
            </w:r>
          </w:p>
        </w:tc>
      </w:tr>
    </w:tbl>
    <w:p w14:paraId="7A5AEB74" w14:textId="6B75718C" w:rsidR="0098443E" w:rsidRDefault="0098443E" w:rsidP="0098443E">
      <w:pPr>
        <w:pStyle w:val="Caption"/>
        <w:rPr>
          <w:b w:val="0"/>
          <w:color w:val="auto"/>
          <w:sz w:val="20"/>
          <w:szCs w:val="20"/>
        </w:rPr>
      </w:pPr>
      <w:r w:rsidRPr="00DB27A6">
        <w:rPr>
          <w:b w:val="0"/>
          <w:color w:val="auto"/>
          <w:sz w:val="20"/>
          <w:szCs w:val="20"/>
        </w:rPr>
        <w:t xml:space="preserve">Figure </w:t>
      </w:r>
      <w:r w:rsidR="009C00DF">
        <w:rPr>
          <w:b w:val="0"/>
          <w:color w:val="auto"/>
          <w:sz w:val="20"/>
          <w:szCs w:val="20"/>
        </w:rPr>
        <w:t>5</w:t>
      </w:r>
      <w:r w:rsidRPr="00DB27A6">
        <w:rPr>
          <w:b w:val="0"/>
          <w:color w:val="auto"/>
          <w:sz w:val="20"/>
          <w:szCs w:val="20"/>
        </w:rPr>
        <w:t xml:space="preserve">: </w:t>
      </w:r>
      <w:r w:rsidR="00DB27A6">
        <w:rPr>
          <w:b w:val="0"/>
          <w:color w:val="auto"/>
          <w:sz w:val="20"/>
          <w:szCs w:val="20"/>
        </w:rPr>
        <w:t>Knockout lethality predictions from running FBA on our models show close agreement with experimental results of hydrogenase knockouts. Green boxes indicate growth phenotypes where our models correctly replicated experimental results; red boxes indicate growth phenotypes where our models were incorrect; white boxes indicate growth phenotypes where we lacked experimental validation data. Across the full spectrum of conditions, our models correctly predicted 27 of 30 conditions (90%) accurately, resulting in a strong Matthews Correlation Coefficient of 0.67. This suggests that our reconstruction produces models that accurately depict the effects of genotype alterations on growth phenotypes</w:t>
      </w:r>
      <w:r w:rsidR="00E60508">
        <w:rPr>
          <w:b w:val="0"/>
          <w:color w:val="auto"/>
          <w:sz w:val="20"/>
          <w:szCs w:val="20"/>
        </w:rPr>
        <w:t>. L = lethal, N = non-lethal.</w:t>
      </w:r>
    </w:p>
    <w:p w14:paraId="0D07C53E" w14:textId="77777777" w:rsidR="004021BA" w:rsidRPr="0026382C" w:rsidRDefault="004021BA" w:rsidP="0026382C">
      <w:pPr>
        <w:rPr>
          <w:b/>
        </w:rPr>
      </w:pPr>
    </w:p>
    <w:sectPr w:rsidR="004021BA" w:rsidRPr="0026382C" w:rsidSect="00F53A02">
      <w:footerReference w:type="default" r:id="rId16"/>
      <w:pgSz w:w="15300" w:h="1980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6" w:author="Stephen Ragsdale" w:date="2016-04-05T10:16:00Z" w:initials="SR">
    <w:p w14:paraId="2158F3F5" w14:textId="2880DF98" w:rsidR="000E3D98" w:rsidRDefault="000E3D98">
      <w:pPr>
        <w:pStyle w:val="CommentText"/>
      </w:pPr>
      <w:r>
        <w:rPr>
          <w:rStyle w:val="CommentReference"/>
        </w:rPr>
        <w:annotationRef/>
      </w:r>
      <w:r>
        <w:t xml:space="preserve">The sentences seem a little scattered. The introductory (topic) sentence should introduce the topic and sentences should be organized under that topic. </w:t>
      </w:r>
    </w:p>
  </w:comment>
  <w:comment w:id="38" w:author="Stephen Ragsdale" w:date="2016-04-05T10:16:00Z" w:initials="SR">
    <w:p w14:paraId="0DCA555B" w14:textId="77777777" w:rsidR="000E3D98" w:rsidRDefault="000E3D98" w:rsidP="00DE3865">
      <w:pPr>
        <w:pStyle w:val="CommentText"/>
      </w:pPr>
      <w:r>
        <w:rPr>
          <w:rStyle w:val="CommentReference"/>
        </w:rPr>
        <w:annotationRef/>
      </w:r>
      <w:r>
        <w:t xml:space="preserve">The sentences seem a little scattered. The introductory (topic) sentence should introduce the topic and sentences should be organized under that topic. </w:t>
      </w:r>
    </w:p>
  </w:comment>
  <w:comment w:id="44" w:author="Stephen Ragsdale" w:date="2016-04-05T10:16:00Z" w:initials="SR">
    <w:p w14:paraId="5374A45C" w14:textId="77777777" w:rsidR="000E3D98" w:rsidRDefault="000E3D98" w:rsidP="00CE40C8">
      <w:pPr>
        <w:pStyle w:val="CommentText"/>
      </w:pPr>
      <w:r>
        <w:rPr>
          <w:rStyle w:val="CommentReference"/>
        </w:rPr>
        <w:annotationRef/>
      </w:r>
      <w:r>
        <w:t xml:space="preserve">The sentences seem a little scattered. The introductory (topic) sentence should introduce the topic and sentences should be organized under that topic. </w:t>
      </w:r>
    </w:p>
  </w:comment>
  <w:comment w:id="60" w:author="Administrator" w:date="2016-04-06T16:19:00Z" w:initials="A">
    <w:p w14:paraId="768B3A9B" w14:textId="194E28E7" w:rsidR="008C00ED" w:rsidRDefault="008C00ED">
      <w:pPr>
        <w:pStyle w:val="CommentText"/>
      </w:pPr>
      <w:r>
        <w:rPr>
          <w:rStyle w:val="CommentReference"/>
        </w:rPr>
        <w:annotationRef/>
      </w:r>
      <w:r w:rsidR="00DF66BE">
        <w:t>82 reactions and 72 intracellular</w:t>
      </w:r>
      <w:r>
        <w:t xml:space="preserve"> metabolites…not sure how many genes</w:t>
      </w:r>
    </w:p>
  </w:comment>
  <w:comment w:id="63" w:author="John Leigh" w:date="2016-04-05T10:16:00Z" w:initials="JL">
    <w:p w14:paraId="0A393E0A" w14:textId="02F64299" w:rsidR="000E3D98" w:rsidRDefault="000E3D98">
      <w:pPr>
        <w:pStyle w:val="CommentText"/>
      </w:pPr>
      <w:r>
        <w:rPr>
          <w:rStyle w:val="CommentReference"/>
        </w:rPr>
        <w:annotationRef/>
      </w:r>
      <w:r>
        <w:t xml:space="preserve">You are being kind here.  In our cover letter we might want to describe the deficiencies of that study. I agree, but you might also make a couple of statements here in the paper that underpin the need for this new model. </w:t>
      </w:r>
    </w:p>
  </w:comment>
  <w:comment w:id="64" w:author="Stephen Ragsdale" w:date="2016-04-05T10:16:00Z" w:initials="SR">
    <w:p w14:paraId="0463995E" w14:textId="6541C3E8" w:rsidR="000E3D98" w:rsidRDefault="000E3D98">
      <w:pPr>
        <w:pStyle w:val="CommentText"/>
      </w:pPr>
      <w:r>
        <w:rPr>
          <w:rStyle w:val="CommentReference"/>
        </w:rPr>
        <w:annotationRef/>
      </w:r>
      <w:r>
        <w:t>Metabolic reconstruction?</w:t>
      </w:r>
    </w:p>
  </w:comment>
  <w:comment w:id="74" w:author="Stephen Ragsdale" w:date="2016-04-05T10:16:00Z" w:initials="SR">
    <w:p w14:paraId="794EBAD0" w14:textId="49AC19F7" w:rsidR="000E3D98" w:rsidRDefault="000E3D98">
      <w:pPr>
        <w:pStyle w:val="CommentText"/>
      </w:pPr>
      <w:r>
        <w:rPr>
          <w:rStyle w:val="CommentReference"/>
        </w:rPr>
        <w:annotationRef/>
      </w:r>
      <w:r>
        <w:t xml:space="preserve">I think this is a little to vague – if you could make a couple of general statements describing the importance of the new model – I’ve tried. </w:t>
      </w:r>
    </w:p>
  </w:comment>
  <w:comment w:id="85" w:author="Stephen Ragsdale" w:date="2016-04-05T10:16:00Z" w:initials="SR">
    <w:p w14:paraId="410797C3" w14:textId="38DDD8A7" w:rsidR="000E3D98" w:rsidRDefault="000E3D98">
      <w:pPr>
        <w:pStyle w:val="CommentText"/>
      </w:pPr>
      <w:r>
        <w:rPr>
          <w:rStyle w:val="CommentReference"/>
        </w:rPr>
        <w:annotationRef/>
      </w:r>
      <w:r>
        <w:t xml:space="preserve">It seems unusual to describe what was omitted. Lots of things are omitted. Perhaps this was one of the corrections made …? If so that should be added either here or at the end of the previous paragraph. </w:t>
      </w:r>
    </w:p>
  </w:comment>
  <w:comment w:id="86" w:author="John Leigh" w:date="2016-04-05T10:16:00Z" w:initials="JL">
    <w:p w14:paraId="7C7298AD" w14:textId="043E471A" w:rsidR="000E3D98" w:rsidRDefault="000E3D98">
      <w:pPr>
        <w:pStyle w:val="CommentText"/>
      </w:pPr>
      <w:r>
        <w:rPr>
          <w:rStyle w:val="CommentReference"/>
        </w:rPr>
        <w:annotationRef/>
      </w:r>
      <w:r>
        <w:t>Was it really iterative, or just done separately for each of nine data points?</w:t>
      </w:r>
    </w:p>
  </w:comment>
  <w:comment w:id="87" w:author="Administrator" w:date="2016-04-05T10:16:00Z" w:initials="A">
    <w:p w14:paraId="4CE13008" w14:textId="6BE39B89" w:rsidR="000E3D98" w:rsidRDefault="000E3D98">
      <w:pPr>
        <w:pStyle w:val="CommentText"/>
      </w:pPr>
      <w:r>
        <w:rPr>
          <w:rStyle w:val="CommentReference"/>
        </w:rPr>
        <w:annotationRef/>
      </w:r>
      <w:r>
        <w:t>I’m a bit unclear on the need for this distinction. I used “iterative” as a default, but I certainly don’t object to changing the language if it’s misleading.</w:t>
      </w:r>
    </w:p>
  </w:comment>
  <w:comment w:id="88" w:author="Administrator" w:date="2016-04-05T10:16:00Z" w:initials="A">
    <w:p w14:paraId="7949D5C1" w14:textId="0C14A826" w:rsidR="000E3D98" w:rsidRDefault="000E3D98">
      <w:pPr>
        <w:pStyle w:val="CommentText"/>
      </w:pPr>
      <w:r>
        <w:rPr>
          <w:rStyle w:val="CommentReference"/>
        </w:rPr>
        <w:annotationRef/>
      </w:r>
      <w:r>
        <w:t>These numbers may need slight updates before final submission in case I make any slight model tweaks</w:t>
      </w:r>
    </w:p>
  </w:comment>
  <w:comment w:id="89" w:author="Stephen Ragsdale" w:date="2016-04-05T10:16:00Z" w:initials="SR">
    <w:p w14:paraId="7AB742DC" w14:textId="6F432FE5" w:rsidR="000E3D98" w:rsidRDefault="000E3D98">
      <w:pPr>
        <w:pStyle w:val="CommentText"/>
      </w:pPr>
      <w:r>
        <w:rPr>
          <w:rStyle w:val="CommentReference"/>
        </w:rPr>
        <w:annotationRef/>
      </w:r>
      <w:r>
        <w:t xml:space="preserve">Previously it implied that one gene catalyzed 85% of the reactions. </w:t>
      </w:r>
    </w:p>
  </w:comment>
  <w:comment w:id="91" w:author="Stephen Ragsdale" w:date="2016-04-05T10:16:00Z" w:initials="SR">
    <w:p w14:paraId="2CEDBDD0" w14:textId="07F3DD67" w:rsidR="000E3D98" w:rsidRDefault="000E3D98">
      <w:pPr>
        <w:pStyle w:val="CommentText"/>
      </w:pPr>
      <w:r>
        <w:rPr>
          <w:rStyle w:val="CommentReference"/>
        </w:rPr>
        <w:annotationRef/>
      </w:r>
      <w:r>
        <w:t xml:space="preserve">You should describe exactly why this is considered a high percentage. Perhaps there is a review that describes the typically low percentage of reactions that can be assigned. </w:t>
      </w:r>
    </w:p>
  </w:comment>
  <w:comment w:id="95" w:author="Stephen Ragsdale" w:date="2016-04-05T10:16:00Z" w:initials="SR">
    <w:p w14:paraId="41140D05" w14:textId="5648641D" w:rsidR="000E3D98" w:rsidRDefault="000E3D98">
      <w:pPr>
        <w:pStyle w:val="CommentText"/>
      </w:pPr>
      <w:r>
        <w:rPr>
          <w:rStyle w:val="CommentReference"/>
        </w:rPr>
        <w:annotationRef/>
      </w:r>
      <w:r>
        <w:t xml:space="preserve">Cite something here, if possible. </w:t>
      </w:r>
    </w:p>
  </w:comment>
  <w:comment w:id="96" w:author="Stephen Ragsdale" w:date="2016-04-05T10:16:00Z" w:initials="SR">
    <w:p w14:paraId="1EB50878" w14:textId="5A7015E9" w:rsidR="000E3D98" w:rsidRDefault="000E3D98">
      <w:pPr>
        <w:pStyle w:val="CommentText"/>
      </w:pPr>
      <w:r>
        <w:rPr>
          <w:rStyle w:val="CommentReference"/>
        </w:rPr>
        <w:annotationRef/>
      </w:r>
      <w:r>
        <w:t xml:space="preserve">This is not clear – “initially”  - what does this mean. When you started your work or when others published their models. Restate this sentence more clearly. </w:t>
      </w:r>
    </w:p>
  </w:comment>
  <w:comment w:id="97" w:author="Stephen Ragsdale" w:date="2016-04-05T10:16:00Z" w:initials="SR">
    <w:p w14:paraId="21AE70EC" w14:textId="2CC408B9" w:rsidR="000E3D98" w:rsidRDefault="000E3D98">
      <w:pPr>
        <w:pStyle w:val="CommentText"/>
      </w:pPr>
      <w:r>
        <w:rPr>
          <w:rStyle w:val="CommentReference"/>
        </w:rPr>
        <w:annotationRef/>
      </w:r>
      <w:r>
        <w:t>I wonder if this title should be “Model prediction of the essentiality of electron bifurcation in hydrogenotrophic methanogens”</w:t>
      </w:r>
    </w:p>
  </w:comment>
  <w:comment w:id="151" w:author="Administrator" w:date="2016-04-05T10:16:00Z" w:initials="A">
    <w:p w14:paraId="72BD9027" w14:textId="3A4219DD" w:rsidR="000E3D98" w:rsidRDefault="000E3D98">
      <w:pPr>
        <w:pStyle w:val="CommentText"/>
      </w:pPr>
      <w:r>
        <w:rPr>
          <w:rStyle w:val="CommentReference"/>
        </w:rPr>
        <w:annotationRef/>
      </w:r>
      <w:r>
        <w:t xml:space="preserve">I think this is what Tom meant here by “two step one electron transfer”, but I can check with him and perhaps smooth it out a bit more. </w:t>
      </w:r>
    </w:p>
  </w:comment>
  <w:comment w:id="172" w:author="Stephen Ragsdale" w:date="2016-04-05T10:16:00Z" w:initials="SR">
    <w:p w14:paraId="679124FB" w14:textId="699E1256" w:rsidR="000E3D98" w:rsidRDefault="000E3D98">
      <w:pPr>
        <w:pStyle w:val="CommentText"/>
      </w:pPr>
      <w:r>
        <w:rPr>
          <w:rStyle w:val="CommentReference"/>
        </w:rPr>
        <w:annotationRef/>
      </w:r>
      <w:r>
        <w:t xml:space="preserve">I think that the equations for the two reactions should be shown here. </w:t>
      </w:r>
    </w:p>
  </w:comment>
  <w:comment w:id="231" w:author="Stephen Ragsdale" w:date="2016-04-05T10:16:00Z" w:initials="SR">
    <w:p w14:paraId="01F1DA02" w14:textId="3042FC11" w:rsidR="000E3D98" w:rsidRDefault="000E3D98">
      <w:pPr>
        <w:pStyle w:val="CommentText"/>
      </w:pPr>
      <w:r>
        <w:rPr>
          <w:rStyle w:val="CommentReference"/>
        </w:rPr>
        <w:annotationRef/>
      </w:r>
      <w:r>
        <w:t xml:space="preserve">I think that these two </w:t>
      </w:r>
      <w:proofErr w:type="spellStart"/>
      <w:r>
        <w:t>reacions</w:t>
      </w:r>
      <w:proofErr w:type="spellEnd"/>
      <w:r>
        <w:t xml:space="preserve"> should be shown above after the enzymes are mentioned. </w:t>
      </w:r>
    </w:p>
  </w:comment>
  <w:comment w:id="256" w:author="Stephen Ragsdale" w:date="2016-04-05T10:16:00Z" w:initials="SR">
    <w:p w14:paraId="43263363" w14:textId="77777777" w:rsidR="000E3D98" w:rsidRDefault="000E3D98" w:rsidP="00E75F12">
      <w:pPr>
        <w:pStyle w:val="CommentText"/>
      </w:pPr>
      <w:r>
        <w:rPr>
          <w:rStyle w:val="CommentReference"/>
        </w:rPr>
        <w:annotationRef/>
      </w:r>
      <w:r>
        <w:t xml:space="preserve">I think that these two </w:t>
      </w:r>
      <w:proofErr w:type="spellStart"/>
      <w:r>
        <w:t>reacions</w:t>
      </w:r>
      <w:proofErr w:type="spellEnd"/>
      <w:r>
        <w:t xml:space="preserve"> should be shown above after the enzymes are mentioned. </w:t>
      </w:r>
    </w:p>
  </w:comment>
  <w:comment w:id="284" w:author="Stephen Ragsdale" w:date="2016-04-05T10:16:00Z" w:initials="SR">
    <w:p w14:paraId="1D617730" w14:textId="77777777" w:rsidR="000E3D98" w:rsidRDefault="000E3D98" w:rsidP="00316621">
      <w:pPr>
        <w:pStyle w:val="CommentText"/>
      </w:pPr>
      <w:r>
        <w:rPr>
          <w:rStyle w:val="CommentReference"/>
        </w:rPr>
        <w:annotationRef/>
      </w:r>
      <w:r>
        <w:t xml:space="preserve">I think that these two </w:t>
      </w:r>
      <w:proofErr w:type="spellStart"/>
      <w:r>
        <w:t>reacions</w:t>
      </w:r>
      <w:proofErr w:type="spellEnd"/>
      <w:r>
        <w:t xml:space="preserve"> should be shown above after the enzymes are mentioned. </w:t>
      </w:r>
    </w:p>
  </w:comment>
  <w:comment w:id="302" w:author="Stephen Ragsdale" w:date="2016-04-05T10:16:00Z" w:initials="SR">
    <w:p w14:paraId="06DDD0CC" w14:textId="2E484170" w:rsidR="000E3D98" w:rsidRDefault="000E3D98">
      <w:pPr>
        <w:pStyle w:val="CommentText"/>
      </w:pPr>
      <w:r>
        <w:rPr>
          <w:rStyle w:val="CommentReference"/>
        </w:rPr>
        <w:annotationRef/>
      </w:r>
      <w:r>
        <w:t xml:space="preserve">This paragraph, as is, seems like speculation and should be moved to the discussion, if it is included at all. No results are presented, so it shouldn’t go here. </w:t>
      </w:r>
    </w:p>
  </w:comment>
  <w:comment w:id="320" w:author="John Leigh" w:date="2016-04-05T10:16:00Z" w:initials="JL">
    <w:p w14:paraId="1566F56C" w14:textId="25A2F2EA" w:rsidR="000E3D98" w:rsidRDefault="000E3D98">
      <w:pPr>
        <w:pStyle w:val="CommentText"/>
      </w:pPr>
      <w:r>
        <w:rPr>
          <w:rStyle w:val="CommentReference"/>
        </w:rPr>
        <w:annotationRef/>
      </w:r>
      <w:r>
        <w:t>So a reviewer might ask if there was an effect on the gene knockout predictions below.</w:t>
      </w:r>
    </w:p>
  </w:comment>
  <w:comment w:id="321" w:author="Stephen Ragsdale" w:date="2016-04-05T10:16:00Z" w:initials="SR">
    <w:p w14:paraId="0E8B4A43" w14:textId="1B71C37D" w:rsidR="000E3D98" w:rsidRDefault="000E3D98">
      <w:pPr>
        <w:pStyle w:val="CommentText"/>
      </w:pPr>
      <w:r>
        <w:rPr>
          <w:rStyle w:val="CommentReference"/>
        </w:rPr>
        <w:annotationRef/>
      </w:r>
      <w:r>
        <w:t>Should we reference this?</w:t>
      </w:r>
    </w:p>
  </w:comment>
  <w:comment w:id="322" w:author="Stephen Ragsdale" w:date="2016-04-05T10:16:00Z" w:initials="SR">
    <w:p w14:paraId="329774A8" w14:textId="42AE8C72" w:rsidR="000E3D98" w:rsidRDefault="000E3D98">
      <w:pPr>
        <w:pStyle w:val="CommentText"/>
      </w:pPr>
      <w:r>
        <w:rPr>
          <w:rStyle w:val="CommentReference"/>
        </w:rPr>
        <w:annotationRef/>
      </w:r>
      <w:r>
        <w:t>Cite this statement)</w:t>
      </w:r>
    </w:p>
  </w:comment>
  <w:comment w:id="324" w:author="Stephen Ragsdale" w:date="2016-04-05T10:16:00Z" w:initials="SR">
    <w:p w14:paraId="44BB8C5C" w14:textId="7DC3A3DE" w:rsidR="000E3D98" w:rsidRDefault="000E3D98">
      <w:pPr>
        <w:pStyle w:val="CommentText"/>
      </w:pPr>
      <w:r>
        <w:rPr>
          <w:rStyle w:val="CommentReference"/>
        </w:rPr>
        <w:annotationRef/>
      </w:r>
      <w:r>
        <w:t xml:space="preserve">I’m noticing that there is a fair amount of Summarizing at the ends of sections that is not necessary for the results but can be done in the methods. I would also remove the </w:t>
      </w:r>
      <w:proofErr w:type="gramStart"/>
      <w:r>
        <w:t>editorializing .</w:t>
      </w:r>
      <w:proofErr w:type="gramEnd"/>
      <w:r>
        <w:t xml:space="preserve"> IT would have been better to describe exactly why the manual curation (addition of the sulfur pathway) improved the model. … </w:t>
      </w:r>
      <w:proofErr w:type="gramStart"/>
      <w:r>
        <w:t>or</w:t>
      </w:r>
      <w:proofErr w:type="gramEnd"/>
      <w:r>
        <w:t xml:space="preserve"> is the value solely that it makes the model more consistent with the literature?</w:t>
      </w:r>
    </w:p>
  </w:comment>
  <w:comment w:id="327" w:author="Stephen Ragsdale" w:date="2016-04-05T10:16:00Z" w:initials="SR">
    <w:p w14:paraId="08981CB6" w14:textId="21C9CA7E" w:rsidR="000E3D98" w:rsidRDefault="000E3D98">
      <w:pPr>
        <w:pStyle w:val="CommentText"/>
      </w:pPr>
      <w:r>
        <w:rPr>
          <w:rStyle w:val="CommentReference"/>
        </w:rPr>
        <w:annotationRef/>
      </w:r>
      <w:r>
        <w:t xml:space="preserve">Where is it demonstrated?  It would be good to include some parameter that demonstrates improvement of the model. </w:t>
      </w:r>
    </w:p>
  </w:comment>
  <w:comment w:id="328" w:author="Stephen Ragsdale" w:date="2016-04-05T10:16:00Z" w:initials="SR">
    <w:p w14:paraId="52C8371D" w14:textId="523B7C3D" w:rsidR="000E3D98" w:rsidRDefault="000E3D98">
      <w:pPr>
        <w:pStyle w:val="CommentText"/>
      </w:pPr>
      <w:r>
        <w:rPr>
          <w:rStyle w:val="CommentReference"/>
        </w:rPr>
        <w:annotationRef/>
      </w:r>
      <w:r>
        <w:t xml:space="preserve">It seems that the writing becomes much more diffuse in the later parts of the results. </w:t>
      </w:r>
    </w:p>
  </w:comment>
  <w:comment w:id="329" w:author="Stephen Ragsdale" w:date="2016-04-05T10:16:00Z" w:initials="SR">
    <w:p w14:paraId="487A5E83" w14:textId="0D8E36F1" w:rsidR="000E3D98" w:rsidRDefault="000E3D98">
      <w:pPr>
        <w:pStyle w:val="CommentText"/>
      </w:pPr>
      <w:r>
        <w:rPr>
          <w:rStyle w:val="CommentReference"/>
        </w:rPr>
        <w:annotationRef/>
      </w:r>
      <w:r>
        <w:t xml:space="preserve">An </w:t>
      </w:r>
      <w:proofErr w:type="gramStart"/>
      <w:r>
        <w:t>important ..?</w:t>
      </w:r>
      <w:proofErr w:type="gramEnd"/>
    </w:p>
  </w:comment>
  <w:comment w:id="378" w:author="Stephen Ragsdale" w:date="2016-04-05T10:16:00Z" w:initials="SR">
    <w:p w14:paraId="23D5EEBE" w14:textId="03F75994" w:rsidR="000E3D98" w:rsidRDefault="000E3D98">
      <w:pPr>
        <w:pStyle w:val="CommentText"/>
      </w:pPr>
      <w:r>
        <w:rPr>
          <w:rStyle w:val="CommentReference"/>
        </w:rPr>
        <w:annotationRef/>
      </w:r>
      <w:r>
        <w:t>Discussion section</w:t>
      </w:r>
    </w:p>
  </w:comment>
  <w:comment w:id="391" w:author="Administrator" w:date="2016-04-05T10:16:00Z" w:initials="A">
    <w:p w14:paraId="21C3A86F" w14:textId="6DDA3389" w:rsidR="000E3D98" w:rsidRDefault="000E3D98">
      <w:pPr>
        <w:pStyle w:val="CommentText"/>
      </w:pPr>
      <w:r>
        <w:rPr>
          <w:rStyle w:val="CommentReference"/>
        </w:rPr>
        <w:annotationRef/>
      </w:r>
      <w:r>
        <w:t xml:space="preserve">Do you have a particular reference where </w:t>
      </w:r>
      <w:proofErr w:type="spellStart"/>
      <w:r>
        <w:t>Barny</w:t>
      </w:r>
      <w:proofErr w:type="spellEnd"/>
      <w:r>
        <w:t xml:space="preserve"> specifies that number? I’m a bit unclear on whether that’s a published figure or something he’s shared directly with us. Could be nice to point that out right here</w:t>
      </w:r>
      <w:r w:rsidRPr="00FA10D1">
        <w:rPr>
          <w:b/>
        </w:rPr>
        <w:t>.   I don’t think it is published.</w:t>
      </w:r>
    </w:p>
  </w:comment>
  <w:comment w:id="392" w:author="John Leigh" w:date="2016-04-05T10:16:00Z" w:initials="JL">
    <w:p w14:paraId="2FA4D4FA" w14:textId="1F035C95" w:rsidR="000E3D98" w:rsidRDefault="000E3D98">
      <w:pPr>
        <w:pStyle w:val="CommentText"/>
      </w:pPr>
      <w:r>
        <w:rPr>
          <w:rStyle w:val="CommentReference"/>
        </w:rPr>
        <w:annotationRef/>
      </w:r>
      <w:r>
        <w:t xml:space="preserve">Am I correct that GAM is just on a grams cell mass basis while NGAM is on a grams cell mass per hour basis? </w:t>
      </w:r>
    </w:p>
  </w:comment>
  <w:comment w:id="393" w:author="Administrator" w:date="2016-04-05T10:16:00Z" w:initials="A">
    <w:p w14:paraId="5F0387D5" w14:textId="06538252" w:rsidR="000E3D98" w:rsidRDefault="000E3D98">
      <w:pPr>
        <w:pStyle w:val="CommentText"/>
      </w:pPr>
      <w:r>
        <w:rPr>
          <w:rStyle w:val="CommentReference"/>
        </w:rPr>
        <w:annotationRef/>
      </w:r>
      <w:r>
        <w:t>I think so…units make sense based on the plot, but I’ll check on this to make sure</w:t>
      </w:r>
    </w:p>
  </w:comment>
  <w:comment w:id="403" w:author="Stephen Ragsdale" w:date="2016-04-05T10:16:00Z" w:initials="SR">
    <w:p w14:paraId="0DB102CD" w14:textId="381FA236" w:rsidR="000E3D98" w:rsidRDefault="000E3D98">
      <w:pPr>
        <w:pStyle w:val="CommentText"/>
      </w:pPr>
      <w:r>
        <w:rPr>
          <w:rStyle w:val="CommentReference"/>
        </w:rPr>
        <w:annotationRef/>
      </w:r>
      <w:r>
        <w:t xml:space="preserve">This sentence is vague. </w:t>
      </w:r>
    </w:p>
  </w:comment>
  <w:comment w:id="408" w:author="Stephen Ragsdale" w:date="2016-04-05T10:16:00Z" w:initials="SR">
    <w:p w14:paraId="6F098A4E" w14:textId="1F6380DD" w:rsidR="000E3D98" w:rsidRDefault="000E3D98">
      <w:pPr>
        <w:pStyle w:val="CommentText"/>
      </w:pPr>
      <w:r>
        <w:rPr>
          <w:rStyle w:val="CommentReference"/>
        </w:rPr>
        <w:annotationRef/>
      </w:r>
      <w:r>
        <w:t xml:space="preserve">This is a vague sentence and is incorrect. </w:t>
      </w:r>
    </w:p>
  </w:comment>
  <w:comment w:id="413" w:author="Stephen Ragsdale" w:date="2016-04-05T10:16:00Z" w:initials="SR">
    <w:p w14:paraId="51B3C6E7" w14:textId="7F8021F1" w:rsidR="000E3D98" w:rsidRDefault="000E3D98">
      <w:pPr>
        <w:pStyle w:val="CommentText"/>
      </w:pPr>
      <w:r>
        <w:rPr>
          <w:rStyle w:val="CommentReference"/>
        </w:rPr>
        <w:annotationRef/>
      </w:r>
      <w:r>
        <w:t xml:space="preserve">I don’t know what this means. What incorrect predictions? </w:t>
      </w:r>
    </w:p>
  </w:comment>
  <w:comment w:id="417" w:author="Stephen Ragsdale" w:date="2016-04-05T10:16:00Z" w:initials="SR">
    <w:p w14:paraId="0D58B40D" w14:textId="09AC8C4D" w:rsidR="000E3D98" w:rsidRDefault="000E3D98">
      <w:pPr>
        <w:pStyle w:val="CommentText"/>
      </w:pPr>
      <w:r>
        <w:rPr>
          <w:rStyle w:val="CommentReference"/>
        </w:rPr>
        <w:annotationRef/>
      </w:r>
      <w:r>
        <w:t xml:space="preserve">??? </w:t>
      </w:r>
      <w:proofErr w:type="gramStart"/>
      <w:r>
        <w:t>reference</w:t>
      </w:r>
      <w:proofErr w:type="gramEnd"/>
    </w:p>
  </w:comment>
  <w:comment w:id="418" w:author="Stephen Ragsdale" w:date="2016-04-05T10:16:00Z" w:initials="SR">
    <w:p w14:paraId="0787D94B" w14:textId="7B770DBD" w:rsidR="000E3D98" w:rsidRDefault="000E3D98">
      <w:pPr>
        <w:pStyle w:val="CommentText"/>
      </w:pPr>
      <w:r>
        <w:rPr>
          <w:rStyle w:val="CommentReference"/>
        </w:rPr>
        <w:annotationRef/>
      </w:r>
      <w:r>
        <w:t xml:space="preserve">Try to condense your results section by at least 30%, getting rid of redundancy and didactic or philosophical concepts (which may be moved to the discussion). </w:t>
      </w:r>
    </w:p>
  </w:comment>
  <w:comment w:id="419" w:author="Stephen Ragsdale" w:date="2016-04-05T10:16:00Z" w:initials="SR">
    <w:p w14:paraId="56EF7B5B" w14:textId="55FE163D" w:rsidR="000E3D98" w:rsidRDefault="000E3D98">
      <w:pPr>
        <w:pStyle w:val="CommentText"/>
      </w:pPr>
      <w:r>
        <w:rPr>
          <w:rStyle w:val="CommentReference"/>
        </w:rPr>
        <w:annotationRef/>
      </w:r>
      <w:r>
        <w:t xml:space="preserve">In your results, do not write such general statements. Make your writing relevant to the results. “Accurate free energy measurements are required for our model … </w:t>
      </w:r>
    </w:p>
  </w:comment>
  <w:comment w:id="420" w:author="Stephen Ragsdale" w:date="2016-04-05T10:16:00Z" w:initials="SR">
    <w:p w14:paraId="29B86011" w14:textId="29CB6912" w:rsidR="000E3D98" w:rsidRDefault="000E3D98">
      <w:pPr>
        <w:pStyle w:val="CommentText"/>
      </w:pPr>
      <w:r>
        <w:rPr>
          <w:rStyle w:val="CommentReference"/>
        </w:rPr>
        <w:annotationRef/>
      </w:r>
      <w:r>
        <w:t xml:space="preserve">Not sure if this section should be in the paper. If it is, it needs to be streamlined significantly. </w:t>
      </w:r>
    </w:p>
  </w:comment>
  <w:comment w:id="421" w:author="Administrator" w:date="2016-04-05T10:16:00Z" w:initials="A">
    <w:p w14:paraId="2CFC762C" w14:textId="467D93C9" w:rsidR="000E3D98" w:rsidRDefault="000E3D98">
      <w:pPr>
        <w:pStyle w:val="CommentText"/>
      </w:pPr>
      <w:r>
        <w:rPr>
          <w:rStyle w:val="CommentReference"/>
        </w:rPr>
        <w:annotationRef/>
      </w:r>
      <w:r>
        <w:t xml:space="preserve">This is very much a “Data Availability” type section; perhaps it deserves its own short section separate from Results?  </w:t>
      </w:r>
      <w:r w:rsidRPr="00850957">
        <w:rPr>
          <w:b/>
        </w:rPr>
        <w:t xml:space="preserve">This is a very important section but it might go better </w:t>
      </w:r>
      <w:r>
        <w:rPr>
          <w:b/>
        </w:rPr>
        <w:t>at the end of</w:t>
      </w:r>
      <w:r w:rsidRPr="00850957">
        <w:rPr>
          <w:b/>
        </w:rPr>
        <w:t xml:space="preserve"> Methods.</w:t>
      </w:r>
    </w:p>
  </w:comment>
  <w:comment w:id="422" w:author="Stephen Ragsdale" w:date="2016-04-05T10:16:00Z" w:initials="SR">
    <w:p w14:paraId="0A23D335" w14:textId="77EC927C" w:rsidR="000E3D98" w:rsidRDefault="000E3D98">
      <w:pPr>
        <w:pStyle w:val="CommentText"/>
      </w:pPr>
      <w:r>
        <w:rPr>
          <w:rStyle w:val="CommentReference"/>
        </w:rPr>
        <w:annotationRef/>
      </w:r>
      <w:r>
        <w:t xml:space="preserve">Again …. SUMMARIZE this material, move some to methods and some to discussion.  </w:t>
      </w:r>
    </w:p>
  </w:comment>
  <w:comment w:id="423" w:author="Stephen Ragsdale" w:date="2016-04-05T10:16:00Z" w:initials="SR">
    <w:p w14:paraId="0A134582" w14:textId="76666225" w:rsidR="000E3D98" w:rsidRDefault="000E3D98">
      <w:pPr>
        <w:pStyle w:val="CommentText"/>
      </w:pPr>
      <w:r>
        <w:rPr>
          <w:rStyle w:val="CommentReference"/>
        </w:rPr>
        <w:annotationRef/>
      </w:r>
      <w:r>
        <w:rPr>
          <w:rFonts w:ascii="Helvetica" w:hAnsi="Helvetica" w:cs="Helvetica"/>
        </w:rPr>
        <w:t xml:space="preserve">On Ref 15. Sarmiento, F. B., Leigh, J. A., and Whitman, W. B. (2011) Genetic systems for hydrogenotrophic methanogens, </w:t>
      </w:r>
      <w:r>
        <w:rPr>
          <w:rFonts w:ascii="Helvetica" w:hAnsi="Helvetica" w:cs="Helvetica"/>
          <w:i/>
          <w:iCs/>
        </w:rPr>
        <w:t xml:space="preserve">Methods </w:t>
      </w:r>
      <w:proofErr w:type="spellStart"/>
      <w:r>
        <w:rPr>
          <w:rFonts w:ascii="Helvetica" w:hAnsi="Helvetica" w:cs="Helvetica"/>
          <w:i/>
          <w:iCs/>
        </w:rPr>
        <w:t>Enzymol</w:t>
      </w:r>
      <w:proofErr w:type="spellEnd"/>
      <w:r>
        <w:rPr>
          <w:rFonts w:ascii="Helvetica" w:hAnsi="Helvetica" w:cs="Helvetica"/>
          <w:i/>
          <w:iCs/>
        </w:rPr>
        <w:t>.</w:t>
      </w:r>
      <w:r>
        <w:rPr>
          <w:rFonts w:ascii="Helvetica" w:hAnsi="Helvetica" w:cs="Helvetica"/>
        </w:rPr>
        <w:t xml:space="preserve"> </w:t>
      </w:r>
      <w:r>
        <w:rPr>
          <w:rFonts w:ascii="Helvetica" w:hAnsi="Helvetica" w:cs="Helvetica"/>
          <w:b/>
          <w:bCs/>
        </w:rPr>
        <w:t>494</w:t>
      </w:r>
      <w:r>
        <w:rPr>
          <w:rFonts w:ascii="Helvetica" w:hAnsi="Helvetica" w:cs="Helvetica"/>
        </w:rPr>
        <w:t xml:space="preserve">, 43-73. This is the way Methods in Enzymology is generally cited. </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A517220" w14:textId="77777777" w:rsidR="00C84DA4" w:rsidRDefault="00C84DA4" w:rsidP="00516D83">
      <w:pPr>
        <w:spacing w:after="0" w:line="240" w:lineRule="auto"/>
      </w:pPr>
      <w:r>
        <w:separator/>
      </w:r>
    </w:p>
  </w:endnote>
  <w:endnote w:type="continuationSeparator" w:id="0">
    <w:p w14:paraId="66FFC6F6" w14:textId="77777777" w:rsidR="00C84DA4" w:rsidRDefault="00C84DA4" w:rsidP="00516D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AF4A46" w14:textId="77777777" w:rsidR="000E3D98" w:rsidRDefault="000E3D98">
    <w:pPr>
      <w:pStyle w:val="Footer"/>
      <w:jc w:val="center"/>
    </w:pPr>
    <w:r>
      <w:fldChar w:fldCharType="begin"/>
    </w:r>
    <w:r>
      <w:instrText xml:space="preserve"> PAGE   \* MERGEFORMAT </w:instrText>
    </w:r>
    <w:r>
      <w:fldChar w:fldCharType="separate"/>
    </w:r>
    <w:r w:rsidR="00EE090F">
      <w:rPr>
        <w:noProof/>
      </w:rPr>
      <w:t>4</w:t>
    </w:r>
    <w:r>
      <w:rPr>
        <w:noProof/>
      </w:rPr>
      <w:fldChar w:fldCharType="end"/>
    </w:r>
  </w:p>
  <w:p w14:paraId="45C11215" w14:textId="77777777" w:rsidR="000E3D98" w:rsidRDefault="000E3D9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1AD02E" w14:textId="77777777" w:rsidR="00C84DA4" w:rsidRDefault="00C84DA4" w:rsidP="00516D83">
      <w:pPr>
        <w:spacing w:after="0" w:line="240" w:lineRule="auto"/>
      </w:pPr>
      <w:r>
        <w:separator/>
      </w:r>
    </w:p>
  </w:footnote>
  <w:footnote w:type="continuationSeparator" w:id="0">
    <w:p w14:paraId="2FDF3231" w14:textId="77777777" w:rsidR="00C84DA4" w:rsidRDefault="00C84DA4" w:rsidP="00516D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55C3E"/>
    <w:multiLevelType w:val="hybridMultilevel"/>
    <w:tmpl w:val="18BE7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8F756C"/>
    <w:multiLevelType w:val="hybridMultilevel"/>
    <w:tmpl w:val="2B48C1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D73507D"/>
    <w:multiLevelType w:val="hybridMultilevel"/>
    <w:tmpl w:val="714E22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FFB1F48"/>
    <w:multiLevelType w:val="hybridMultilevel"/>
    <w:tmpl w:val="C0C4C8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B5C2A0D"/>
    <w:multiLevelType w:val="hybridMultilevel"/>
    <w:tmpl w:val="F648AF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B6A4B68"/>
    <w:multiLevelType w:val="hybridMultilevel"/>
    <w:tmpl w:val="3E4A1C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20117A1"/>
    <w:multiLevelType w:val="hybridMultilevel"/>
    <w:tmpl w:val="714E22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E3A67D5"/>
    <w:multiLevelType w:val="hybridMultilevel"/>
    <w:tmpl w:val="4524DC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num>
  <w:num w:numId="3">
    <w:abstractNumId w:val="4"/>
  </w:num>
  <w:num w:numId="4">
    <w:abstractNumId w:val="1"/>
  </w:num>
  <w:num w:numId="5">
    <w:abstractNumId w:val="3"/>
  </w:num>
  <w:num w:numId="6">
    <w:abstractNumId w:val="5"/>
  </w:num>
  <w:num w:numId="7">
    <w:abstractNumId w:val="7"/>
  </w:num>
  <w:num w:numId="8">
    <w:abstractNumId w:val="6"/>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9"/>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618C"/>
    <w:rsid w:val="00001DEF"/>
    <w:rsid w:val="00004B3F"/>
    <w:rsid w:val="00005CD4"/>
    <w:rsid w:val="000157F8"/>
    <w:rsid w:val="00021362"/>
    <w:rsid w:val="0003090D"/>
    <w:rsid w:val="000315D0"/>
    <w:rsid w:val="00034EE2"/>
    <w:rsid w:val="000357B9"/>
    <w:rsid w:val="00037BDF"/>
    <w:rsid w:val="000408FB"/>
    <w:rsid w:val="000433A3"/>
    <w:rsid w:val="00046038"/>
    <w:rsid w:val="00051CB0"/>
    <w:rsid w:val="00063E5C"/>
    <w:rsid w:val="00066B7A"/>
    <w:rsid w:val="00070CFD"/>
    <w:rsid w:val="00071D75"/>
    <w:rsid w:val="00073EBE"/>
    <w:rsid w:val="0007719F"/>
    <w:rsid w:val="000809A9"/>
    <w:rsid w:val="00080C5F"/>
    <w:rsid w:val="00081432"/>
    <w:rsid w:val="00081ADC"/>
    <w:rsid w:val="00081E0C"/>
    <w:rsid w:val="0008303F"/>
    <w:rsid w:val="00083FBB"/>
    <w:rsid w:val="00091F35"/>
    <w:rsid w:val="00094E1E"/>
    <w:rsid w:val="000A2563"/>
    <w:rsid w:val="000B21BA"/>
    <w:rsid w:val="000B27FA"/>
    <w:rsid w:val="000B39C1"/>
    <w:rsid w:val="000B43BF"/>
    <w:rsid w:val="000B4992"/>
    <w:rsid w:val="000B7D99"/>
    <w:rsid w:val="000C33FB"/>
    <w:rsid w:val="000C35D5"/>
    <w:rsid w:val="000C3C19"/>
    <w:rsid w:val="000C75B4"/>
    <w:rsid w:val="000D34F2"/>
    <w:rsid w:val="000D63C1"/>
    <w:rsid w:val="000D73AB"/>
    <w:rsid w:val="000E0E23"/>
    <w:rsid w:val="000E1AD1"/>
    <w:rsid w:val="000E3D98"/>
    <w:rsid w:val="000F03F7"/>
    <w:rsid w:val="000F15FA"/>
    <w:rsid w:val="000F5D2B"/>
    <w:rsid w:val="000F6195"/>
    <w:rsid w:val="001056FA"/>
    <w:rsid w:val="00105926"/>
    <w:rsid w:val="00111F78"/>
    <w:rsid w:val="00112595"/>
    <w:rsid w:val="001143B5"/>
    <w:rsid w:val="00121FDF"/>
    <w:rsid w:val="00126BCF"/>
    <w:rsid w:val="0014251A"/>
    <w:rsid w:val="001426E4"/>
    <w:rsid w:val="00144FF8"/>
    <w:rsid w:val="001637CD"/>
    <w:rsid w:val="001657E5"/>
    <w:rsid w:val="00166CBF"/>
    <w:rsid w:val="00172424"/>
    <w:rsid w:val="001801A5"/>
    <w:rsid w:val="00184019"/>
    <w:rsid w:val="00185D86"/>
    <w:rsid w:val="001908F4"/>
    <w:rsid w:val="00197EC3"/>
    <w:rsid w:val="001A5358"/>
    <w:rsid w:val="001B65A0"/>
    <w:rsid w:val="001C0A06"/>
    <w:rsid w:val="001C201F"/>
    <w:rsid w:val="001C5798"/>
    <w:rsid w:val="001D1107"/>
    <w:rsid w:val="001D7261"/>
    <w:rsid w:val="001E4B82"/>
    <w:rsid w:val="001E503F"/>
    <w:rsid w:val="001E6ABD"/>
    <w:rsid w:val="001F07BE"/>
    <w:rsid w:val="001F26CD"/>
    <w:rsid w:val="001F3FCA"/>
    <w:rsid w:val="001F417F"/>
    <w:rsid w:val="001F4A61"/>
    <w:rsid w:val="001F7E98"/>
    <w:rsid w:val="0021112D"/>
    <w:rsid w:val="00212107"/>
    <w:rsid w:val="00214692"/>
    <w:rsid w:val="00224D24"/>
    <w:rsid w:val="00226F75"/>
    <w:rsid w:val="002273C8"/>
    <w:rsid w:val="002276C9"/>
    <w:rsid w:val="00230593"/>
    <w:rsid w:val="00230C84"/>
    <w:rsid w:val="00231585"/>
    <w:rsid w:val="002372A9"/>
    <w:rsid w:val="002400F7"/>
    <w:rsid w:val="00243CF0"/>
    <w:rsid w:val="002463C4"/>
    <w:rsid w:val="00253C67"/>
    <w:rsid w:val="002607EE"/>
    <w:rsid w:val="0026382C"/>
    <w:rsid w:val="002659AE"/>
    <w:rsid w:val="00266387"/>
    <w:rsid w:val="002670AD"/>
    <w:rsid w:val="00270704"/>
    <w:rsid w:val="00270FE5"/>
    <w:rsid w:val="00274688"/>
    <w:rsid w:val="00276128"/>
    <w:rsid w:val="0027696A"/>
    <w:rsid w:val="00277E47"/>
    <w:rsid w:val="0028794B"/>
    <w:rsid w:val="00292115"/>
    <w:rsid w:val="002A1B75"/>
    <w:rsid w:val="002A1DF2"/>
    <w:rsid w:val="002A6145"/>
    <w:rsid w:val="002C5D66"/>
    <w:rsid w:val="002D69DB"/>
    <w:rsid w:val="002D7B41"/>
    <w:rsid w:val="002E0C0F"/>
    <w:rsid w:val="002E4EC0"/>
    <w:rsid w:val="002E5B7E"/>
    <w:rsid w:val="002F2425"/>
    <w:rsid w:val="002F28F6"/>
    <w:rsid w:val="002F7577"/>
    <w:rsid w:val="00313809"/>
    <w:rsid w:val="00314946"/>
    <w:rsid w:val="003153D3"/>
    <w:rsid w:val="0031618C"/>
    <w:rsid w:val="00316621"/>
    <w:rsid w:val="00317530"/>
    <w:rsid w:val="003206DB"/>
    <w:rsid w:val="00322F94"/>
    <w:rsid w:val="00323D79"/>
    <w:rsid w:val="003307B5"/>
    <w:rsid w:val="00334FFD"/>
    <w:rsid w:val="0034629A"/>
    <w:rsid w:val="00347F50"/>
    <w:rsid w:val="003512E9"/>
    <w:rsid w:val="00351533"/>
    <w:rsid w:val="003523DD"/>
    <w:rsid w:val="0036089A"/>
    <w:rsid w:val="00360C55"/>
    <w:rsid w:val="00364662"/>
    <w:rsid w:val="003730CF"/>
    <w:rsid w:val="00381A37"/>
    <w:rsid w:val="003840C4"/>
    <w:rsid w:val="0039482D"/>
    <w:rsid w:val="00396D65"/>
    <w:rsid w:val="003A09C4"/>
    <w:rsid w:val="003A0B8B"/>
    <w:rsid w:val="003A1525"/>
    <w:rsid w:val="003A50FC"/>
    <w:rsid w:val="003B00CF"/>
    <w:rsid w:val="003B2EAC"/>
    <w:rsid w:val="003C13B2"/>
    <w:rsid w:val="003C36FB"/>
    <w:rsid w:val="003C69B5"/>
    <w:rsid w:val="003C6A45"/>
    <w:rsid w:val="003C7B8C"/>
    <w:rsid w:val="003C7D79"/>
    <w:rsid w:val="003D5830"/>
    <w:rsid w:val="003D5D15"/>
    <w:rsid w:val="003E12B1"/>
    <w:rsid w:val="003E19FC"/>
    <w:rsid w:val="003E2C91"/>
    <w:rsid w:val="003E4220"/>
    <w:rsid w:val="003F0EE9"/>
    <w:rsid w:val="003F2775"/>
    <w:rsid w:val="003F49E1"/>
    <w:rsid w:val="004021BA"/>
    <w:rsid w:val="00403FFC"/>
    <w:rsid w:val="00404321"/>
    <w:rsid w:val="00406AA7"/>
    <w:rsid w:val="00407143"/>
    <w:rsid w:val="00407F1B"/>
    <w:rsid w:val="00410512"/>
    <w:rsid w:val="004105BE"/>
    <w:rsid w:val="00414739"/>
    <w:rsid w:val="00416B2F"/>
    <w:rsid w:val="00422297"/>
    <w:rsid w:val="0042348F"/>
    <w:rsid w:val="004259ED"/>
    <w:rsid w:val="00426CA7"/>
    <w:rsid w:val="004345D8"/>
    <w:rsid w:val="00435253"/>
    <w:rsid w:val="00444242"/>
    <w:rsid w:val="004525E8"/>
    <w:rsid w:val="00457A03"/>
    <w:rsid w:val="00463DCB"/>
    <w:rsid w:val="00464C5C"/>
    <w:rsid w:val="00464CF2"/>
    <w:rsid w:val="004677F8"/>
    <w:rsid w:val="00467AD6"/>
    <w:rsid w:val="0047027D"/>
    <w:rsid w:val="0048251B"/>
    <w:rsid w:val="004851F9"/>
    <w:rsid w:val="00485BFC"/>
    <w:rsid w:val="00485C00"/>
    <w:rsid w:val="004862FB"/>
    <w:rsid w:val="004913FB"/>
    <w:rsid w:val="00492B43"/>
    <w:rsid w:val="00494656"/>
    <w:rsid w:val="004A10CC"/>
    <w:rsid w:val="004A29F8"/>
    <w:rsid w:val="004A4F97"/>
    <w:rsid w:val="004B077E"/>
    <w:rsid w:val="004B6D79"/>
    <w:rsid w:val="004B6EF9"/>
    <w:rsid w:val="004C3845"/>
    <w:rsid w:val="004C393D"/>
    <w:rsid w:val="004D13B8"/>
    <w:rsid w:val="004D255E"/>
    <w:rsid w:val="004D5C60"/>
    <w:rsid w:val="004D5C98"/>
    <w:rsid w:val="004D5DCF"/>
    <w:rsid w:val="004E13F9"/>
    <w:rsid w:val="004F28CF"/>
    <w:rsid w:val="00500041"/>
    <w:rsid w:val="00501D70"/>
    <w:rsid w:val="005113F6"/>
    <w:rsid w:val="005119EB"/>
    <w:rsid w:val="00511AD1"/>
    <w:rsid w:val="0051269C"/>
    <w:rsid w:val="00513827"/>
    <w:rsid w:val="0051683C"/>
    <w:rsid w:val="00516D83"/>
    <w:rsid w:val="00522142"/>
    <w:rsid w:val="00522919"/>
    <w:rsid w:val="00525248"/>
    <w:rsid w:val="00526B35"/>
    <w:rsid w:val="005278ED"/>
    <w:rsid w:val="00527D1A"/>
    <w:rsid w:val="00531633"/>
    <w:rsid w:val="00535032"/>
    <w:rsid w:val="005439A6"/>
    <w:rsid w:val="00546886"/>
    <w:rsid w:val="00552A03"/>
    <w:rsid w:val="00552DFC"/>
    <w:rsid w:val="00555D72"/>
    <w:rsid w:val="00556F79"/>
    <w:rsid w:val="00557844"/>
    <w:rsid w:val="00560B11"/>
    <w:rsid w:val="00563757"/>
    <w:rsid w:val="005652C8"/>
    <w:rsid w:val="00571211"/>
    <w:rsid w:val="00571C2A"/>
    <w:rsid w:val="00571EEA"/>
    <w:rsid w:val="00576333"/>
    <w:rsid w:val="00576913"/>
    <w:rsid w:val="00584373"/>
    <w:rsid w:val="00586344"/>
    <w:rsid w:val="005936E7"/>
    <w:rsid w:val="005A081E"/>
    <w:rsid w:val="005A370D"/>
    <w:rsid w:val="005A6784"/>
    <w:rsid w:val="005A743B"/>
    <w:rsid w:val="005B2988"/>
    <w:rsid w:val="005B4979"/>
    <w:rsid w:val="005C4BB2"/>
    <w:rsid w:val="005C4FC4"/>
    <w:rsid w:val="005C589C"/>
    <w:rsid w:val="005D05D6"/>
    <w:rsid w:val="005D32BC"/>
    <w:rsid w:val="005D6378"/>
    <w:rsid w:val="005D7A64"/>
    <w:rsid w:val="005E58A9"/>
    <w:rsid w:val="005E7FDF"/>
    <w:rsid w:val="005F2447"/>
    <w:rsid w:val="005F72FC"/>
    <w:rsid w:val="00603980"/>
    <w:rsid w:val="006118BA"/>
    <w:rsid w:val="00611963"/>
    <w:rsid w:val="00616AB4"/>
    <w:rsid w:val="006237A0"/>
    <w:rsid w:val="00627847"/>
    <w:rsid w:val="00627AB7"/>
    <w:rsid w:val="006322C1"/>
    <w:rsid w:val="006331D1"/>
    <w:rsid w:val="00635FDE"/>
    <w:rsid w:val="00637BEF"/>
    <w:rsid w:val="00641032"/>
    <w:rsid w:val="00643EEA"/>
    <w:rsid w:val="00650EC2"/>
    <w:rsid w:val="00651B46"/>
    <w:rsid w:val="00651D44"/>
    <w:rsid w:val="00655A28"/>
    <w:rsid w:val="006602A6"/>
    <w:rsid w:val="00665411"/>
    <w:rsid w:val="00666EBB"/>
    <w:rsid w:val="00673E4C"/>
    <w:rsid w:val="00676337"/>
    <w:rsid w:val="00681980"/>
    <w:rsid w:val="00692E06"/>
    <w:rsid w:val="006930D0"/>
    <w:rsid w:val="006A3DF2"/>
    <w:rsid w:val="006A665D"/>
    <w:rsid w:val="006A723F"/>
    <w:rsid w:val="006A7337"/>
    <w:rsid w:val="006B0C00"/>
    <w:rsid w:val="006B28DA"/>
    <w:rsid w:val="006B3255"/>
    <w:rsid w:val="006B7DE9"/>
    <w:rsid w:val="006C011E"/>
    <w:rsid w:val="006C169C"/>
    <w:rsid w:val="006C2B0A"/>
    <w:rsid w:val="006C2CF1"/>
    <w:rsid w:val="006D6FE3"/>
    <w:rsid w:val="006E2558"/>
    <w:rsid w:val="006F5195"/>
    <w:rsid w:val="006F667D"/>
    <w:rsid w:val="006F6FB4"/>
    <w:rsid w:val="007032A7"/>
    <w:rsid w:val="00713837"/>
    <w:rsid w:val="0071508C"/>
    <w:rsid w:val="007179CE"/>
    <w:rsid w:val="007232F3"/>
    <w:rsid w:val="00723D56"/>
    <w:rsid w:val="0072556E"/>
    <w:rsid w:val="00726307"/>
    <w:rsid w:val="00726541"/>
    <w:rsid w:val="00735AAC"/>
    <w:rsid w:val="00737FF9"/>
    <w:rsid w:val="00743C7D"/>
    <w:rsid w:val="00752D4E"/>
    <w:rsid w:val="007544AE"/>
    <w:rsid w:val="00756FF0"/>
    <w:rsid w:val="00757AEF"/>
    <w:rsid w:val="0076073C"/>
    <w:rsid w:val="007642A7"/>
    <w:rsid w:val="007643C9"/>
    <w:rsid w:val="007644BF"/>
    <w:rsid w:val="00773758"/>
    <w:rsid w:val="00773DC9"/>
    <w:rsid w:val="0077549E"/>
    <w:rsid w:val="00775945"/>
    <w:rsid w:val="00785465"/>
    <w:rsid w:val="0078784F"/>
    <w:rsid w:val="0079505E"/>
    <w:rsid w:val="00796A48"/>
    <w:rsid w:val="007A2129"/>
    <w:rsid w:val="007A2231"/>
    <w:rsid w:val="007A2B72"/>
    <w:rsid w:val="007A2E27"/>
    <w:rsid w:val="007A60D0"/>
    <w:rsid w:val="007A7ECA"/>
    <w:rsid w:val="007B4DFA"/>
    <w:rsid w:val="007C0A49"/>
    <w:rsid w:val="007C259C"/>
    <w:rsid w:val="007C468E"/>
    <w:rsid w:val="007C5198"/>
    <w:rsid w:val="007D1D19"/>
    <w:rsid w:val="007D68E6"/>
    <w:rsid w:val="007E1A5A"/>
    <w:rsid w:val="007E1FB5"/>
    <w:rsid w:val="007E3BB7"/>
    <w:rsid w:val="007E4615"/>
    <w:rsid w:val="007F0F45"/>
    <w:rsid w:val="007F7F53"/>
    <w:rsid w:val="008007AD"/>
    <w:rsid w:val="00800E69"/>
    <w:rsid w:val="00803495"/>
    <w:rsid w:val="0080785B"/>
    <w:rsid w:val="00815A63"/>
    <w:rsid w:val="008270DA"/>
    <w:rsid w:val="00827A2A"/>
    <w:rsid w:val="008314CD"/>
    <w:rsid w:val="008367FA"/>
    <w:rsid w:val="00840DEA"/>
    <w:rsid w:val="0084303B"/>
    <w:rsid w:val="0084390A"/>
    <w:rsid w:val="00850957"/>
    <w:rsid w:val="00852B28"/>
    <w:rsid w:val="00853534"/>
    <w:rsid w:val="00853B50"/>
    <w:rsid w:val="00860C6C"/>
    <w:rsid w:val="008653F7"/>
    <w:rsid w:val="0087010F"/>
    <w:rsid w:val="00875625"/>
    <w:rsid w:val="00875DF4"/>
    <w:rsid w:val="00881F7B"/>
    <w:rsid w:val="00883773"/>
    <w:rsid w:val="0088665C"/>
    <w:rsid w:val="00887D9C"/>
    <w:rsid w:val="00890FBC"/>
    <w:rsid w:val="008946EC"/>
    <w:rsid w:val="00896C21"/>
    <w:rsid w:val="00897640"/>
    <w:rsid w:val="008A1FB2"/>
    <w:rsid w:val="008B123E"/>
    <w:rsid w:val="008B6BDA"/>
    <w:rsid w:val="008B7D1C"/>
    <w:rsid w:val="008C00ED"/>
    <w:rsid w:val="008C0862"/>
    <w:rsid w:val="008C0DD5"/>
    <w:rsid w:val="008C3354"/>
    <w:rsid w:val="008D1D61"/>
    <w:rsid w:val="008D38C6"/>
    <w:rsid w:val="008D7AE6"/>
    <w:rsid w:val="008E0E07"/>
    <w:rsid w:val="008E175F"/>
    <w:rsid w:val="008E222D"/>
    <w:rsid w:val="008E6A11"/>
    <w:rsid w:val="008E7DB0"/>
    <w:rsid w:val="008F57BB"/>
    <w:rsid w:val="008F77AB"/>
    <w:rsid w:val="008F7C02"/>
    <w:rsid w:val="0090081E"/>
    <w:rsid w:val="00901F0A"/>
    <w:rsid w:val="00915E06"/>
    <w:rsid w:val="00915E11"/>
    <w:rsid w:val="009207D4"/>
    <w:rsid w:val="00920B05"/>
    <w:rsid w:val="009253F0"/>
    <w:rsid w:val="00930A74"/>
    <w:rsid w:val="00940402"/>
    <w:rsid w:val="00941122"/>
    <w:rsid w:val="00941981"/>
    <w:rsid w:val="00941ECA"/>
    <w:rsid w:val="009423CE"/>
    <w:rsid w:val="009426B1"/>
    <w:rsid w:val="00943D68"/>
    <w:rsid w:val="00945436"/>
    <w:rsid w:val="009476C9"/>
    <w:rsid w:val="00955999"/>
    <w:rsid w:val="0095782E"/>
    <w:rsid w:val="009626B8"/>
    <w:rsid w:val="009657EA"/>
    <w:rsid w:val="00966787"/>
    <w:rsid w:val="00966C6C"/>
    <w:rsid w:val="00967F47"/>
    <w:rsid w:val="0097575B"/>
    <w:rsid w:val="00983F37"/>
    <w:rsid w:val="0098443E"/>
    <w:rsid w:val="009905DC"/>
    <w:rsid w:val="00992E1B"/>
    <w:rsid w:val="009A114F"/>
    <w:rsid w:val="009A2520"/>
    <w:rsid w:val="009A6761"/>
    <w:rsid w:val="009B7FEA"/>
    <w:rsid w:val="009C00DF"/>
    <w:rsid w:val="009C1745"/>
    <w:rsid w:val="009C1D8D"/>
    <w:rsid w:val="009C21F5"/>
    <w:rsid w:val="009C4505"/>
    <w:rsid w:val="009C70DD"/>
    <w:rsid w:val="009C74FA"/>
    <w:rsid w:val="009D0324"/>
    <w:rsid w:val="009D0843"/>
    <w:rsid w:val="009D69A7"/>
    <w:rsid w:val="009D72B9"/>
    <w:rsid w:val="009E1452"/>
    <w:rsid w:val="009E2500"/>
    <w:rsid w:val="009E4183"/>
    <w:rsid w:val="009E7673"/>
    <w:rsid w:val="009F4214"/>
    <w:rsid w:val="009F4D6C"/>
    <w:rsid w:val="009F74B8"/>
    <w:rsid w:val="00A11C45"/>
    <w:rsid w:val="00A13870"/>
    <w:rsid w:val="00A17493"/>
    <w:rsid w:val="00A20F0F"/>
    <w:rsid w:val="00A24003"/>
    <w:rsid w:val="00A2473D"/>
    <w:rsid w:val="00A24A0D"/>
    <w:rsid w:val="00A24D89"/>
    <w:rsid w:val="00A31547"/>
    <w:rsid w:val="00A31E1D"/>
    <w:rsid w:val="00A3471A"/>
    <w:rsid w:val="00A3475A"/>
    <w:rsid w:val="00A36979"/>
    <w:rsid w:val="00A40676"/>
    <w:rsid w:val="00A41BEA"/>
    <w:rsid w:val="00A447FE"/>
    <w:rsid w:val="00A47448"/>
    <w:rsid w:val="00A51082"/>
    <w:rsid w:val="00A512C1"/>
    <w:rsid w:val="00A52930"/>
    <w:rsid w:val="00A557FB"/>
    <w:rsid w:val="00A562C0"/>
    <w:rsid w:val="00A57176"/>
    <w:rsid w:val="00A61B62"/>
    <w:rsid w:val="00A62FD8"/>
    <w:rsid w:val="00A630AA"/>
    <w:rsid w:val="00A647AF"/>
    <w:rsid w:val="00A6548E"/>
    <w:rsid w:val="00A77F31"/>
    <w:rsid w:val="00A8198B"/>
    <w:rsid w:val="00A86F5B"/>
    <w:rsid w:val="00A87FFD"/>
    <w:rsid w:val="00A923BB"/>
    <w:rsid w:val="00AA1877"/>
    <w:rsid w:val="00AA70E9"/>
    <w:rsid w:val="00AB4371"/>
    <w:rsid w:val="00AB74CE"/>
    <w:rsid w:val="00AC43A6"/>
    <w:rsid w:val="00AD0737"/>
    <w:rsid w:val="00AD0EFB"/>
    <w:rsid w:val="00AD1E85"/>
    <w:rsid w:val="00AD5AF1"/>
    <w:rsid w:val="00AD6208"/>
    <w:rsid w:val="00AE2151"/>
    <w:rsid w:val="00AE21C1"/>
    <w:rsid w:val="00AE2D83"/>
    <w:rsid w:val="00AE62A4"/>
    <w:rsid w:val="00AF2BB4"/>
    <w:rsid w:val="00AF3DA5"/>
    <w:rsid w:val="00B01108"/>
    <w:rsid w:val="00B03AFC"/>
    <w:rsid w:val="00B042B4"/>
    <w:rsid w:val="00B057AE"/>
    <w:rsid w:val="00B11429"/>
    <w:rsid w:val="00B1506E"/>
    <w:rsid w:val="00B156F4"/>
    <w:rsid w:val="00B236BD"/>
    <w:rsid w:val="00B25F12"/>
    <w:rsid w:val="00B273EF"/>
    <w:rsid w:val="00B36C33"/>
    <w:rsid w:val="00B37EA1"/>
    <w:rsid w:val="00B4022C"/>
    <w:rsid w:val="00B42019"/>
    <w:rsid w:val="00B42562"/>
    <w:rsid w:val="00B47A20"/>
    <w:rsid w:val="00B543C6"/>
    <w:rsid w:val="00B552F6"/>
    <w:rsid w:val="00B55FE2"/>
    <w:rsid w:val="00B6037B"/>
    <w:rsid w:val="00B65741"/>
    <w:rsid w:val="00B66D3A"/>
    <w:rsid w:val="00B75001"/>
    <w:rsid w:val="00B806A5"/>
    <w:rsid w:val="00B844AB"/>
    <w:rsid w:val="00B865F8"/>
    <w:rsid w:val="00B91F1A"/>
    <w:rsid w:val="00B92236"/>
    <w:rsid w:val="00B97142"/>
    <w:rsid w:val="00BA12DD"/>
    <w:rsid w:val="00BB4897"/>
    <w:rsid w:val="00BB5603"/>
    <w:rsid w:val="00BB596A"/>
    <w:rsid w:val="00BC4B5C"/>
    <w:rsid w:val="00BC5E1E"/>
    <w:rsid w:val="00BC613A"/>
    <w:rsid w:val="00BC69E7"/>
    <w:rsid w:val="00BD1F9F"/>
    <w:rsid w:val="00BD54C7"/>
    <w:rsid w:val="00BD779D"/>
    <w:rsid w:val="00BF0803"/>
    <w:rsid w:val="00BF22C1"/>
    <w:rsid w:val="00BF2DEF"/>
    <w:rsid w:val="00BF524A"/>
    <w:rsid w:val="00C00B12"/>
    <w:rsid w:val="00C031A3"/>
    <w:rsid w:val="00C043B2"/>
    <w:rsid w:val="00C073FF"/>
    <w:rsid w:val="00C07F5F"/>
    <w:rsid w:val="00C11C11"/>
    <w:rsid w:val="00C127EB"/>
    <w:rsid w:val="00C22736"/>
    <w:rsid w:val="00C22C00"/>
    <w:rsid w:val="00C22EA1"/>
    <w:rsid w:val="00C24598"/>
    <w:rsid w:val="00C31A11"/>
    <w:rsid w:val="00C35E8D"/>
    <w:rsid w:val="00C37C0F"/>
    <w:rsid w:val="00C439E5"/>
    <w:rsid w:val="00C510BA"/>
    <w:rsid w:val="00C51ABC"/>
    <w:rsid w:val="00C540C6"/>
    <w:rsid w:val="00C54AA8"/>
    <w:rsid w:val="00C55F46"/>
    <w:rsid w:val="00C61E65"/>
    <w:rsid w:val="00C65346"/>
    <w:rsid w:val="00C7030E"/>
    <w:rsid w:val="00C70679"/>
    <w:rsid w:val="00C73E42"/>
    <w:rsid w:val="00C747FB"/>
    <w:rsid w:val="00C75D13"/>
    <w:rsid w:val="00C82E52"/>
    <w:rsid w:val="00C84DA4"/>
    <w:rsid w:val="00C91990"/>
    <w:rsid w:val="00C96BB0"/>
    <w:rsid w:val="00CA1420"/>
    <w:rsid w:val="00CA15A3"/>
    <w:rsid w:val="00CA1718"/>
    <w:rsid w:val="00CB411E"/>
    <w:rsid w:val="00CB4BA9"/>
    <w:rsid w:val="00CB56B9"/>
    <w:rsid w:val="00CB5F53"/>
    <w:rsid w:val="00CC3AC4"/>
    <w:rsid w:val="00CD129E"/>
    <w:rsid w:val="00CD20A3"/>
    <w:rsid w:val="00CD3A80"/>
    <w:rsid w:val="00CD3E73"/>
    <w:rsid w:val="00CD619D"/>
    <w:rsid w:val="00CD72FC"/>
    <w:rsid w:val="00CE0906"/>
    <w:rsid w:val="00CE40C8"/>
    <w:rsid w:val="00CE717D"/>
    <w:rsid w:val="00CF2B31"/>
    <w:rsid w:val="00CF3BCD"/>
    <w:rsid w:val="00CF3F81"/>
    <w:rsid w:val="00CF4E3A"/>
    <w:rsid w:val="00CF4F3E"/>
    <w:rsid w:val="00CF5D54"/>
    <w:rsid w:val="00CF68A8"/>
    <w:rsid w:val="00D00DB1"/>
    <w:rsid w:val="00D01715"/>
    <w:rsid w:val="00D03A1C"/>
    <w:rsid w:val="00D04532"/>
    <w:rsid w:val="00D057B6"/>
    <w:rsid w:val="00D063E5"/>
    <w:rsid w:val="00D10F79"/>
    <w:rsid w:val="00D11FBC"/>
    <w:rsid w:val="00D12795"/>
    <w:rsid w:val="00D26294"/>
    <w:rsid w:val="00D27B6F"/>
    <w:rsid w:val="00D3056C"/>
    <w:rsid w:val="00D315F6"/>
    <w:rsid w:val="00D35B0B"/>
    <w:rsid w:val="00D35C26"/>
    <w:rsid w:val="00D414E0"/>
    <w:rsid w:val="00D43FEF"/>
    <w:rsid w:val="00D44E0B"/>
    <w:rsid w:val="00D52089"/>
    <w:rsid w:val="00D52762"/>
    <w:rsid w:val="00D53674"/>
    <w:rsid w:val="00D547AF"/>
    <w:rsid w:val="00D56916"/>
    <w:rsid w:val="00D60118"/>
    <w:rsid w:val="00D61662"/>
    <w:rsid w:val="00D64CB4"/>
    <w:rsid w:val="00D71AA7"/>
    <w:rsid w:val="00D74A8B"/>
    <w:rsid w:val="00D74FA7"/>
    <w:rsid w:val="00D808B7"/>
    <w:rsid w:val="00D861D3"/>
    <w:rsid w:val="00D926B5"/>
    <w:rsid w:val="00D93A73"/>
    <w:rsid w:val="00DA124D"/>
    <w:rsid w:val="00DA7656"/>
    <w:rsid w:val="00DB0DFC"/>
    <w:rsid w:val="00DB27A6"/>
    <w:rsid w:val="00DB5537"/>
    <w:rsid w:val="00DB6DBF"/>
    <w:rsid w:val="00DB7232"/>
    <w:rsid w:val="00DC05CC"/>
    <w:rsid w:val="00DC2671"/>
    <w:rsid w:val="00DC26B4"/>
    <w:rsid w:val="00DD5CAF"/>
    <w:rsid w:val="00DD75BA"/>
    <w:rsid w:val="00DD7A29"/>
    <w:rsid w:val="00DE0CDE"/>
    <w:rsid w:val="00DE296C"/>
    <w:rsid w:val="00DE3865"/>
    <w:rsid w:val="00DE4C7D"/>
    <w:rsid w:val="00DF447E"/>
    <w:rsid w:val="00DF66BE"/>
    <w:rsid w:val="00DF679C"/>
    <w:rsid w:val="00E009DF"/>
    <w:rsid w:val="00E02303"/>
    <w:rsid w:val="00E03BFB"/>
    <w:rsid w:val="00E055B6"/>
    <w:rsid w:val="00E07070"/>
    <w:rsid w:val="00E11280"/>
    <w:rsid w:val="00E1148F"/>
    <w:rsid w:val="00E11896"/>
    <w:rsid w:val="00E12061"/>
    <w:rsid w:val="00E124F1"/>
    <w:rsid w:val="00E12F34"/>
    <w:rsid w:val="00E13C01"/>
    <w:rsid w:val="00E14CEA"/>
    <w:rsid w:val="00E213B1"/>
    <w:rsid w:val="00E2551A"/>
    <w:rsid w:val="00E3127F"/>
    <w:rsid w:val="00E362C0"/>
    <w:rsid w:val="00E3679F"/>
    <w:rsid w:val="00E36E6C"/>
    <w:rsid w:val="00E40F10"/>
    <w:rsid w:val="00E420E6"/>
    <w:rsid w:val="00E4785C"/>
    <w:rsid w:val="00E47C19"/>
    <w:rsid w:val="00E515B0"/>
    <w:rsid w:val="00E52A76"/>
    <w:rsid w:val="00E52EC2"/>
    <w:rsid w:val="00E60508"/>
    <w:rsid w:val="00E616B7"/>
    <w:rsid w:val="00E653E1"/>
    <w:rsid w:val="00E65B39"/>
    <w:rsid w:val="00E75F12"/>
    <w:rsid w:val="00E76580"/>
    <w:rsid w:val="00E777B8"/>
    <w:rsid w:val="00E83121"/>
    <w:rsid w:val="00E83A7C"/>
    <w:rsid w:val="00E856C5"/>
    <w:rsid w:val="00E90ACA"/>
    <w:rsid w:val="00E922E9"/>
    <w:rsid w:val="00E93D59"/>
    <w:rsid w:val="00E95B31"/>
    <w:rsid w:val="00E9666F"/>
    <w:rsid w:val="00EA0242"/>
    <w:rsid w:val="00EA12B8"/>
    <w:rsid w:val="00EA1E5C"/>
    <w:rsid w:val="00EA36A8"/>
    <w:rsid w:val="00EA6C8E"/>
    <w:rsid w:val="00EB0A45"/>
    <w:rsid w:val="00EB1420"/>
    <w:rsid w:val="00EB3C27"/>
    <w:rsid w:val="00EB5A80"/>
    <w:rsid w:val="00EB7B98"/>
    <w:rsid w:val="00EC3B2F"/>
    <w:rsid w:val="00EC4669"/>
    <w:rsid w:val="00EC7AC7"/>
    <w:rsid w:val="00ED3797"/>
    <w:rsid w:val="00ED4618"/>
    <w:rsid w:val="00EE090F"/>
    <w:rsid w:val="00EE37D9"/>
    <w:rsid w:val="00EF27FA"/>
    <w:rsid w:val="00EF2C48"/>
    <w:rsid w:val="00EF5314"/>
    <w:rsid w:val="00EF5BC0"/>
    <w:rsid w:val="00EF728B"/>
    <w:rsid w:val="00F05D4A"/>
    <w:rsid w:val="00F06110"/>
    <w:rsid w:val="00F123B8"/>
    <w:rsid w:val="00F134C6"/>
    <w:rsid w:val="00F14A7D"/>
    <w:rsid w:val="00F14B6D"/>
    <w:rsid w:val="00F155A9"/>
    <w:rsid w:val="00F239B0"/>
    <w:rsid w:val="00F24EF5"/>
    <w:rsid w:val="00F27938"/>
    <w:rsid w:val="00F316DF"/>
    <w:rsid w:val="00F339FC"/>
    <w:rsid w:val="00F4030E"/>
    <w:rsid w:val="00F42364"/>
    <w:rsid w:val="00F44ADB"/>
    <w:rsid w:val="00F45312"/>
    <w:rsid w:val="00F45C05"/>
    <w:rsid w:val="00F47CF8"/>
    <w:rsid w:val="00F505AA"/>
    <w:rsid w:val="00F5100D"/>
    <w:rsid w:val="00F51AEF"/>
    <w:rsid w:val="00F52200"/>
    <w:rsid w:val="00F53A02"/>
    <w:rsid w:val="00F53CE5"/>
    <w:rsid w:val="00F55A92"/>
    <w:rsid w:val="00F560A7"/>
    <w:rsid w:val="00F757DA"/>
    <w:rsid w:val="00F7767B"/>
    <w:rsid w:val="00F819FC"/>
    <w:rsid w:val="00F8461B"/>
    <w:rsid w:val="00F846AE"/>
    <w:rsid w:val="00F877E6"/>
    <w:rsid w:val="00F8787B"/>
    <w:rsid w:val="00F9540D"/>
    <w:rsid w:val="00F960CA"/>
    <w:rsid w:val="00FA05D1"/>
    <w:rsid w:val="00FA10D1"/>
    <w:rsid w:val="00FA2B14"/>
    <w:rsid w:val="00FA45DE"/>
    <w:rsid w:val="00FA5B57"/>
    <w:rsid w:val="00FA60EB"/>
    <w:rsid w:val="00FA661C"/>
    <w:rsid w:val="00FA6B3D"/>
    <w:rsid w:val="00FA6E9E"/>
    <w:rsid w:val="00FB02E8"/>
    <w:rsid w:val="00FB24B3"/>
    <w:rsid w:val="00FB6A81"/>
    <w:rsid w:val="00FC0F74"/>
    <w:rsid w:val="00FC2331"/>
    <w:rsid w:val="00FC2DAB"/>
    <w:rsid w:val="00FC7166"/>
    <w:rsid w:val="00FD6E1C"/>
    <w:rsid w:val="00FD7D2E"/>
    <w:rsid w:val="00FE0FEE"/>
    <w:rsid w:val="00FE2236"/>
    <w:rsid w:val="00FF158A"/>
    <w:rsid w:val="00FF65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9A6D5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C74FA"/>
    <w:pPr>
      <w:spacing w:after="200" w:line="276" w:lineRule="auto"/>
    </w:pPr>
    <w:rPr>
      <w:sz w:val="24"/>
      <w:szCs w:val="22"/>
    </w:rPr>
  </w:style>
  <w:style w:type="paragraph" w:styleId="Heading1">
    <w:name w:val="heading 1"/>
    <w:basedOn w:val="Normal"/>
    <w:next w:val="Normal"/>
    <w:link w:val="Heading1Char"/>
    <w:uiPriority w:val="9"/>
    <w:qFormat/>
    <w:rsid w:val="00414739"/>
    <w:pPr>
      <w:keepNext/>
      <w:keepLines/>
      <w:spacing w:before="480" w:after="0"/>
      <w:outlineLvl w:val="0"/>
    </w:pPr>
    <w:rPr>
      <w:rFonts w:ascii="Cambria" w:eastAsia="MS Gothic" w:hAnsi="Cambria"/>
      <w:b/>
      <w:bCs/>
      <w:color w:val="365F91"/>
      <w:sz w:val="28"/>
      <w:szCs w:val="28"/>
    </w:rPr>
  </w:style>
  <w:style w:type="paragraph" w:styleId="Heading2">
    <w:name w:val="heading 2"/>
    <w:basedOn w:val="Normal"/>
    <w:next w:val="Normal"/>
    <w:link w:val="Heading2Char"/>
    <w:uiPriority w:val="9"/>
    <w:qFormat/>
    <w:rsid w:val="00467AD6"/>
    <w:pPr>
      <w:keepNext/>
      <w:keepLines/>
      <w:spacing w:before="200" w:after="0"/>
      <w:outlineLvl w:val="1"/>
    </w:pPr>
    <w:rPr>
      <w:rFonts w:ascii="Cambria" w:eastAsia="MS Gothic"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pBdr>
      <w:spacing w:after="300" w:line="240" w:lineRule="auto"/>
      <w:contextualSpacing/>
    </w:pPr>
    <w:rPr>
      <w:rFonts w:ascii="Cambria" w:eastAsia="MS Gothic" w:hAnsi="Cambria"/>
      <w:color w:val="17365D"/>
      <w:spacing w:val="5"/>
      <w:kern w:val="28"/>
      <w:sz w:val="52"/>
      <w:szCs w:val="52"/>
    </w:rPr>
  </w:style>
  <w:style w:type="character" w:customStyle="1" w:styleId="TitleChar">
    <w:name w:val="Title Char"/>
    <w:link w:val="Title"/>
    <w:uiPriority w:val="10"/>
    <w:rsid w:val="00414739"/>
    <w:rPr>
      <w:rFonts w:ascii="Cambria" w:eastAsia="MS Gothic" w:hAnsi="Cambria" w:cs="Times New Roman"/>
      <w:color w:val="17365D"/>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Cambria" w:eastAsia="MS Gothic" w:hAnsi="Cambria"/>
      <w:i/>
      <w:iCs/>
      <w:color w:val="4F81BD"/>
      <w:spacing w:val="15"/>
      <w:szCs w:val="24"/>
    </w:rPr>
  </w:style>
  <w:style w:type="character" w:customStyle="1" w:styleId="SubtitleChar">
    <w:name w:val="Subtitle Char"/>
    <w:link w:val="Subtitle"/>
    <w:uiPriority w:val="11"/>
    <w:rsid w:val="00414739"/>
    <w:rPr>
      <w:rFonts w:ascii="Cambria" w:eastAsia="MS Gothic" w:hAnsi="Cambria" w:cs="Times New Roman"/>
      <w:i/>
      <w:iCs/>
      <w:color w:val="4F81BD"/>
      <w:spacing w:val="15"/>
      <w:szCs w:val="24"/>
    </w:rPr>
  </w:style>
  <w:style w:type="character" w:customStyle="1" w:styleId="Heading1Char">
    <w:name w:val="Heading 1 Char"/>
    <w:link w:val="Heading1"/>
    <w:uiPriority w:val="9"/>
    <w:rsid w:val="00414739"/>
    <w:rPr>
      <w:rFonts w:ascii="Cambria" w:eastAsia="MS Gothic" w:hAnsi="Cambria" w:cs="Times New Roman"/>
      <w:b/>
      <w:bCs/>
      <w:color w:val="365F91"/>
      <w:sz w:val="28"/>
      <w:szCs w:val="28"/>
    </w:rPr>
  </w:style>
  <w:style w:type="paragraph" w:customStyle="1" w:styleId="Bibliography1">
    <w:name w:val="Bibliography1"/>
    <w:basedOn w:val="Normal"/>
    <w:next w:val="Normal"/>
    <w:uiPriority w:val="37"/>
    <w:unhideWhenUsed/>
    <w:rsid w:val="00A40676"/>
    <w:pPr>
      <w:tabs>
        <w:tab w:val="left" w:pos="500"/>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uiPriority w:val="99"/>
    <w:unhideWhenUsed/>
    <w:rsid w:val="00BF524A"/>
    <w:rPr>
      <w:color w:val="0000FF"/>
      <w:u w:val="single"/>
    </w:rPr>
  </w:style>
  <w:style w:type="paragraph" w:customStyle="1" w:styleId="ColorfulList-Accent11">
    <w:name w:val="Colorful List - Accent 11"/>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Calibri" w:hAnsi="Calibri"/>
      <w:szCs w:val="24"/>
    </w:rPr>
  </w:style>
  <w:style w:type="character" w:customStyle="1" w:styleId="CommentTextChar">
    <w:name w:val="Comment Text Char"/>
    <w:link w:val="CommentText"/>
    <w:uiPriority w:val="99"/>
    <w:rsid w:val="00535032"/>
    <w:rPr>
      <w:rFonts w:ascii="Calibri" w:hAnsi="Calibri"/>
      <w:szCs w:val="24"/>
    </w:rPr>
  </w:style>
  <w:style w:type="character" w:styleId="CommentReference">
    <w:name w:val="annotation reference"/>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35032"/>
    <w:rPr>
      <w:rFonts w:ascii="Tahoma" w:hAnsi="Tahoma" w:cs="Tahoma"/>
      <w:sz w:val="16"/>
      <w:szCs w:val="16"/>
    </w:rPr>
  </w:style>
  <w:style w:type="character" w:customStyle="1" w:styleId="MediumGrid11">
    <w:name w:val="Medium Grid 11"/>
    <w:uiPriority w:val="99"/>
    <w:semiHidden/>
    <w:rsid w:val="00945436"/>
    <w:rPr>
      <w:color w:val="808080"/>
    </w:rPr>
  </w:style>
  <w:style w:type="character" w:customStyle="1" w:styleId="Heading2Char">
    <w:name w:val="Heading 2 Char"/>
    <w:link w:val="Heading2"/>
    <w:uiPriority w:val="9"/>
    <w:rsid w:val="00467AD6"/>
    <w:rPr>
      <w:rFonts w:ascii="Cambria" w:eastAsia="MS Gothic" w:hAnsi="Cambria" w:cs="Times New Roman"/>
      <w:b/>
      <w:bCs/>
      <w:color w:val="4F81BD"/>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link w:val="CommentSubject"/>
    <w:uiPriority w:val="99"/>
    <w:semiHidden/>
    <w:rsid w:val="00C510BA"/>
    <w:rPr>
      <w:rFonts w:ascii="Calibri" w:hAnsi="Calibr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qFormat/>
    <w:rsid w:val="006118BA"/>
    <w:pPr>
      <w:spacing w:line="240" w:lineRule="auto"/>
    </w:pPr>
    <w:rPr>
      <w:b/>
      <w:bCs/>
      <w:color w:val="4F81BD"/>
      <w:sz w:val="18"/>
      <w:szCs w:val="18"/>
    </w:rPr>
  </w:style>
  <w:style w:type="table" w:styleId="TableGrid">
    <w:name w:val="Table Grid"/>
    <w:basedOn w:val="TableNormal"/>
    <w:uiPriority w:val="59"/>
    <w:rsid w:val="004913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sz w:val="20"/>
      <w:szCs w:val="20"/>
    </w:rPr>
  </w:style>
  <w:style w:type="paragraph" w:styleId="FootnoteText">
    <w:name w:val="footnote text"/>
    <w:basedOn w:val="Normal"/>
    <w:link w:val="FootnoteTextChar"/>
    <w:uiPriority w:val="99"/>
    <w:semiHidden/>
    <w:unhideWhenUsed/>
    <w:rsid w:val="00966C6C"/>
    <w:pPr>
      <w:spacing w:after="0" w:line="240" w:lineRule="auto"/>
    </w:pPr>
    <w:rPr>
      <w:sz w:val="20"/>
      <w:szCs w:val="20"/>
    </w:rPr>
  </w:style>
  <w:style w:type="character" w:customStyle="1" w:styleId="FootnoteTextChar">
    <w:name w:val="Footnote Text Char"/>
    <w:link w:val="FootnoteText"/>
    <w:uiPriority w:val="99"/>
    <w:semiHidden/>
    <w:rsid w:val="00966C6C"/>
    <w:rPr>
      <w:sz w:val="20"/>
      <w:szCs w:val="20"/>
    </w:rPr>
  </w:style>
  <w:style w:type="character" w:styleId="FootnoteReference">
    <w:name w:val="footnote reference"/>
    <w:uiPriority w:val="99"/>
    <w:semiHidden/>
    <w:unhideWhenUsed/>
    <w:rsid w:val="00966C6C"/>
    <w:rPr>
      <w:vertAlign w:val="superscript"/>
    </w:rPr>
  </w:style>
  <w:style w:type="paragraph" w:customStyle="1" w:styleId="ColorfulShading-Accent11">
    <w:name w:val="Colorful Shading - Accent 11"/>
    <w:hidden/>
    <w:uiPriority w:val="99"/>
    <w:semiHidden/>
    <w:rsid w:val="00756FF0"/>
    <w:rPr>
      <w:sz w:val="24"/>
      <w:szCs w:val="22"/>
    </w:rPr>
  </w:style>
  <w:style w:type="paragraph" w:styleId="EndnoteText">
    <w:name w:val="endnote text"/>
    <w:basedOn w:val="Normal"/>
    <w:link w:val="EndnoteTextChar"/>
    <w:uiPriority w:val="99"/>
    <w:unhideWhenUsed/>
    <w:rsid w:val="008E7DB0"/>
    <w:rPr>
      <w:szCs w:val="24"/>
    </w:rPr>
  </w:style>
  <w:style w:type="character" w:customStyle="1" w:styleId="EndnoteTextChar">
    <w:name w:val="Endnote Text Char"/>
    <w:link w:val="EndnoteText"/>
    <w:uiPriority w:val="99"/>
    <w:rsid w:val="008E7DB0"/>
    <w:rPr>
      <w:sz w:val="24"/>
      <w:szCs w:val="24"/>
    </w:rPr>
  </w:style>
  <w:style w:type="character" w:styleId="EndnoteReference">
    <w:name w:val="endnote reference"/>
    <w:uiPriority w:val="99"/>
    <w:unhideWhenUsed/>
    <w:rsid w:val="008E7DB0"/>
    <w:rPr>
      <w:vertAlign w:val="superscript"/>
    </w:rPr>
  </w:style>
  <w:style w:type="paragraph" w:styleId="Bibliography">
    <w:name w:val="Bibliography"/>
    <w:basedOn w:val="Normal"/>
    <w:next w:val="Normal"/>
    <w:uiPriority w:val="70"/>
    <w:rsid w:val="00D61662"/>
  </w:style>
  <w:style w:type="character" w:styleId="PlaceholderText">
    <w:name w:val="Placeholder Text"/>
    <w:basedOn w:val="DefaultParagraphFont"/>
    <w:uiPriority w:val="99"/>
    <w:unhideWhenUsed/>
    <w:rsid w:val="00FD6E1C"/>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C74FA"/>
    <w:pPr>
      <w:spacing w:after="200" w:line="276" w:lineRule="auto"/>
    </w:pPr>
    <w:rPr>
      <w:sz w:val="24"/>
      <w:szCs w:val="22"/>
    </w:rPr>
  </w:style>
  <w:style w:type="paragraph" w:styleId="Heading1">
    <w:name w:val="heading 1"/>
    <w:basedOn w:val="Normal"/>
    <w:next w:val="Normal"/>
    <w:link w:val="Heading1Char"/>
    <w:uiPriority w:val="9"/>
    <w:qFormat/>
    <w:rsid w:val="00414739"/>
    <w:pPr>
      <w:keepNext/>
      <w:keepLines/>
      <w:spacing w:before="480" w:after="0"/>
      <w:outlineLvl w:val="0"/>
    </w:pPr>
    <w:rPr>
      <w:rFonts w:ascii="Cambria" w:eastAsia="MS Gothic" w:hAnsi="Cambria"/>
      <w:b/>
      <w:bCs/>
      <w:color w:val="365F91"/>
      <w:sz w:val="28"/>
      <w:szCs w:val="28"/>
    </w:rPr>
  </w:style>
  <w:style w:type="paragraph" w:styleId="Heading2">
    <w:name w:val="heading 2"/>
    <w:basedOn w:val="Normal"/>
    <w:next w:val="Normal"/>
    <w:link w:val="Heading2Char"/>
    <w:uiPriority w:val="9"/>
    <w:qFormat/>
    <w:rsid w:val="00467AD6"/>
    <w:pPr>
      <w:keepNext/>
      <w:keepLines/>
      <w:spacing w:before="200" w:after="0"/>
      <w:outlineLvl w:val="1"/>
    </w:pPr>
    <w:rPr>
      <w:rFonts w:ascii="Cambria" w:eastAsia="MS Gothic"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pBdr>
      <w:spacing w:after="300" w:line="240" w:lineRule="auto"/>
      <w:contextualSpacing/>
    </w:pPr>
    <w:rPr>
      <w:rFonts w:ascii="Cambria" w:eastAsia="MS Gothic" w:hAnsi="Cambria"/>
      <w:color w:val="17365D"/>
      <w:spacing w:val="5"/>
      <w:kern w:val="28"/>
      <w:sz w:val="52"/>
      <w:szCs w:val="52"/>
    </w:rPr>
  </w:style>
  <w:style w:type="character" w:customStyle="1" w:styleId="TitleChar">
    <w:name w:val="Title Char"/>
    <w:link w:val="Title"/>
    <w:uiPriority w:val="10"/>
    <w:rsid w:val="00414739"/>
    <w:rPr>
      <w:rFonts w:ascii="Cambria" w:eastAsia="MS Gothic" w:hAnsi="Cambria" w:cs="Times New Roman"/>
      <w:color w:val="17365D"/>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Cambria" w:eastAsia="MS Gothic" w:hAnsi="Cambria"/>
      <w:i/>
      <w:iCs/>
      <w:color w:val="4F81BD"/>
      <w:spacing w:val="15"/>
      <w:szCs w:val="24"/>
    </w:rPr>
  </w:style>
  <w:style w:type="character" w:customStyle="1" w:styleId="SubtitleChar">
    <w:name w:val="Subtitle Char"/>
    <w:link w:val="Subtitle"/>
    <w:uiPriority w:val="11"/>
    <w:rsid w:val="00414739"/>
    <w:rPr>
      <w:rFonts w:ascii="Cambria" w:eastAsia="MS Gothic" w:hAnsi="Cambria" w:cs="Times New Roman"/>
      <w:i/>
      <w:iCs/>
      <w:color w:val="4F81BD"/>
      <w:spacing w:val="15"/>
      <w:szCs w:val="24"/>
    </w:rPr>
  </w:style>
  <w:style w:type="character" w:customStyle="1" w:styleId="Heading1Char">
    <w:name w:val="Heading 1 Char"/>
    <w:link w:val="Heading1"/>
    <w:uiPriority w:val="9"/>
    <w:rsid w:val="00414739"/>
    <w:rPr>
      <w:rFonts w:ascii="Cambria" w:eastAsia="MS Gothic" w:hAnsi="Cambria" w:cs="Times New Roman"/>
      <w:b/>
      <w:bCs/>
      <w:color w:val="365F91"/>
      <w:sz w:val="28"/>
      <w:szCs w:val="28"/>
    </w:rPr>
  </w:style>
  <w:style w:type="paragraph" w:customStyle="1" w:styleId="Bibliography1">
    <w:name w:val="Bibliography1"/>
    <w:basedOn w:val="Normal"/>
    <w:next w:val="Normal"/>
    <w:uiPriority w:val="37"/>
    <w:unhideWhenUsed/>
    <w:rsid w:val="00A40676"/>
    <w:pPr>
      <w:tabs>
        <w:tab w:val="left" w:pos="500"/>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uiPriority w:val="99"/>
    <w:unhideWhenUsed/>
    <w:rsid w:val="00BF524A"/>
    <w:rPr>
      <w:color w:val="0000FF"/>
      <w:u w:val="single"/>
    </w:rPr>
  </w:style>
  <w:style w:type="paragraph" w:customStyle="1" w:styleId="ColorfulList-Accent11">
    <w:name w:val="Colorful List - Accent 11"/>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Calibri" w:hAnsi="Calibri"/>
      <w:szCs w:val="24"/>
    </w:rPr>
  </w:style>
  <w:style w:type="character" w:customStyle="1" w:styleId="CommentTextChar">
    <w:name w:val="Comment Text Char"/>
    <w:link w:val="CommentText"/>
    <w:uiPriority w:val="99"/>
    <w:rsid w:val="00535032"/>
    <w:rPr>
      <w:rFonts w:ascii="Calibri" w:hAnsi="Calibri"/>
      <w:szCs w:val="24"/>
    </w:rPr>
  </w:style>
  <w:style w:type="character" w:styleId="CommentReference">
    <w:name w:val="annotation reference"/>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35032"/>
    <w:rPr>
      <w:rFonts w:ascii="Tahoma" w:hAnsi="Tahoma" w:cs="Tahoma"/>
      <w:sz w:val="16"/>
      <w:szCs w:val="16"/>
    </w:rPr>
  </w:style>
  <w:style w:type="character" w:customStyle="1" w:styleId="MediumGrid11">
    <w:name w:val="Medium Grid 11"/>
    <w:uiPriority w:val="99"/>
    <w:semiHidden/>
    <w:rsid w:val="00945436"/>
    <w:rPr>
      <w:color w:val="808080"/>
    </w:rPr>
  </w:style>
  <w:style w:type="character" w:customStyle="1" w:styleId="Heading2Char">
    <w:name w:val="Heading 2 Char"/>
    <w:link w:val="Heading2"/>
    <w:uiPriority w:val="9"/>
    <w:rsid w:val="00467AD6"/>
    <w:rPr>
      <w:rFonts w:ascii="Cambria" w:eastAsia="MS Gothic" w:hAnsi="Cambria" w:cs="Times New Roman"/>
      <w:b/>
      <w:bCs/>
      <w:color w:val="4F81BD"/>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link w:val="CommentSubject"/>
    <w:uiPriority w:val="99"/>
    <w:semiHidden/>
    <w:rsid w:val="00C510BA"/>
    <w:rPr>
      <w:rFonts w:ascii="Calibri" w:hAnsi="Calibr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qFormat/>
    <w:rsid w:val="006118BA"/>
    <w:pPr>
      <w:spacing w:line="240" w:lineRule="auto"/>
    </w:pPr>
    <w:rPr>
      <w:b/>
      <w:bCs/>
      <w:color w:val="4F81BD"/>
      <w:sz w:val="18"/>
      <w:szCs w:val="18"/>
    </w:rPr>
  </w:style>
  <w:style w:type="table" w:styleId="TableGrid">
    <w:name w:val="Table Grid"/>
    <w:basedOn w:val="TableNormal"/>
    <w:uiPriority w:val="59"/>
    <w:rsid w:val="004913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sz w:val="20"/>
      <w:szCs w:val="20"/>
    </w:rPr>
  </w:style>
  <w:style w:type="paragraph" w:styleId="FootnoteText">
    <w:name w:val="footnote text"/>
    <w:basedOn w:val="Normal"/>
    <w:link w:val="FootnoteTextChar"/>
    <w:uiPriority w:val="99"/>
    <w:semiHidden/>
    <w:unhideWhenUsed/>
    <w:rsid w:val="00966C6C"/>
    <w:pPr>
      <w:spacing w:after="0" w:line="240" w:lineRule="auto"/>
    </w:pPr>
    <w:rPr>
      <w:sz w:val="20"/>
      <w:szCs w:val="20"/>
    </w:rPr>
  </w:style>
  <w:style w:type="character" w:customStyle="1" w:styleId="FootnoteTextChar">
    <w:name w:val="Footnote Text Char"/>
    <w:link w:val="FootnoteText"/>
    <w:uiPriority w:val="99"/>
    <w:semiHidden/>
    <w:rsid w:val="00966C6C"/>
    <w:rPr>
      <w:sz w:val="20"/>
      <w:szCs w:val="20"/>
    </w:rPr>
  </w:style>
  <w:style w:type="character" w:styleId="FootnoteReference">
    <w:name w:val="footnote reference"/>
    <w:uiPriority w:val="99"/>
    <w:semiHidden/>
    <w:unhideWhenUsed/>
    <w:rsid w:val="00966C6C"/>
    <w:rPr>
      <w:vertAlign w:val="superscript"/>
    </w:rPr>
  </w:style>
  <w:style w:type="paragraph" w:customStyle="1" w:styleId="ColorfulShading-Accent11">
    <w:name w:val="Colorful Shading - Accent 11"/>
    <w:hidden/>
    <w:uiPriority w:val="99"/>
    <w:semiHidden/>
    <w:rsid w:val="00756FF0"/>
    <w:rPr>
      <w:sz w:val="24"/>
      <w:szCs w:val="22"/>
    </w:rPr>
  </w:style>
  <w:style w:type="paragraph" w:styleId="EndnoteText">
    <w:name w:val="endnote text"/>
    <w:basedOn w:val="Normal"/>
    <w:link w:val="EndnoteTextChar"/>
    <w:uiPriority w:val="99"/>
    <w:unhideWhenUsed/>
    <w:rsid w:val="008E7DB0"/>
    <w:rPr>
      <w:szCs w:val="24"/>
    </w:rPr>
  </w:style>
  <w:style w:type="character" w:customStyle="1" w:styleId="EndnoteTextChar">
    <w:name w:val="Endnote Text Char"/>
    <w:link w:val="EndnoteText"/>
    <w:uiPriority w:val="99"/>
    <w:rsid w:val="008E7DB0"/>
    <w:rPr>
      <w:sz w:val="24"/>
      <w:szCs w:val="24"/>
    </w:rPr>
  </w:style>
  <w:style w:type="character" w:styleId="EndnoteReference">
    <w:name w:val="endnote reference"/>
    <w:uiPriority w:val="99"/>
    <w:unhideWhenUsed/>
    <w:rsid w:val="008E7DB0"/>
    <w:rPr>
      <w:vertAlign w:val="superscript"/>
    </w:rPr>
  </w:style>
  <w:style w:type="paragraph" w:styleId="Bibliography">
    <w:name w:val="Bibliography"/>
    <w:basedOn w:val="Normal"/>
    <w:next w:val="Normal"/>
    <w:uiPriority w:val="70"/>
    <w:rsid w:val="00D61662"/>
  </w:style>
  <w:style w:type="character" w:styleId="PlaceholderText">
    <w:name w:val="Placeholder Text"/>
    <w:basedOn w:val="DefaultParagraphFont"/>
    <w:uiPriority w:val="99"/>
    <w:unhideWhenUsed/>
    <w:rsid w:val="00FD6E1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66279">
      <w:bodyDiv w:val="1"/>
      <w:marLeft w:val="0"/>
      <w:marRight w:val="0"/>
      <w:marTop w:val="0"/>
      <w:marBottom w:val="0"/>
      <w:divBdr>
        <w:top w:val="none" w:sz="0" w:space="0" w:color="auto"/>
        <w:left w:val="none" w:sz="0" w:space="0" w:color="auto"/>
        <w:bottom w:val="none" w:sz="0" w:space="0" w:color="auto"/>
        <w:right w:val="none" w:sz="0" w:space="0" w:color="auto"/>
      </w:divBdr>
    </w:div>
    <w:div w:id="413354640">
      <w:bodyDiv w:val="1"/>
      <w:marLeft w:val="0"/>
      <w:marRight w:val="0"/>
      <w:marTop w:val="0"/>
      <w:marBottom w:val="0"/>
      <w:divBdr>
        <w:top w:val="none" w:sz="0" w:space="0" w:color="auto"/>
        <w:left w:val="none" w:sz="0" w:space="0" w:color="auto"/>
        <w:bottom w:val="none" w:sz="0" w:space="0" w:color="auto"/>
        <w:right w:val="none" w:sz="0" w:space="0" w:color="auto"/>
      </w:divBdr>
    </w:div>
    <w:div w:id="433674187">
      <w:bodyDiv w:val="1"/>
      <w:marLeft w:val="0"/>
      <w:marRight w:val="0"/>
      <w:marTop w:val="0"/>
      <w:marBottom w:val="0"/>
      <w:divBdr>
        <w:top w:val="none" w:sz="0" w:space="0" w:color="auto"/>
        <w:left w:val="none" w:sz="0" w:space="0" w:color="auto"/>
        <w:bottom w:val="none" w:sz="0" w:space="0" w:color="auto"/>
        <w:right w:val="none" w:sz="0" w:space="0" w:color="auto"/>
      </w:divBdr>
    </w:div>
    <w:div w:id="558398125">
      <w:bodyDiv w:val="1"/>
      <w:marLeft w:val="0"/>
      <w:marRight w:val="0"/>
      <w:marTop w:val="0"/>
      <w:marBottom w:val="0"/>
      <w:divBdr>
        <w:top w:val="none" w:sz="0" w:space="0" w:color="auto"/>
        <w:left w:val="none" w:sz="0" w:space="0" w:color="auto"/>
        <w:bottom w:val="none" w:sz="0" w:space="0" w:color="auto"/>
        <w:right w:val="none" w:sz="0" w:space="0" w:color="auto"/>
      </w:divBdr>
      <w:divsChild>
        <w:div w:id="1534729472">
          <w:marLeft w:val="0"/>
          <w:marRight w:val="0"/>
          <w:marTop w:val="0"/>
          <w:marBottom w:val="0"/>
          <w:divBdr>
            <w:top w:val="none" w:sz="0" w:space="0" w:color="auto"/>
            <w:left w:val="none" w:sz="0" w:space="0" w:color="auto"/>
            <w:bottom w:val="none" w:sz="0" w:space="0" w:color="auto"/>
            <w:right w:val="none" w:sz="0" w:space="0" w:color="auto"/>
          </w:divBdr>
          <w:divsChild>
            <w:div w:id="418061416">
              <w:marLeft w:val="0"/>
              <w:marRight w:val="0"/>
              <w:marTop w:val="0"/>
              <w:marBottom w:val="0"/>
              <w:divBdr>
                <w:top w:val="none" w:sz="0" w:space="0" w:color="auto"/>
                <w:left w:val="none" w:sz="0" w:space="0" w:color="auto"/>
                <w:bottom w:val="none" w:sz="0" w:space="0" w:color="auto"/>
                <w:right w:val="none" w:sz="0" w:space="0" w:color="auto"/>
              </w:divBdr>
              <w:divsChild>
                <w:div w:id="65673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480825">
      <w:bodyDiv w:val="1"/>
      <w:marLeft w:val="0"/>
      <w:marRight w:val="0"/>
      <w:marTop w:val="0"/>
      <w:marBottom w:val="0"/>
      <w:divBdr>
        <w:top w:val="none" w:sz="0" w:space="0" w:color="auto"/>
        <w:left w:val="none" w:sz="0" w:space="0" w:color="auto"/>
        <w:bottom w:val="none" w:sz="0" w:space="0" w:color="auto"/>
        <w:right w:val="none" w:sz="0" w:space="0" w:color="auto"/>
      </w:divBdr>
    </w:div>
    <w:div w:id="1749495192">
      <w:bodyDiv w:val="1"/>
      <w:marLeft w:val="0"/>
      <w:marRight w:val="0"/>
      <w:marTop w:val="0"/>
      <w:marBottom w:val="0"/>
      <w:divBdr>
        <w:top w:val="none" w:sz="0" w:space="0" w:color="auto"/>
        <w:left w:val="none" w:sz="0" w:space="0" w:color="auto"/>
        <w:bottom w:val="none" w:sz="0" w:space="0" w:color="auto"/>
        <w:right w:val="none" w:sz="0" w:space="0" w:color="auto"/>
      </w:divBdr>
    </w:div>
    <w:div w:id="2060857067">
      <w:bodyDiv w:val="1"/>
      <w:marLeft w:val="0"/>
      <w:marRight w:val="0"/>
      <w:marTop w:val="0"/>
      <w:marBottom w:val="0"/>
      <w:divBdr>
        <w:top w:val="none" w:sz="0" w:space="0" w:color="auto"/>
        <w:left w:val="none" w:sz="0" w:space="0" w:color="auto"/>
        <w:bottom w:val="none" w:sz="0" w:space="0" w:color="auto"/>
        <w:right w:val="none" w:sz="0" w:space="0" w:color="auto"/>
      </w:divBdr>
    </w:div>
    <w:div w:id="21164385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image" Target="media/image3.tif"/><Relationship Id="rId10" Type="http://schemas.openxmlformats.org/officeDocument/2006/relationships/hyperlink" Target="mailto:leighj@u.washington.edu" TargetMode="External"/><Relationship Id="rId4" Type="http://schemas.microsoft.com/office/2007/relationships/stylesWithEffects" Target="stylesWithEffects.xml"/><Relationship Id="rId9" Type="http://schemas.openxmlformats.org/officeDocument/2006/relationships/hyperlink" Target="mailto:nprice@systemsbiology.org" TargetMode="External"/><Relationship Id="rId14" Type="http://schemas.openxmlformats.org/officeDocument/2006/relationships/image" Target="media/image2.emf"/></Relationships>
</file>

<file path=word/charts/_rels/chart1.xml.rels><?xml version="1.0" encoding="UTF-8" standalone="yes"?>
<Relationships xmlns="http://schemas.openxmlformats.org/package/2006/relationships"><Relationship Id="rId2" Type="http://schemas.openxmlformats.org/officeDocument/2006/relationships/oleObject" Target="file:///C:\Users\mrichard\Documents\methanococcus\Paper\excel%20figures.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pieChart>
        <c:varyColors val="1"/>
        <c:ser>
          <c:idx val="0"/>
          <c:order val="0"/>
          <c:cat>
            <c:strRef>
              <c:f>'Generalized Subsystems'!$G$2:$G$10</c:f>
              <c:strCache>
                <c:ptCount val="9"/>
                <c:pt idx="0">
                  <c:v>Unique Coenzyme Syntheses</c:v>
                </c:pt>
                <c:pt idx="1">
                  <c:v>Vitamin and Cofactor Synthesis</c:v>
                </c:pt>
                <c:pt idx="2">
                  <c:v>Amino Acid Biosynthesis/Degradation</c:v>
                </c:pt>
                <c:pt idx="3">
                  <c:v>Quinone Metabolism</c:v>
                </c:pt>
                <c:pt idx="4">
                  <c:v>Sulfur Assimilation</c:v>
                </c:pt>
                <c:pt idx="5">
                  <c:v>None</c:v>
                </c:pt>
                <c:pt idx="6">
                  <c:v>Archaeal Lipids and Carbohydrates</c:v>
                </c:pt>
                <c:pt idx="7">
                  <c:v>Nucelotide Conversions</c:v>
                </c:pt>
                <c:pt idx="8">
                  <c:v>Other</c:v>
                </c:pt>
              </c:strCache>
            </c:strRef>
          </c:cat>
          <c:val>
            <c:numRef>
              <c:f>'Generalized Subsystems'!$H$2:$H$10</c:f>
              <c:numCache>
                <c:formatCode>General</c:formatCode>
                <c:ptCount val="9"/>
                <c:pt idx="0">
                  <c:v>24</c:v>
                </c:pt>
                <c:pt idx="1">
                  <c:v>11</c:v>
                </c:pt>
                <c:pt idx="2">
                  <c:v>12</c:v>
                </c:pt>
                <c:pt idx="3">
                  <c:v>8</c:v>
                </c:pt>
                <c:pt idx="4">
                  <c:v>2</c:v>
                </c:pt>
                <c:pt idx="5">
                  <c:v>15</c:v>
                </c:pt>
                <c:pt idx="6">
                  <c:v>2</c:v>
                </c:pt>
                <c:pt idx="7">
                  <c:v>3</c:v>
                </c:pt>
                <c:pt idx="8">
                  <c:v>8</c:v>
                </c:pt>
              </c:numCache>
            </c:numRef>
          </c:val>
        </c:ser>
        <c:dLbls>
          <c:showLegendKey val="0"/>
          <c:showVal val="0"/>
          <c:showCatName val="0"/>
          <c:showSerName val="0"/>
          <c:showPercent val="0"/>
          <c:showBubbleSize val="0"/>
          <c:showLeaderLines val="1"/>
        </c:dLbls>
        <c:firstSliceAng val="0"/>
      </c:pieChart>
    </c:plotArea>
    <c:legend>
      <c:legendPos val="r"/>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7CC75D-70AF-4635-BC0E-94888527DE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8</TotalTime>
  <Pages>28</Pages>
  <Words>44499</Words>
  <Characters>253646</Characters>
  <Application>Microsoft Office Word</Application>
  <DocSecurity>0</DocSecurity>
  <Lines>2113</Lines>
  <Paragraphs>59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97550</CharactersWithSpaces>
  <SharedDoc>false</SharedDoc>
  <HLinks>
    <vt:vector size="12" baseType="variant">
      <vt:variant>
        <vt:i4>786552</vt:i4>
      </vt:variant>
      <vt:variant>
        <vt:i4>3</vt:i4>
      </vt:variant>
      <vt:variant>
        <vt:i4>0</vt:i4>
      </vt:variant>
      <vt:variant>
        <vt:i4>5</vt:i4>
      </vt:variant>
      <vt:variant>
        <vt:lpwstr>mailto:leighj@u.washington.edu</vt:lpwstr>
      </vt:variant>
      <vt:variant>
        <vt:lpwstr/>
      </vt:variant>
      <vt:variant>
        <vt:i4>3014686</vt:i4>
      </vt:variant>
      <vt:variant>
        <vt:i4>0</vt:i4>
      </vt:variant>
      <vt:variant>
        <vt:i4>0</vt:i4>
      </vt:variant>
      <vt:variant>
        <vt:i4>5</vt:i4>
      </vt:variant>
      <vt:variant>
        <vt:lpwstr>mailto:nprice@systemsbiology.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istrator</cp:lastModifiedBy>
  <cp:revision>9</cp:revision>
  <cp:lastPrinted>2016-01-11T05:49:00Z</cp:lastPrinted>
  <dcterms:created xsi:type="dcterms:W3CDTF">2016-04-05T17:16:00Z</dcterms:created>
  <dcterms:modified xsi:type="dcterms:W3CDTF">2016-04-07T0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NE3vutaD"/&gt;&lt;style id="http://www.zotero.org/styles/journal-of-bacteriology" hasBibliography="1" bibliographyStyleHasBeenSet="1"/&gt;&lt;prefs&gt;&lt;pref name="fieldType" value="Field"/&gt;&lt;pref name="storeRefe</vt:lpwstr>
  </property>
  <property fmtid="{D5CDD505-2E9C-101B-9397-08002B2CF9AE}" pid="3" name="ZOTERO_PREF_2">
    <vt:lpwstr>rences" value="true"/&gt;&lt;pref name="automaticJournalAbbreviations" value="true"/&gt;&lt;pref name="noteType" value=""/&gt;&lt;/prefs&gt;&lt;/data&gt;</vt:lpwstr>
  </property>
</Properties>
</file>